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681C0" w14:textId="1DD7EF39" w:rsidR="00720221" w:rsidRPr="00AE56BC" w:rsidRDefault="004B1663" w:rsidP="00D075DC">
      <w:pPr>
        <w:pStyle w:val="Heading1"/>
        <w:spacing w:after="120"/>
        <w:ind w:left="432"/>
        <w:jc w:val="center"/>
        <w:rPr>
          <w:lang w:val="en-US"/>
        </w:rPr>
      </w:pPr>
      <w:r w:rsidRPr="004B1663">
        <w:t>AFPD</w:t>
      </w:r>
      <w:r w:rsidR="00A0471F">
        <w:t>-DTW</w:t>
      </w:r>
      <w:r w:rsidRPr="004B1663">
        <w:t>: An Adaptive Flex Power Detection Method for Post-processing and Real-time Application</w:t>
      </w:r>
      <w:r w:rsidR="00C207A0" w:rsidRPr="00C207A0">
        <w:t>s</w:t>
      </w:r>
    </w:p>
    <w:p w14:paraId="17AEC0F6" w14:textId="0BC97219"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EA707E">
        <w:rPr>
          <w:sz w:val="20"/>
        </w:rPr>
        <w:t>1</w:t>
      </w:r>
      <w:r w:rsidR="00D605E3" w:rsidRPr="00EA707E">
        <w:rPr>
          <w:sz w:val="20"/>
        </w:rPr>
        <w:t>, Yan Xiang</w:t>
      </w:r>
      <w:r w:rsidR="007A378E" w:rsidRPr="00EA707E">
        <w:rPr>
          <w:sz w:val="20"/>
        </w:rPr>
        <w:t>1</w:t>
      </w:r>
      <w:r w:rsidR="004F7E56" w:rsidRPr="00EA707E">
        <w:rPr>
          <w:sz w:val="20"/>
        </w:rPr>
        <w:t>*</w:t>
      </w:r>
      <w:r w:rsidR="0021750B" w:rsidRPr="00EA707E">
        <w:rPr>
          <w:sz w:val="20"/>
        </w:rPr>
        <w:t xml:space="preserve">, </w:t>
      </w:r>
      <w:r w:rsidR="007A378E" w:rsidRPr="00EA707E">
        <w:rPr>
          <w:sz w:val="20"/>
        </w:rPr>
        <w:t xml:space="preserve">Chengeng Su2,3, </w:t>
      </w:r>
      <w:r w:rsidR="0021750B" w:rsidRPr="00EA707E">
        <w:rPr>
          <w:sz w:val="20"/>
        </w:rPr>
        <w:t>Xiaolin Jia</w:t>
      </w:r>
      <w:r w:rsidR="007A378E" w:rsidRPr="00EA707E">
        <w:rPr>
          <w:sz w:val="20"/>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EA707E">
        <w:rPr>
          <w:sz w:val="20"/>
        </w:rPr>
        <w:t>56</w:t>
      </w:r>
      <w:r w:rsidR="005F5CD1" w:rsidRPr="00EA707E">
        <w:rPr>
          <w:rFonts w:hint="eastAsia"/>
          <w:sz w:val="20"/>
        </w:rPr>
        <w:t>,</w:t>
      </w:r>
      <w:r w:rsidR="00C2379A" w:rsidRPr="00EA707E">
        <w:rPr>
          <w:sz w:val="20"/>
        </w:rPr>
        <w:t xml:space="preserve"> Yabing Wang</w:t>
      </w:r>
      <w:r w:rsidR="007A378E" w:rsidRPr="00EA707E">
        <w:rPr>
          <w:sz w:val="20"/>
        </w:rPr>
        <w:t>56</w:t>
      </w:r>
      <w:r w:rsidR="00C2379A" w:rsidRPr="00EA707E">
        <w:rPr>
          <w:sz w:val="20"/>
        </w:rPr>
        <w:t>,</w:t>
      </w:r>
      <w:r w:rsidR="005F5CD1" w:rsidRPr="00EA707E">
        <w:rPr>
          <w:sz w:val="20"/>
        </w:rPr>
        <w:t xml:space="preserve"> </w:t>
      </w:r>
      <w:r w:rsidR="0048030D" w:rsidRPr="00EA707E">
        <w:rPr>
          <w:sz w:val="20"/>
        </w:rPr>
        <w:t>Ling Pei</w:t>
      </w:r>
      <w:r w:rsidR="007A378E" w:rsidRPr="00EA707E">
        <w:rPr>
          <w:sz w:val="20"/>
        </w:rPr>
        <w:t>1</w:t>
      </w:r>
    </w:p>
    <w:p w14:paraId="7BEA8EF5" w14:textId="1463A8BC" w:rsidR="00D075DC" w:rsidRPr="00EA707E" w:rsidRDefault="007A378E" w:rsidP="004D2D35">
      <w:pPr>
        <w:spacing w:after="120"/>
        <w:ind w:firstLineChars="82" w:firstLine="164"/>
        <w:rPr>
          <w:bCs/>
          <w:sz w:val="20"/>
        </w:rPr>
      </w:pPr>
      <w:r w:rsidRPr="00EA707E">
        <w:rPr>
          <w:bCs/>
          <w:sz w:val="20"/>
        </w:rPr>
        <w:t>1 School of Electronic Information and Electrical Engineering, Shanghai Jiao Tong University</w:t>
      </w:r>
    </w:p>
    <w:p w14:paraId="7C27F5D8" w14:textId="1D4C2F5B" w:rsidR="007A378E" w:rsidRPr="00EA707E" w:rsidRDefault="007A378E" w:rsidP="004D2D35">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4D2D35">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4D2D35">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4D2D35">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4D2D35">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2F78DB">
      <w:pPr>
        <w:pStyle w:val="Heading1"/>
      </w:pPr>
      <w:r w:rsidRPr="004C519C">
        <w:rPr>
          <w:rFonts w:hint="eastAsia"/>
        </w:rPr>
        <w:t>Abstract</w:t>
      </w:r>
    </w:p>
    <w:p w14:paraId="43786675" w14:textId="629492E9" w:rsidR="00003695" w:rsidRPr="00C01BF1" w:rsidRDefault="001A7267" w:rsidP="00C01BF1">
      <w:pPr>
        <w:pStyle w:val="MainText"/>
        <w:ind w:firstLine="0"/>
      </w:pPr>
      <w:r w:rsidRPr="001A7267">
        <w:t xml:space="preserve">Flex power is a capability of GNSS satellites that enables programmable output power redistribution. Detecting these changes is crucial, as they significantly influence the satellite </w:t>
      </w:r>
      <w:r w:rsidR="00BF0C77">
        <w:t>hardware-related bias</w:t>
      </w:r>
      <w:r w:rsidR="00BF0C77">
        <w:rPr>
          <w:rFonts w:hint="eastAsia"/>
        </w:rPr>
        <w:t xml:space="preserve"> </w:t>
      </w:r>
      <w:r w:rsidRPr="001A7267">
        <w:t xml:space="preserve">estimation and positioning accuracy. </w:t>
      </w:r>
      <w:r w:rsidR="00AB259E">
        <w:t>P</w:t>
      </w:r>
      <w:r w:rsidRPr="001A7267">
        <w:t xml:space="preserve">revious methods rely on </w:t>
      </w:r>
      <w:r w:rsidR="00171CB6">
        <w:t>the baselin</w:t>
      </w:r>
      <w:r w:rsidR="00281B46">
        <w:t>e</w:t>
      </w:r>
      <w:r w:rsidRPr="001A7267">
        <w:t xml:space="preserve"> modeling of historical data for difference detection or on using sliding window approaches to capture </w:t>
      </w:r>
      <w:r w:rsidR="004B7E1F">
        <w:t xml:space="preserve">step </w:t>
      </w:r>
      <w:r w:rsidR="00C627AD">
        <w:t>edges</w:t>
      </w:r>
      <w:r w:rsidRPr="001A7267">
        <w:t>.</w:t>
      </w:r>
      <w:r w:rsidR="00E96F98" w:rsidRPr="00E96F98">
        <w:t xml:space="preserve"> </w:t>
      </w:r>
      <w:r w:rsidR="00E96F98" w:rsidRPr="00E96F98">
        <w:t>These detection methods need either amount of labeled data or are time-consuming.</w:t>
      </w:r>
      <w:r w:rsidRPr="001A7267">
        <w:t xml:space="preserve"> We propose a novel flex power detection method, Adaptive Flex Power Detector–Dynamic Time Warping (AFPD-DTW), based on inter-day difference</w:t>
      </w:r>
      <w:r w:rsidR="008D2060">
        <w:rPr>
          <w:rFonts w:hint="eastAsia"/>
        </w:rPr>
        <w:t>s</w:t>
      </w:r>
      <w:r w:rsidRPr="001A7267">
        <w:t xml:space="preserve">. </w:t>
      </w:r>
      <w:r w:rsidR="00A603EA">
        <w:t>Taking advantage of</w:t>
      </w:r>
      <w:r w:rsidR="00CE5BE2">
        <w:rPr>
          <w:rFonts w:hint="eastAsia"/>
        </w:rPr>
        <w:t xml:space="preserve"> </w:t>
      </w:r>
      <w:r w:rsidRPr="001A7267">
        <w:t>the</w:t>
      </w:r>
      <w:r w:rsidR="001451B5">
        <w:t xml:space="preserve"> </w:t>
      </w:r>
      <w:r w:rsidR="001451B5" w:rsidRPr="001A7267">
        <w:t>Dynamic Time Warping</w:t>
      </w:r>
      <w:r w:rsidR="001451B5" w:rsidRPr="001451B5">
        <w:t xml:space="preserve"> (DTW</w:t>
      </w:r>
      <w:r w:rsidR="001451B5" w:rsidRPr="001451B5">
        <w:rPr>
          <w:rFonts w:eastAsia="SimSun"/>
          <w:lang w:val="en-US"/>
        </w:rPr>
        <w:t>)</w:t>
      </w:r>
      <w:r w:rsidR="006F4BC8" w:rsidRPr="001451B5">
        <w:t>,</w:t>
      </w:r>
      <w:r w:rsidR="006F4BC8">
        <w:t xml:space="preserve"> </w:t>
      </w:r>
      <w:r w:rsidR="00DC1075">
        <w:t>it</w:t>
      </w:r>
      <w:r w:rsidRPr="001A7267">
        <w:t xml:space="preserve"> address</w:t>
      </w:r>
      <w:r w:rsidR="009F2707">
        <w:t>es</w:t>
      </w:r>
      <w:r w:rsidRPr="001A7267">
        <w:t xml:space="preserve"> the temporal misalignment caused by GNSS orbital periodicity</w:t>
      </w:r>
      <w:r w:rsidR="003815C5">
        <w:t xml:space="preserve"> </w:t>
      </w:r>
      <w:r w:rsidR="001451B5">
        <w:t xml:space="preserve">based on </w:t>
      </w:r>
      <w:r w:rsidR="001451B5" w:rsidRPr="001A7267">
        <w:t>diurnal patterns in carrier-to-noise density ratio (C/N0)</w:t>
      </w:r>
      <w:r w:rsidRPr="001A7267">
        <w:t>. Our method requires as few as eight stations to achieve high accuracy in both post-processing (99.83%) and real-time detection (99.88%)</w:t>
      </w:r>
      <w:r w:rsidR="00C67374">
        <w:rPr>
          <w:lang w:val="en-US"/>
        </w:rPr>
        <w:t>.</w:t>
      </w:r>
      <w:r w:rsidR="008D2F81">
        <w:t xml:space="preserve"> </w:t>
      </w:r>
      <w:r w:rsidR="00C67374">
        <w:t>This</w:t>
      </w:r>
      <w:r w:rsidR="00C67374">
        <w:t xml:space="preserve"> efficiency also makes it</w:t>
      </w:r>
      <w:r w:rsidRPr="001A7267">
        <w:t xml:space="preserve"> 20-fold faster than the previous sliding-window method. Unlike empirical modeling, our approach offers a </w:t>
      </w:r>
      <w:r w:rsidR="00AB56C2">
        <w:t>simplified</w:t>
      </w:r>
      <w:r w:rsidRPr="001A7267">
        <w:t xml:space="preserve"> deployment without the need for any historical data, ensuring excellent generalizability across constellations and frequencies</w:t>
      </w:r>
      <w:r w:rsidR="00997EC8" w:rsidRPr="00C01BF1">
        <w:t>.</w:t>
      </w:r>
      <w:r w:rsidR="00D204BF">
        <w:t xml:space="preserve"> The source code is available and provided </w:t>
      </w:r>
      <w:r w:rsidR="00D601DC">
        <w:t>on</w:t>
      </w:r>
      <w:r w:rsidR="00D204BF">
        <w:t xml:space="preserve"> </w:t>
      </w:r>
      <w:r w:rsidR="004F1264">
        <w:t>GitHub</w:t>
      </w:r>
      <w:r w:rsidR="00FF227D">
        <w:t xml:space="preserve"> </w:t>
      </w:r>
      <w:r w:rsidR="00D204BF">
        <w:t>(</w:t>
      </w:r>
      <w:r w:rsidR="00D204BF" w:rsidRPr="00D204BF">
        <w:t>https://github.com/BlackiePiggy/AFPD.git</w:t>
      </w:r>
      <w:r w:rsidR="00D204BF">
        <w:t>).</w:t>
      </w:r>
    </w:p>
    <w:p w14:paraId="5960C2C9" w14:textId="4A69C8EC" w:rsidR="00B60C48" w:rsidRDefault="00B60C48" w:rsidP="00947B7F">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AD6839">
        <w:rPr>
          <w:rFonts w:hint="eastAsia"/>
        </w:rPr>
        <w:t>GNSS</w:t>
      </w:r>
      <w:r w:rsidR="00475A10" w:rsidRPr="004C519C">
        <w:t xml:space="preserve">;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07B5529A" w14:textId="77777777" w:rsidR="00936FA4" w:rsidRDefault="00936FA4" w:rsidP="00A54EEF">
      <w:pPr>
        <w:pStyle w:val="MainText"/>
        <w:spacing w:line="240" w:lineRule="auto"/>
        <w:ind w:firstLine="0"/>
      </w:pPr>
    </w:p>
    <w:p w14:paraId="1C0B835C" w14:textId="77777777" w:rsidR="00936FA4" w:rsidRDefault="00936FA4" w:rsidP="00A54EEF">
      <w:pPr>
        <w:pStyle w:val="MainText"/>
        <w:spacing w:line="240" w:lineRule="auto"/>
        <w:ind w:firstLine="0"/>
      </w:pPr>
    </w:p>
    <w:p w14:paraId="50F063C8" w14:textId="77777777" w:rsidR="00720221" w:rsidRPr="00521A15" w:rsidRDefault="00720221" w:rsidP="00E958B5">
      <w:pPr>
        <w:spacing w:after="120"/>
        <w:rPr>
          <w:b/>
          <w:bCs/>
        </w:rPr>
      </w:pPr>
    </w:p>
    <w:p w14:paraId="3130DAA8" w14:textId="77777777" w:rsidR="00720221" w:rsidRPr="00E37E54" w:rsidRDefault="003D1494" w:rsidP="00B61BD7">
      <w:pPr>
        <w:pStyle w:val="Heading1"/>
        <w:rPr>
          <w:lang w:val="en-US"/>
        </w:rPr>
      </w:pPr>
      <w:r w:rsidRPr="00B61BD7">
        <w:lastRenderedPageBreak/>
        <w:t>Introduction</w:t>
      </w:r>
    </w:p>
    <w:p w14:paraId="550CF170" w14:textId="4144BF75" w:rsidR="009E7815" w:rsidRPr="007C4062" w:rsidRDefault="00255DBB" w:rsidP="005A75E0">
      <w:pPr>
        <w:pStyle w:val="MainText"/>
        <w:ind w:firstLine="0"/>
      </w:pPr>
      <w:r w:rsidRPr="007C4062">
        <w:rPr>
          <w:rFonts w:hint="eastAsia"/>
        </w:rPr>
        <w:t>Fle</w:t>
      </w:r>
      <w:r w:rsidRPr="007C4062">
        <w:t xml:space="preserve">x power </w:t>
      </w:r>
      <w:r w:rsidR="000656BF" w:rsidRPr="007C4062">
        <w:t>of GPS</w:t>
      </w:r>
      <w:r w:rsidR="000656BF" w:rsidRPr="007C4062">
        <w:rPr>
          <w:rFonts w:hint="eastAsia"/>
        </w:rPr>
        <w:t xml:space="preserve"> </w:t>
      </w:r>
      <w:r w:rsidR="00EE542E">
        <w:t>enables</w:t>
      </w:r>
      <w:r w:rsidR="009E7815" w:rsidRPr="007C4062">
        <w:t xml:space="preserve"> signal enhancement within </w:t>
      </w:r>
      <w:r w:rsidR="00C2379A" w:rsidRPr="007C4062">
        <w:t xml:space="preserve">the </w:t>
      </w:r>
      <w:r w:rsidR="00BE6702">
        <w:rPr>
          <w:rFonts w:hint="eastAsia"/>
        </w:rPr>
        <w:t>range</w:t>
      </w:r>
      <w:r w:rsidR="00BE6702">
        <w:rPr>
          <w:lang w:val="en-US"/>
        </w:rPr>
        <w:t xml:space="preserve"> of </w:t>
      </w:r>
      <w:r w:rsidR="009E7815" w:rsidRPr="007C4062">
        <w:t>-150dBW for individual signal components</w:t>
      </w:r>
      <w:r w:rsidR="009A4D89" w:rsidRPr="007C4062">
        <w:t xml:space="preserve"> </w:t>
      </w:r>
      <w:r w:rsidR="00847AC7" w:rsidRPr="007C4062">
        <w:fldChar w:fldCharType="begin"/>
      </w:r>
      <w:r w:rsidR="003B6027">
        <w:instrText xml:space="preserve"> ADDIN ZOTERO_ITEM CSL_CITATION {"citationID":"a2n6fke9qf8","properties":{"formattedCitation":"(Jimenez-Banos et al. 2010)","plainCitation":"(Jimenez-Banos et al. 2010)","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7C4062">
        <w:fldChar w:fldCharType="separate"/>
      </w:r>
      <w:r w:rsidR="00794FC5" w:rsidRPr="007C4062">
        <w:t>(Jimenez-Banos et al. 2010)</w:t>
      </w:r>
      <w:r w:rsidR="00847AC7" w:rsidRPr="007C4062">
        <w:fldChar w:fldCharType="end"/>
      </w:r>
      <w:r w:rsidR="009E7815" w:rsidRPr="007C4062">
        <w:t>.</w:t>
      </w:r>
      <w:r w:rsidR="005A407C" w:rsidRPr="007C4062">
        <w:t xml:space="preserve"> </w:t>
      </w:r>
      <w:r w:rsidR="003C0D5B" w:rsidRPr="007C4062">
        <w:t xml:space="preserve">The detection of flex power events plays a significant role in various applications. </w:t>
      </w:r>
      <w:r w:rsidR="009E7815" w:rsidRPr="007C4062">
        <w:rPr>
          <w:rFonts w:hint="eastAsia"/>
        </w:rPr>
        <w:t>Historical observations indicate that flex power activation often precedes special military operations, making its monitoring crucial for civilian safety</w:t>
      </w:r>
      <w:r w:rsidR="001E0C8A">
        <w:t xml:space="preserve"> </w:t>
      </w:r>
      <w:r w:rsidR="00A03704" w:rsidRPr="007C4062">
        <w:fldChar w:fldCharType="begin"/>
      </w:r>
      <w:r w:rsidR="003B6027">
        <w:instrText xml:space="preserve"> ADDIN ZOTERO_ITEM CSL_CITATION {"citationID":"a2eepj7a8hv","properties":{"formattedCitation":"(Han et al. 2019; Liu et al. 2020)","plainCitation":"(Han et al. 2019; Liu et al. 2020)","noteIndex":0},"citationItems":[{"id":190,"uris":["http://zotero.org/users/12078793/items/GHBHEG2C"],"itemData":{"id":190,"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321,"uris":["http://zotero.org/users/12078793/items/5VTLBLDX"],"itemData":{"id":321,"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7C4062">
        <w:fldChar w:fldCharType="separate"/>
      </w:r>
      <w:r w:rsidR="00DA4C27" w:rsidRPr="007C4062">
        <w:t>(Han et al. 2019; Liu et al. 2020)</w:t>
      </w:r>
      <w:r w:rsidR="00A03704" w:rsidRPr="007C4062">
        <w:fldChar w:fldCharType="end"/>
      </w:r>
      <w:r w:rsidR="00A03704" w:rsidRPr="007C4062">
        <w:t>.</w:t>
      </w:r>
      <w:r w:rsidR="009E7815" w:rsidRPr="007C4062">
        <w:rPr>
          <w:rFonts w:hint="eastAsia"/>
        </w:rPr>
        <w:t xml:space="preserve"> Additionally, flex power status </w:t>
      </w:r>
      <w:r w:rsidR="008E36DB">
        <w:t>affects</w:t>
      </w:r>
      <w:r w:rsidR="009E7815" w:rsidRPr="007C4062">
        <w:rPr>
          <w:rFonts w:hint="eastAsia"/>
        </w:rPr>
        <w:t xml:space="preserve"> Differential Cod</w:t>
      </w:r>
      <w:r w:rsidR="009E7815" w:rsidRPr="007C4062">
        <w:t>e Bias</w:t>
      </w:r>
      <w:r w:rsidR="00085BA5">
        <w:t xml:space="preserve"> </w:t>
      </w:r>
      <w:r w:rsidR="00366269">
        <w:t>even</w:t>
      </w:r>
      <w:r w:rsidR="000834A1">
        <w:t xml:space="preserve"> </w:t>
      </w:r>
      <w:r w:rsidR="009E7815" w:rsidRPr="007C4062">
        <w:t>phase products</w:t>
      </w:r>
      <w:r w:rsidR="009A4D89" w:rsidRPr="007C4062">
        <w:t xml:space="preserve"> </w:t>
      </w:r>
      <w:r w:rsidR="00406A8A" w:rsidRPr="007C4062">
        <w:fldChar w:fldCharType="begin"/>
      </w:r>
      <w:r w:rsidR="003B6027">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345,"uris":["http://zotero.org/users/12078793/items/F2MCC3FH"],"itemData":{"id":345,"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217,"uris":["http://zotero.org/users/12078793/items/CBRZQ4X5"],"itemData":{"id":217,"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339,"uris":["http://zotero.org/users/12078793/items/IYWX2N9C"],"itemData":{"id":339,"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7C4062">
        <w:fldChar w:fldCharType="separate"/>
      </w:r>
      <w:r w:rsidR="00AB527F" w:rsidRPr="007C4062">
        <w:t>(Esenbuğa and Hauschild 2020; Xiang et al. 2020; Esenbuga et al. 2020)</w:t>
      </w:r>
      <w:r w:rsidR="00406A8A" w:rsidRPr="007C4062">
        <w:fldChar w:fldCharType="end"/>
      </w:r>
      <w:r w:rsidR="008E36DB">
        <w:t xml:space="preserve">. </w:t>
      </w:r>
      <w:r w:rsidR="008E36DB">
        <w:rPr>
          <w:lang w:val="en-US"/>
        </w:rPr>
        <w:t>A</w:t>
      </w:r>
      <w:r w:rsidR="00360DC3">
        <w:rPr>
          <w:lang w:val="en-US"/>
        </w:rPr>
        <w:t xml:space="preserve">s a result, </w:t>
      </w:r>
      <w:r w:rsidR="009E7815" w:rsidRPr="007C4062">
        <w:t>Precise Point Positioning</w:t>
      </w:r>
      <w:r w:rsidR="00F11D92">
        <w:t xml:space="preserve"> (PPP)</w:t>
      </w:r>
      <w:r w:rsidR="009E7815" w:rsidRPr="007C4062">
        <w:t xml:space="preserve"> convergence time</w:t>
      </w:r>
      <w:r w:rsidR="00D8420B">
        <w:t xml:space="preserve"> </w:t>
      </w:r>
      <w:r w:rsidR="00DA177E" w:rsidRPr="007C4062">
        <w:fldChar w:fldCharType="begin"/>
      </w:r>
      <w:r w:rsidR="003B6027">
        <w:instrText xml:space="preserve"> ADDIN ZOTERO_ITEM CSL_CITATION {"citationID":"a1d95juco3g","properties":{"formattedCitation":"(Wu et al. 2024)","plainCitation":"(Wu et al. 2024)","noteIndex":0},"citationItems":[{"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7C4062">
        <w:fldChar w:fldCharType="separate"/>
      </w:r>
      <w:r w:rsidR="00215F02" w:rsidRPr="007C4062">
        <w:t>(Wu et al. 2024)</w:t>
      </w:r>
      <w:r w:rsidR="00DA177E" w:rsidRPr="007C4062">
        <w:fldChar w:fldCharType="end"/>
      </w:r>
      <w:r w:rsidR="00D16D4A">
        <w:t xml:space="preserve"> and </w:t>
      </w:r>
      <w:r w:rsidR="009E7815" w:rsidRPr="007C4062">
        <w:t>PPP</w:t>
      </w:r>
      <w:r w:rsidR="00380849">
        <w:t xml:space="preserve"> a</w:t>
      </w:r>
      <w:r w:rsidR="009E7815" w:rsidRPr="007C4062">
        <w:t xml:space="preserve">mbiguity </w:t>
      </w:r>
      <w:r w:rsidR="00380849">
        <w:t>r</w:t>
      </w:r>
      <w:r w:rsidR="009E7815" w:rsidRPr="007C4062">
        <w:t>esolution accuracy</w:t>
      </w:r>
      <w:r w:rsidR="00D8420B">
        <w:t xml:space="preserve"> </w:t>
      </w:r>
      <w:r w:rsidR="00DA177E" w:rsidRPr="007C4062">
        <w:fldChar w:fldCharType="begin"/>
      </w:r>
      <w:r w:rsidR="003B6027">
        <w:instrText xml:space="preserve"> ADDIN ZOTERO_ITEM CSL_CITATION {"citationID":"a2bdmea9elm","properties":{"formattedCitation":"(Liu et al. 2024)","plainCitation":"(Liu et al. 2024)","noteIndex":0},"citationItems":[{"id":337,"uris":["http://zotero.org/users/12078793/items/4ZITT54K"],"itemData":{"id":337,"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7C4062">
        <w:fldChar w:fldCharType="separate"/>
      </w:r>
      <w:r w:rsidR="00215F02" w:rsidRPr="007C4062">
        <w:t>(Liu et al. 2024)</w:t>
      </w:r>
      <w:r w:rsidR="00DA177E" w:rsidRPr="007C4062">
        <w:fldChar w:fldCharType="end"/>
      </w:r>
      <w:r w:rsidR="001353E0">
        <w:t xml:space="preserve"> are impacted</w:t>
      </w:r>
      <w:r w:rsidR="00CA6C9E">
        <w:t xml:space="preserve">. </w:t>
      </w:r>
      <w:r w:rsidR="00A37727" w:rsidRPr="007C4062">
        <w:t xml:space="preserve">Furthermore, flex power affects the measurement and estimation of GPS transmitter </w:t>
      </w:r>
      <w:r w:rsidR="0077267C">
        <w:t>e</w:t>
      </w:r>
      <w:r w:rsidR="00A37727" w:rsidRPr="007C4062">
        <w:t xml:space="preserve">ffective </w:t>
      </w:r>
      <w:r w:rsidR="0077267C">
        <w:t>i</w:t>
      </w:r>
      <w:r w:rsidR="00A37727" w:rsidRPr="007C4062">
        <w:t xml:space="preserve">sotropic </w:t>
      </w:r>
      <w:r w:rsidR="0077267C">
        <w:t>r</w:t>
      </w:r>
      <w:r w:rsidR="00A37727" w:rsidRPr="007C4062">
        <w:t xml:space="preserve">adiated </w:t>
      </w:r>
      <w:r w:rsidR="0077267C">
        <w:t>p</w:t>
      </w:r>
      <w:r w:rsidR="00A37727" w:rsidRPr="007C4062">
        <w:t>ower, which impacts the accuracy of satellite-based wind speed retrieval</w:t>
      </w:r>
      <w:r w:rsidR="00CB4C19">
        <w:t xml:space="preserve"> </w:t>
      </w:r>
      <w:r w:rsidR="00DB7674" w:rsidRPr="007C4062">
        <w:fldChar w:fldCharType="begin"/>
      </w:r>
      <w:r w:rsidR="003B6027">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213,"uris":["http://zotero.org/users/12078793/items/7HMIRZDG"],"itemData":{"id":213,"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214,"uris":["http://zotero.org/users/12078793/items/YMEXDNMB"],"itemData":{"id":214,"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212,"uris":["http://zotero.org/users/12078793/items/JGU2X7T4"],"itemData":{"id":212,"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211,"uris":["http://zotero.org/users/12078793/items/AESA2H4X"],"itemData":{"id":211,"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216,"uris":["http://zotero.org/users/12078793/items/UZRRS67T"],"itemData":{"id":216,"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7C4062">
        <w:fldChar w:fldCharType="separate"/>
      </w:r>
      <w:r w:rsidR="000C1743" w:rsidRPr="007C4062">
        <w:t>(McKague and Ruf 2019; Wang et al. 2019; Wang and Ruf 2021; Said et al. 2022; Wang et al. 2022)</w:t>
      </w:r>
      <w:r w:rsidR="00DB7674" w:rsidRPr="007C4062">
        <w:fldChar w:fldCharType="end"/>
      </w:r>
      <w:r w:rsidR="00A37727" w:rsidRPr="007C4062">
        <w:t>.</w:t>
      </w:r>
      <w:r w:rsidR="00C2461B">
        <w:t xml:space="preserve"> </w:t>
      </w:r>
      <w:r w:rsidR="00C2461B">
        <w:t>Therefore, flex power</w:t>
      </w:r>
      <w:r w:rsidR="00C2461B" w:rsidRPr="007C4062">
        <w:t xml:space="preserve"> </w:t>
      </w:r>
      <w:r w:rsidR="009F29DB">
        <w:t>detection</w:t>
      </w:r>
      <w:r w:rsidR="00B179B6">
        <w:t xml:space="preserve"> and monit</w:t>
      </w:r>
      <w:r w:rsidR="001630A0">
        <w:t>o</w:t>
      </w:r>
      <w:r w:rsidR="00B179B6">
        <w:t>ring</w:t>
      </w:r>
      <w:r w:rsidR="00C2461B">
        <w:t xml:space="preserve"> </w:t>
      </w:r>
      <w:r w:rsidR="00BA3960">
        <w:t>are</w:t>
      </w:r>
      <w:r w:rsidR="00C2461B">
        <w:t xml:space="preserve"> essential</w:t>
      </w:r>
      <w:r w:rsidR="00C2461B" w:rsidRPr="007C4062">
        <w:t>.</w:t>
      </w:r>
    </w:p>
    <w:p w14:paraId="03374F7B" w14:textId="63431C46" w:rsidR="009E7815" w:rsidRPr="007C4062" w:rsidRDefault="005F7674" w:rsidP="007C4062">
      <w:pPr>
        <w:pStyle w:val="MainText"/>
      </w:pPr>
      <w:r w:rsidRPr="005F7674">
        <w:rPr>
          <w:rFonts w:eastAsia="SimSun"/>
        </w:rPr>
        <w:t>Based on the type of data utilized,</w:t>
      </w:r>
      <w:r w:rsidR="009F5C03" w:rsidRPr="009F5C03">
        <w:t xml:space="preserve"> flex power detection methods </w:t>
      </w:r>
      <w:r w:rsidR="00CC77E5">
        <w:t>include</w:t>
      </w:r>
      <w:r w:rsidR="00412D70">
        <w:t xml:space="preserve"> </w:t>
      </w:r>
      <w:r w:rsidR="009F5C03" w:rsidRPr="009F5C03">
        <w:t>C/N</w:t>
      </w:r>
      <w:r w:rsidR="00101E5D">
        <w:t>0</w:t>
      </w:r>
      <w:r w:rsidR="009F5C03" w:rsidRPr="009F5C03">
        <w:t xml:space="preserve"> time</w:t>
      </w:r>
      <w:r w:rsidR="007467C4">
        <w:t xml:space="preserve"> </w:t>
      </w:r>
      <w:r w:rsidR="00A460E0">
        <w:t>series</w:t>
      </w:r>
      <w:r w:rsidR="00555981">
        <w:t xml:space="preserve"> </w:t>
      </w:r>
      <w:r w:rsidR="00A460E0">
        <w:t>based</w:t>
      </w:r>
      <w:r w:rsidR="00412D70">
        <w:t xml:space="preserve"> detection</w:t>
      </w:r>
      <w:r w:rsidR="00CB64B2" w:rsidRPr="007C4062">
        <w:t xml:space="preserve">, </w:t>
      </w:r>
      <w:r w:rsidR="0027677B">
        <w:t xml:space="preserve">the </w:t>
      </w:r>
      <w:r w:rsidR="00BC7B6F">
        <w:t xml:space="preserve">baseline modeling with </w:t>
      </w:r>
      <w:r w:rsidR="00BA187A">
        <w:t>spatial parameters</w:t>
      </w:r>
      <w:r w:rsidR="003D55D2">
        <w:t xml:space="preserve"> method</w:t>
      </w:r>
      <w:r w:rsidR="00BA187A">
        <w:t xml:space="preserve">, and </w:t>
      </w:r>
      <w:r w:rsidR="007D274B">
        <w:t xml:space="preserve">the </w:t>
      </w:r>
      <w:r w:rsidR="00BA187A">
        <w:t>distribution of signal power spectral density</w:t>
      </w:r>
      <w:r w:rsidR="00035520">
        <w:t xml:space="preserve"> method</w:t>
      </w:r>
      <w:r w:rsidR="009E7815" w:rsidRPr="007C4062">
        <w:t xml:space="preserve">. </w:t>
      </w:r>
      <w:r w:rsidR="00976B07" w:rsidRPr="007C4062">
        <w:rPr>
          <w:rFonts w:hint="eastAsia"/>
        </w:rPr>
        <w:t>A</w:t>
      </w:r>
      <w:r w:rsidR="0048546F" w:rsidRPr="007C4062">
        <w:t xml:space="preserve">n </w:t>
      </w:r>
      <w:r w:rsidR="009E7815" w:rsidRPr="007C4062">
        <w:t>automated flex power detector (FPD) was proposed by</w:t>
      </w:r>
      <w:r w:rsidR="00C800B1" w:rsidRPr="007C4062">
        <w:t xml:space="preserve"> </w:t>
      </w:r>
      <w:r w:rsidR="00C800B1" w:rsidRPr="007C4062">
        <w:fldChar w:fldCharType="begin"/>
      </w:r>
      <w:r w:rsidR="003B6027">
        <w:instrText xml:space="preserve"> ADDIN ZOTERO_ITEM CSL_CITATION {"citationID":"n0TNc3ox","properties":{"custom":"Esenbu\\uc0\\u287{}a et al. (2023)","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7C4062">
        <w:fldChar w:fldCharType="separate"/>
      </w:r>
      <w:r w:rsidR="00D5507F" w:rsidRPr="007C4062">
        <w:t>Esenbuğa et al. (2023)</w:t>
      </w:r>
      <w:r w:rsidR="00C800B1" w:rsidRPr="007C4062">
        <w:fldChar w:fldCharType="end"/>
      </w:r>
      <w:r w:rsidR="009E7815" w:rsidRPr="007C4062">
        <w:t xml:space="preserve">, detecting flex power events by identifying step </w:t>
      </w:r>
      <w:r w:rsidR="008B6B53" w:rsidRPr="007C4062">
        <w:t>lift</w:t>
      </w:r>
      <w:r w:rsidR="009E7815" w:rsidRPr="007C4062">
        <w:t xml:space="preserve"> in </w:t>
      </w:r>
      <w:r w:rsidR="00C2379A" w:rsidRPr="007C4062">
        <w:t xml:space="preserve">the </w:t>
      </w:r>
      <w:r w:rsidR="00147D94" w:rsidRPr="007C4062">
        <w:t>C/N0</w:t>
      </w:r>
      <w:r w:rsidR="009E7815" w:rsidRPr="007C4062">
        <w:t xml:space="preserve"> time series</w:t>
      </w:r>
      <w:r w:rsidR="00BB73FE">
        <w:t xml:space="preserve"> using </w:t>
      </w:r>
      <w:r w:rsidR="00BB73FE" w:rsidRPr="007C4062">
        <w:t>over 200 stations</w:t>
      </w:r>
      <w:r w:rsidR="009E7815" w:rsidRPr="007C4062">
        <w:t xml:space="preserve">. </w:t>
      </w:r>
      <w:r w:rsidR="00DD2BA4">
        <w:t xml:space="preserve">The </w:t>
      </w:r>
      <w:r w:rsidR="009E7815" w:rsidRPr="007C4062">
        <w:t>FPD</w:t>
      </w:r>
      <w:r w:rsidR="00DD2BA4">
        <w:t xml:space="preserve"> method</w:t>
      </w:r>
      <w:r w:rsidR="009E7815" w:rsidRPr="007C4062">
        <w:t xml:space="preserve"> calculates the difference between the average values of 5-minute </w:t>
      </w:r>
      <w:r w:rsidR="00FC3EE1">
        <w:t>sliding</w:t>
      </w:r>
      <w:r w:rsidR="009E7815" w:rsidRPr="007C4062">
        <w:t xml:space="preserve"> windows before and after the current detection point to determine flex power activation. </w:t>
      </w:r>
      <w:r w:rsidR="000166DD" w:rsidRPr="000166DD">
        <w:t xml:space="preserve">However, </w:t>
      </w:r>
      <w:r w:rsidR="00AA4AB0">
        <w:t>it</w:t>
      </w:r>
      <w:r w:rsidR="000166DD" w:rsidRPr="000166DD">
        <w:t xml:space="preserve"> is limited to continuous time series</w:t>
      </w:r>
      <w:r w:rsidR="00221090">
        <w:rPr>
          <w:rFonts w:hint="eastAsia"/>
        </w:rPr>
        <w:t xml:space="preserve"> </w:t>
      </w:r>
      <w:r w:rsidR="000166DD" w:rsidRPr="000166DD">
        <w:t xml:space="preserve">since receivers track MEO satellites only </w:t>
      </w:r>
      <w:r w:rsidR="00440732">
        <w:t xml:space="preserve">for </w:t>
      </w:r>
      <w:r w:rsidR="000166DD" w:rsidRPr="000166DD">
        <w:t xml:space="preserve">part of </w:t>
      </w:r>
      <w:r w:rsidR="00440732">
        <w:t>a</w:t>
      </w:r>
      <w:r w:rsidR="000166DD" w:rsidRPr="000166DD">
        <w:t xml:space="preserve"> day</w:t>
      </w:r>
      <w:r w:rsidR="00C21E6D">
        <w:t>.</w:t>
      </w:r>
      <w:r w:rsidR="00B74C68" w:rsidRPr="007C4062">
        <w:t xml:space="preserve"> </w:t>
      </w:r>
      <w:r w:rsidR="00C21E6D">
        <w:t xml:space="preserve">Thus, </w:t>
      </w:r>
      <w:r w:rsidR="00B74C68" w:rsidRPr="007C4062">
        <w:t xml:space="preserve">it </w:t>
      </w:r>
      <w:r w:rsidR="0015285A" w:rsidRPr="007C4062">
        <w:t>can only detect step lift</w:t>
      </w:r>
      <w:r w:rsidR="00457806">
        <w:t>s</w:t>
      </w:r>
      <w:r w:rsidR="0015285A" w:rsidRPr="007C4062">
        <w:t xml:space="preserve"> but fail</w:t>
      </w:r>
      <w:r w:rsidR="00921A78">
        <w:t>s</w:t>
      </w:r>
      <w:r w:rsidR="0015285A" w:rsidRPr="007C4062">
        <w:t xml:space="preserve"> to detect overall lift patterns</w:t>
      </w:r>
      <w:r w:rsidR="00B74C68" w:rsidRPr="007C4062">
        <w:t>.</w:t>
      </w:r>
      <w:r w:rsidR="00D262DE" w:rsidRPr="007C4062">
        <w:t xml:space="preserve"> </w:t>
      </w:r>
      <w:r w:rsidR="005125CF" w:rsidRPr="007C4062">
        <w:t>Also,</w:t>
      </w:r>
      <w:r w:rsidR="009E7815" w:rsidRPr="007C4062">
        <w:t xml:space="preserve"> it cannot be applied to real-time detection due to its need for </w:t>
      </w:r>
      <m:oMath>
        <m:r>
          <m:rPr>
            <m:sty m:val="p"/>
          </m:rPr>
          <w:rPr>
            <w:rFonts w:ascii="Cambria Math" w:hAnsi="Cambria Math"/>
          </w:rPr>
          <m:t>±5</m:t>
        </m:r>
      </m:oMath>
      <w:r w:rsidR="000B0253">
        <w:t xml:space="preserve">-minute </w:t>
      </w:r>
      <w:r w:rsidR="009E7815" w:rsidRPr="007C4062">
        <w:t>window data.</w:t>
      </w:r>
      <w:r w:rsidR="005C5BC3" w:rsidRPr="007C4062">
        <w:t xml:space="preserve"> </w:t>
      </w:r>
      <w:r w:rsidR="007A3B01" w:rsidRPr="007C4062">
        <w:fldChar w:fldCharType="begin"/>
      </w:r>
      <w:r w:rsidR="003B6027">
        <w:instrText xml:space="preserve"> ADDIN ZOTERO_ITEM CSL_CITATION {"citationID":"7CSQvN9g","properties":{"custom":"Yang et al. (2022)","formattedCitation":"Yang et al. (2022)","plainCitation":"Yang et al. (2022)","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7C4062">
        <w:fldChar w:fldCharType="separate"/>
      </w:r>
      <w:r w:rsidR="00D5507F" w:rsidRPr="007C4062">
        <w:t>Yang et al. (2022)</w:t>
      </w:r>
      <w:r w:rsidR="007A3B01" w:rsidRPr="007C4062">
        <w:fldChar w:fldCharType="end"/>
      </w:r>
      <w:r w:rsidR="009E7815" w:rsidRPr="007C4062">
        <w:t xml:space="preserve"> proposed a machine</w:t>
      </w:r>
      <w:r w:rsidR="00C2379A" w:rsidRPr="007C4062">
        <w:t>-</w:t>
      </w:r>
      <w:r w:rsidR="009E7815" w:rsidRPr="007C4062">
        <w:t xml:space="preserve">learning approach using random forest algorithms and constant false alarm rate detection. While this method improved threshold selection and avoided step </w:t>
      </w:r>
      <w:r w:rsidR="008B6B53" w:rsidRPr="007C4062">
        <w:t>lift</w:t>
      </w:r>
      <w:r w:rsidR="009E7815" w:rsidRPr="007C4062">
        <w:t xml:space="preserve">-only detection issues, it required extensive training data </w:t>
      </w:r>
      <w:r w:rsidR="001B7BB5" w:rsidRPr="007C4062">
        <w:t>labeling</w:t>
      </w:r>
      <w:r w:rsidR="009E7815" w:rsidRPr="007C4062">
        <w:t xml:space="preserve"> and faced compatibility issues with different </w:t>
      </w:r>
      <w:r w:rsidR="00C775C5" w:rsidRPr="007C4062">
        <w:rPr>
          <w:rFonts w:hint="eastAsia"/>
        </w:rPr>
        <w:t>an</w:t>
      </w:r>
      <w:r w:rsidR="00C775C5" w:rsidRPr="007C4062">
        <w:t xml:space="preserve">tenna and </w:t>
      </w:r>
      <w:r w:rsidR="009E7815" w:rsidRPr="007C4062">
        <w:t xml:space="preserve">receiver types. </w:t>
      </w:r>
      <w:r w:rsidR="00F07D34" w:rsidRPr="007C4062">
        <w:fldChar w:fldCharType="begin"/>
      </w:r>
      <w:r w:rsidR="003B6027">
        <w:instrText xml:space="preserve"> ADDIN ZOTERO_ITEM CSL_CITATION {"citationID":"01tJLUw9","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7C4062">
        <w:fldChar w:fldCharType="separate"/>
      </w:r>
      <w:r w:rsidR="00D5507F" w:rsidRPr="007C4062">
        <w:t>Meng et al. (2024)</w:t>
      </w:r>
      <w:r w:rsidR="00F07D34" w:rsidRPr="007C4062">
        <w:fldChar w:fldCharType="end"/>
      </w:r>
      <w:r w:rsidR="00F07D34" w:rsidRPr="007C4062">
        <w:t xml:space="preserve"> </w:t>
      </w:r>
      <w:r w:rsidR="009B6457" w:rsidRPr="007C4062">
        <w:t xml:space="preserve">developed a </w:t>
      </w:r>
      <w:r w:rsidR="00527C87">
        <w:t xml:space="preserve">baseline </w:t>
      </w:r>
      <w:r w:rsidR="009B6457" w:rsidRPr="007C4062">
        <w:t xml:space="preserve">C/N0 model </w:t>
      </w:r>
      <w:r w:rsidR="009B6457">
        <w:t>with</w:t>
      </w:r>
      <w:r w:rsidR="009B6457" w:rsidRPr="007C4062">
        <w:t xml:space="preserve"> azimuth and elevation angles using historical data</w:t>
      </w:r>
      <w:r w:rsidR="009B6457">
        <w:t xml:space="preserve"> without flex power events</w:t>
      </w:r>
      <w:r w:rsidR="009B6457" w:rsidRPr="007C4062">
        <w:t xml:space="preserve">. </w:t>
      </w:r>
      <w:r w:rsidR="009B6457">
        <w:t>T</w:t>
      </w:r>
      <w:r w:rsidR="009B6457" w:rsidRPr="007C4062">
        <w:t>his approach require</w:t>
      </w:r>
      <w:r w:rsidR="009B6457">
        <w:t>s</w:t>
      </w:r>
      <w:r w:rsidR="009B6457" w:rsidRPr="007C4062">
        <w:t xml:space="preserve"> substantial data </w:t>
      </w:r>
      <w:r w:rsidR="00BA1D83">
        <w:t xml:space="preserve">labeling </w:t>
      </w:r>
      <w:r w:rsidR="009B6457">
        <w:t>for</w:t>
      </w:r>
      <w:r w:rsidR="009B6457" w:rsidRPr="007C4062">
        <w:t xml:space="preserve"> different receiver-antenna combinations</w:t>
      </w:r>
      <w:r w:rsidR="00366394" w:rsidRPr="007C4062">
        <w:t>.</w:t>
      </w:r>
      <w:r w:rsidR="00F472F5" w:rsidRPr="007C4062">
        <w:rPr>
          <w:rFonts w:eastAsiaTheme="minorEastAsia" w:hint="eastAsia"/>
        </w:rPr>
        <w:t xml:space="preserve"> </w:t>
      </w:r>
      <w:r w:rsidR="0031699B" w:rsidRPr="007C4062">
        <w:t>Several studies have employed high-gain antennas to detect flex power changes</w:t>
      </w:r>
      <w:r w:rsidR="00B31374">
        <w:rPr>
          <w:rFonts w:hint="eastAsia"/>
        </w:rPr>
        <w:t xml:space="preserve"> </w:t>
      </w:r>
      <w:r w:rsidR="006565D8" w:rsidRPr="007C4062">
        <w:fldChar w:fldCharType="begin"/>
      </w:r>
      <w:r w:rsidR="003B6027">
        <w:instrText xml:space="preserve"> ADDIN ZOTERO_ITEM CSL_CITATION {"citationID":"a1t66lne95d","properties":{"formattedCitation":"(Jimenez-Banos et al. 2010; Thoelert et al. 2018; Tang et al. 2022)","plainCitation":"(Jimenez-Banos et al. 2010; Thoelert et al. 2018; Tang et al. 2022)","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344,"uris":["http://zotero.org/users/12078793/items/J25TT3IM"],"itemData":{"id":344,"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347,"uris":["http://zotero.org/users/12078793/items/M9ZTL3J2"],"itemData":{"id":347,"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7C4062">
        <w:fldChar w:fldCharType="separate"/>
      </w:r>
      <w:r w:rsidR="00FE65A1" w:rsidRPr="007C4062">
        <w:t>(Jimenez-Banos et al. 2010; Thoelert et al. 2018; Tang et al. 2022)</w:t>
      </w:r>
      <w:r w:rsidR="006565D8" w:rsidRPr="007C4062">
        <w:fldChar w:fldCharType="end"/>
      </w:r>
      <w:r w:rsidR="0031699B" w:rsidRPr="007C4062">
        <w:t>.</w:t>
      </w:r>
      <w:r w:rsidR="00381D0D" w:rsidRPr="007C4062">
        <w:t xml:space="preserve"> </w:t>
      </w:r>
      <w:r w:rsidR="0088704F" w:rsidRPr="007C4062">
        <w:t xml:space="preserve">However, </w:t>
      </w:r>
      <w:r w:rsidR="00520AD9" w:rsidRPr="007C4062">
        <w:t>the application of high-gain antenna detection methods is high</w:t>
      </w:r>
      <w:r w:rsidR="00520AD9">
        <w:t>-</w:t>
      </w:r>
      <w:r w:rsidR="00520AD9" w:rsidRPr="007C4062">
        <w:t xml:space="preserve">cost and </w:t>
      </w:r>
      <w:r w:rsidR="00520AD9">
        <w:t>requires special</w:t>
      </w:r>
      <w:r w:rsidR="00520AD9" w:rsidRPr="007C4062">
        <w:t xml:space="preserve"> equipment</w:t>
      </w:r>
      <w:r w:rsidR="0088704F" w:rsidRPr="007C4062">
        <w:t xml:space="preserve">. </w:t>
      </w:r>
    </w:p>
    <w:p w14:paraId="24670E13" w14:textId="0296614D" w:rsidR="00541FBF" w:rsidRPr="007C4062" w:rsidRDefault="004747BB" w:rsidP="007C4062">
      <w:pPr>
        <w:pStyle w:val="MainText"/>
      </w:pPr>
      <w:r w:rsidRPr="007C4062">
        <w:t xml:space="preserve">Given these limitations in existing methods, </w:t>
      </w:r>
      <w:r w:rsidR="00DC4CA2" w:rsidRPr="007C4062">
        <w:t>we</w:t>
      </w:r>
      <w:r w:rsidRPr="007C4062">
        <w:t xml:space="preserve"> </w:t>
      </w:r>
      <w:r w:rsidR="004D2C52" w:rsidRPr="007C4062">
        <w:t>propos</w:t>
      </w:r>
      <w:r w:rsidR="00495373">
        <w:t>e</w:t>
      </w:r>
      <w:r w:rsidR="004D2C52" w:rsidRPr="007C4062">
        <w:t xml:space="preserve"> a novel Adaptive </w:t>
      </w:r>
      <w:r w:rsidR="00983387" w:rsidRPr="007C4062">
        <w:t>Flex Power Detector–Dynamic Time Warping</w:t>
      </w:r>
      <w:r w:rsidR="004D2C52" w:rsidRPr="007C4062">
        <w:t xml:space="preserve">(AFPD-DTW) </w:t>
      </w:r>
      <w:r w:rsidR="008709D5" w:rsidRPr="007C4062">
        <w:t xml:space="preserve">based on </w:t>
      </w:r>
      <w:r w:rsidR="00D3393B" w:rsidRPr="00D3393B">
        <w:t>inter-day</w:t>
      </w:r>
      <w:r w:rsidR="00D3393B">
        <w:t xml:space="preserve"> </w:t>
      </w:r>
      <w:r w:rsidR="008709D5" w:rsidRPr="007C4062">
        <w:t xml:space="preserve">difference </w:t>
      </w:r>
      <w:r w:rsidR="004D2C52" w:rsidRPr="007C4062">
        <w:t xml:space="preserve">to address three key challenges. </w:t>
      </w:r>
      <w:r w:rsidR="00DA04B7" w:rsidRPr="007C4062">
        <w:t xml:space="preserve">First, it resolves the </w:t>
      </w:r>
      <w:r w:rsidR="00DA04B7" w:rsidRPr="007C4062">
        <w:lastRenderedPageBreak/>
        <w:t xml:space="preserve">issue of </w:t>
      </w:r>
      <w:r w:rsidR="00E63F2A">
        <w:rPr>
          <w:lang w:val="en-US"/>
        </w:rPr>
        <w:t xml:space="preserve">the </w:t>
      </w:r>
      <w:r w:rsidR="0044333E">
        <w:t>sliding</w:t>
      </w:r>
      <w:r w:rsidR="006A51F5">
        <w:t xml:space="preserve"> window method</w:t>
      </w:r>
      <w:r w:rsidR="00DA04B7" w:rsidRPr="007C4062">
        <w:t xml:space="preserve">, which typically requires large amounts of historical data from </w:t>
      </w:r>
      <w:r w:rsidR="007C07A9" w:rsidRPr="007C4062">
        <w:t>more than 200</w:t>
      </w:r>
      <w:r w:rsidR="00DA04B7" w:rsidRPr="007C4062">
        <w:t xml:space="preserve"> stations</w:t>
      </w:r>
      <w:r w:rsidR="00B31374">
        <w:rPr>
          <w:rFonts w:hint="eastAsia"/>
        </w:rPr>
        <w:t xml:space="preserve"> </w:t>
      </w:r>
      <w:r w:rsidR="00746CB9" w:rsidRPr="007C4062">
        <w:fldChar w:fldCharType="begin"/>
      </w:r>
      <w:r w:rsidR="003B6027">
        <w:instrText xml:space="preserve"> ADDIN ZOTERO_ITEM CSL_CITATION {"citationID":"a1t747e64ab","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rsidRPr="007C4062">
        <w:fldChar w:fldCharType="separate"/>
      </w:r>
      <w:r w:rsidR="008A4C5B" w:rsidRPr="007C4062">
        <w:rPr>
          <w:rFonts w:eastAsiaTheme="minorEastAsia"/>
        </w:rPr>
        <w:t>(Esenbuğa et al. 2023)</w:t>
      </w:r>
      <w:r w:rsidR="00746CB9" w:rsidRPr="007C4062">
        <w:fldChar w:fldCharType="end"/>
      </w:r>
      <w:r w:rsidR="00836F54" w:rsidRPr="007C4062">
        <w:t>. I</w:t>
      </w:r>
      <w:r w:rsidR="00DA04B7" w:rsidRPr="007C4062">
        <w:t xml:space="preserve">nstead, our method can achieve robust detection with just 8-10 high-quality stations. Second, it overcomes the </w:t>
      </w:r>
      <w:r w:rsidR="00657399">
        <w:t xml:space="preserve">baseline modeling’s </w:t>
      </w:r>
      <w:r w:rsidR="00DA04B7" w:rsidRPr="007C4062">
        <w:t xml:space="preserve">issue of varying flex power </w:t>
      </w:r>
      <w:r w:rsidR="00724225">
        <w:t>effects</w:t>
      </w:r>
      <w:r w:rsidR="00DA04B7" w:rsidRPr="007C4062">
        <w:t xml:space="preserve"> </w:t>
      </w:r>
      <w:r w:rsidR="003A29DB" w:rsidRPr="007C4062">
        <w:t>on</w:t>
      </w:r>
      <w:r w:rsidR="00DA04B7" w:rsidRPr="007C4062">
        <w:t xml:space="preserve"> different </w:t>
      </w:r>
      <w:r w:rsidR="00953BB8">
        <w:t>hardware</w:t>
      </w:r>
      <w:r w:rsidR="0081453B">
        <w:t>. It</w:t>
      </w:r>
      <w:r w:rsidR="00DA04B7" w:rsidRPr="007C4062">
        <w:t xml:space="preserve"> enabl</w:t>
      </w:r>
      <w:r w:rsidR="0081453B">
        <w:t>es</w:t>
      </w:r>
      <w:r w:rsidR="00DA04B7" w:rsidRPr="007C4062">
        <w:t xml:space="preserve"> seamless detection across multiple frequencies and constellations. Finally, by utilizing minimal station data, our method achieves a significant speedup</w:t>
      </w:r>
      <w:r w:rsidR="003F5986">
        <w:t xml:space="preserve"> </w:t>
      </w:r>
      <w:r w:rsidR="00E67946">
        <w:t xml:space="preserve">and high accuracy </w:t>
      </w:r>
      <w:r w:rsidR="00DA04B7" w:rsidRPr="007C4062">
        <w:t xml:space="preserve">compared to the </w:t>
      </w:r>
      <w:r w:rsidR="00B37800">
        <w:t>sliding window method</w:t>
      </w:r>
      <w:r w:rsidR="00DA04B7" w:rsidRPr="007C4062">
        <w:t>.</w:t>
      </w:r>
    </w:p>
    <w:p w14:paraId="4755FDD9" w14:textId="6C1D2596" w:rsidR="00124F16" w:rsidRPr="007C4062" w:rsidRDefault="00CB4425" w:rsidP="007C4062">
      <w:pPr>
        <w:pStyle w:val="MainText"/>
      </w:pPr>
      <w:r w:rsidRPr="00CB4425">
        <w:rPr>
          <w:lang w:val="en-US"/>
        </w:rPr>
        <w:t xml:space="preserve">Overall, we contribute in the following three aspects. </w:t>
      </w:r>
      <w:r w:rsidR="007D0DDD" w:rsidRPr="00E97B05">
        <w:rPr>
          <w:rStyle w:val="Strong"/>
          <w:b w:val="0"/>
          <w:bCs w:val="0"/>
        </w:rPr>
        <w:t>First</w:t>
      </w:r>
      <w:r w:rsidR="007D0DDD">
        <w:t xml:space="preserve">, we </w:t>
      </w:r>
      <w:r w:rsidR="00A91C3F">
        <w:t>propose</w:t>
      </w:r>
      <w:r w:rsidR="00497EEA">
        <w:t xml:space="preserve"> a new detection method,</w:t>
      </w:r>
      <w:r w:rsidR="007D0DDD">
        <w:t xml:space="preserve"> AFPD-DTW</w:t>
      </w:r>
      <w:r w:rsidR="00D369C6">
        <w:rPr>
          <w:lang w:val="en-US"/>
        </w:rPr>
        <w:t xml:space="preserve">. </w:t>
      </w:r>
      <w:r w:rsidR="002260D2" w:rsidRPr="002260D2">
        <w:t xml:space="preserve">It </w:t>
      </w:r>
      <w:r w:rsidR="00D369C6">
        <w:t>leverages</w:t>
      </w:r>
      <w:r w:rsidR="002260D2" w:rsidRPr="002260D2">
        <w:t xml:space="preserve"> the </w:t>
      </w:r>
      <w:r w:rsidR="00636618">
        <w:t>strength</w:t>
      </w:r>
      <w:r w:rsidR="002260D2" w:rsidRPr="002260D2">
        <w:t xml:space="preserve"> of DTW to handle misalignments in inter-day </w:t>
      </w:r>
      <w:r w:rsidR="004E3E45">
        <w:t xml:space="preserve">C/N0 </w:t>
      </w:r>
      <w:r w:rsidR="002260D2" w:rsidRPr="002260D2">
        <w:t>differences for flex power detection</w:t>
      </w:r>
      <w:r w:rsidR="007D0DDD">
        <w:t xml:space="preserve">. </w:t>
      </w:r>
      <w:r w:rsidR="007D0DDD" w:rsidRPr="00E97B05">
        <w:rPr>
          <w:rStyle w:val="Strong"/>
          <w:b w:val="0"/>
          <w:bCs w:val="0"/>
        </w:rPr>
        <w:t>Second</w:t>
      </w:r>
      <w:r w:rsidR="007D0DDD">
        <w:t xml:space="preserve">, we provide a </w:t>
      </w:r>
      <w:r w:rsidR="00BC5162">
        <w:t xml:space="preserve">five-year </w:t>
      </w:r>
      <w:r w:rsidR="0076700A">
        <w:rPr>
          <w:rFonts w:hint="eastAsia"/>
        </w:rPr>
        <w:t>com</w:t>
      </w:r>
      <w:r w:rsidR="0076700A">
        <w:rPr>
          <w:lang w:val="en-US"/>
        </w:rPr>
        <w:t xml:space="preserve">prehensive list </w:t>
      </w:r>
      <w:r w:rsidR="007D0DDD">
        <w:t xml:space="preserve">of </w:t>
      </w:r>
      <w:r w:rsidR="00194607">
        <w:t xml:space="preserve">multi-constellation and multi-frequency </w:t>
      </w:r>
      <w:r w:rsidR="007D0DDD">
        <w:t xml:space="preserve">detection results </w:t>
      </w:r>
      <w:r w:rsidR="00F01E6B">
        <w:t>from</w:t>
      </w:r>
      <w:r w:rsidR="007D0DDD">
        <w:t xml:space="preserve"> 2020</w:t>
      </w:r>
      <w:r w:rsidR="00F01E6B">
        <w:t xml:space="preserve"> to </w:t>
      </w:r>
      <w:r w:rsidR="007D0DDD">
        <w:t>2025, which serves as a benchmark for subsequent studies.</w:t>
      </w:r>
      <w:r w:rsidR="00A91666" w:rsidRPr="00A91666">
        <w:t xml:space="preserve"> </w:t>
      </w:r>
      <w:r w:rsidR="007D0DDD" w:rsidRPr="00E97B05">
        <w:rPr>
          <w:rStyle w:val="Strong"/>
          <w:b w:val="0"/>
          <w:bCs w:val="0"/>
        </w:rPr>
        <w:t>Third</w:t>
      </w:r>
      <w:r w:rsidR="007D0DDD">
        <w:t>, we deliver a detailed examination of flex power mechanisms through visual analyses of C/N0 t</w:t>
      </w:r>
      <w:r w:rsidR="0075540A">
        <w:t xml:space="preserve">ime series </w:t>
      </w:r>
      <w:r w:rsidR="007D0DDD">
        <w:t>and satellite trajectories</w:t>
      </w:r>
      <w:r w:rsidR="00124F16" w:rsidRPr="007C4062">
        <w:t>.</w:t>
      </w:r>
      <w:r w:rsidR="00B85163">
        <w:t xml:space="preserve"> In addition, </w:t>
      </w:r>
      <w:r w:rsidR="001D7C2B">
        <w:t>t</w:t>
      </w:r>
      <w:r w:rsidR="00677EB8">
        <w:t xml:space="preserve">he source code is available and provided </w:t>
      </w:r>
      <w:r w:rsidR="00CF183B">
        <w:t>on</w:t>
      </w:r>
      <w:r w:rsidR="00677EB8">
        <w:t xml:space="preserve"> </w:t>
      </w:r>
      <w:r w:rsidR="00CF183B">
        <w:t>GitHu</w:t>
      </w:r>
      <w:r w:rsidR="005C17A8">
        <w:t>b</w:t>
      </w:r>
      <w:r w:rsidR="00677EB8">
        <w:t xml:space="preserve"> (</w:t>
      </w:r>
      <w:r w:rsidR="00677EB8" w:rsidRPr="00D204BF">
        <w:t>https://github.com/BlackiePiggy/AFPD.git</w:t>
      </w:r>
      <w:r w:rsidR="00677EB8">
        <w:t>).</w:t>
      </w:r>
    </w:p>
    <w:p w14:paraId="39CF0F74" w14:textId="20D30299" w:rsidR="00657961" w:rsidRPr="007C4062" w:rsidRDefault="00D575C2" w:rsidP="007C4062">
      <w:pPr>
        <w:pStyle w:val="MainText"/>
      </w:pPr>
      <w:r w:rsidRPr="007C4062">
        <w:t>This paper is organized as follows. Section 2 summarizes the diurnal characteristics of flex power and explains how step lift and overall lift affect detection. Section 3 introduces the AFPD-DTW methodology</w:t>
      </w:r>
      <w:r w:rsidR="00AF3B15">
        <w:t xml:space="preserve"> and </w:t>
      </w:r>
      <w:r w:rsidRPr="007C4062">
        <w:t>detail</w:t>
      </w:r>
      <w:r w:rsidR="00AF3B15">
        <w:t>s</w:t>
      </w:r>
      <w:r w:rsidRPr="007C4062">
        <w:t xml:space="preserve"> its processing pipeline</w:t>
      </w:r>
      <w:r w:rsidR="00B27447">
        <w:t>. Meanwhil</w:t>
      </w:r>
      <w:r w:rsidR="00056DAF">
        <w:t>e</w:t>
      </w:r>
      <w:r w:rsidR="00B27447">
        <w:t>,</w:t>
      </w:r>
      <w:r w:rsidRPr="007C4062">
        <w:t xml:space="preserve"> the DTW-based detection approach and threshold strategy</w:t>
      </w:r>
      <w:r w:rsidR="00363231">
        <w:t xml:space="preserve"> are </w:t>
      </w:r>
      <w:r w:rsidR="0045701D">
        <w:t>described</w:t>
      </w:r>
      <w:r w:rsidRPr="007C4062">
        <w:t xml:space="preserve">. Section 4 </w:t>
      </w:r>
      <w:r w:rsidR="0040219E">
        <w:t>evaluates</w:t>
      </w:r>
      <w:r w:rsidR="00C66DB5">
        <w:t xml:space="preserve"> the AF</w:t>
      </w:r>
      <w:r w:rsidR="00C66DB5">
        <w:rPr>
          <w:rFonts w:hint="eastAsia"/>
        </w:rPr>
        <w:t>PD-DTW</w:t>
      </w:r>
      <w:r w:rsidR="00C66DB5">
        <w:t xml:space="preserve"> method</w:t>
      </w:r>
      <w:r w:rsidRPr="007C4062">
        <w:rPr>
          <w:rFonts w:hint="eastAsia"/>
        </w:rPr>
        <w:t>,</w:t>
      </w:r>
      <w:r w:rsidRPr="007C4062">
        <w:t xml:space="preserve"> including post-processing, real-time, and multi-frequency, multi-constellation </w:t>
      </w:r>
      <w:r w:rsidR="008E6AB0" w:rsidRPr="007C4062">
        <w:rPr>
          <w:rFonts w:hint="eastAsia"/>
        </w:rPr>
        <w:t>ex</w:t>
      </w:r>
      <w:r w:rsidR="00C543C1" w:rsidRPr="007C4062">
        <w:t>periments</w:t>
      </w:r>
      <w:r w:rsidRPr="007C4062">
        <w:t xml:space="preserve">, along with </w:t>
      </w:r>
      <w:r w:rsidR="00CE13D5">
        <w:t>comparison and discu</w:t>
      </w:r>
      <w:r w:rsidR="00D63E22">
        <w:t>s</w:t>
      </w:r>
      <w:r w:rsidR="00CE13D5">
        <w:t>sion</w:t>
      </w:r>
      <w:r w:rsidRPr="007C4062">
        <w:t>. Finally, Section 5 summarizes the findings and discusses potential future research directions.</w:t>
      </w:r>
    </w:p>
    <w:p w14:paraId="62E6F4B8" w14:textId="0EA54598" w:rsidR="00207E8E" w:rsidRPr="006319A8" w:rsidRDefault="00207E8E" w:rsidP="006319A8">
      <w:pPr>
        <w:pStyle w:val="Heading1"/>
      </w:pPr>
      <w:r w:rsidRPr="006319A8">
        <w:t>Flex power characterization based on C/N0</w:t>
      </w:r>
    </w:p>
    <w:p w14:paraId="756B9E93" w14:textId="5FFAA3C2" w:rsidR="00DF4F07" w:rsidRPr="00F0420C" w:rsidRDefault="00397AEE" w:rsidP="00F0420C">
      <w:pPr>
        <w:pStyle w:val="MainText"/>
        <w:ind w:firstLine="0"/>
      </w:pPr>
      <w:r w:rsidRPr="00F0420C">
        <w:t xml:space="preserve">This section presents the step lift and overall lift patterns and analyzes the impact of different receiver-antenna combinations. We highlight the </w:t>
      </w:r>
      <w:r w:rsidR="005C4FA2" w:rsidRPr="005C4FA2">
        <w:t>drawbacks</w:t>
      </w:r>
      <w:r w:rsidR="005C4FA2">
        <w:rPr>
          <w:rFonts w:hint="eastAsia"/>
        </w:rPr>
        <w:t xml:space="preserve"> </w:t>
      </w:r>
      <w:r w:rsidRPr="00F0420C">
        <w:t xml:space="preserve">of traditional methods, which are </w:t>
      </w:r>
      <w:r w:rsidR="00F277CD">
        <w:t>limited to</w:t>
      </w:r>
      <w:r w:rsidRPr="00F0420C">
        <w:t xml:space="preserve"> equipment differences and extensive data.</w:t>
      </w:r>
    </w:p>
    <w:p w14:paraId="7B34332E" w14:textId="2F077482" w:rsidR="00207E8E" w:rsidRPr="006319A8" w:rsidRDefault="005F16B3" w:rsidP="006319A8">
      <w:pPr>
        <w:pStyle w:val="Heading2"/>
      </w:pPr>
      <w:r w:rsidRPr="006319A8">
        <w:t xml:space="preserve">Impact </w:t>
      </w:r>
      <w:r w:rsidR="007C2E2D" w:rsidRPr="006319A8">
        <w:rPr>
          <w:rFonts w:hint="eastAsia"/>
        </w:rPr>
        <w:t>and</w:t>
      </w:r>
      <w:r w:rsidR="007C2E2D" w:rsidRPr="006319A8">
        <w:t xml:space="preserve"> </w:t>
      </w:r>
      <w:r w:rsidR="0020259B">
        <w:rPr>
          <w:rFonts w:hint="eastAsia"/>
        </w:rPr>
        <w:t>v</w:t>
      </w:r>
      <w:r w:rsidR="007C2E2D" w:rsidRPr="006319A8">
        <w:t xml:space="preserve">isualization </w:t>
      </w:r>
      <w:r w:rsidRPr="006319A8">
        <w:t xml:space="preserve">of </w:t>
      </w:r>
      <w:r w:rsidR="0020259B">
        <w:t>s</w:t>
      </w:r>
      <w:r w:rsidRPr="006319A8">
        <w:t xml:space="preserve">tep and </w:t>
      </w:r>
      <w:r w:rsidR="0020259B">
        <w:t>o</w:t>
      </w:r>
      <w:r w:rsidRPr="006319A8">
        <w:t xml:space="preserve">verall </w:t>
      </w:r>
      <w:r w:rsidR="0020259B">
        <w:t>l</w:t>
      </w:r>
      <w:r w:rsidRPr="006319A8">
        <w:t xml:space="preserve">ift on C/N0 </w:t>
      </w:r>
      <w:r w:rsidR="005F3FD4">
        <w:t>d</w:t>
      </w:r>
      <w:r w:rsidRPr="006319A8">
        <w:t>etection</w:t>
      </w:r>
    </w:p>
    <w:p w14:paraId="4F24EDAE" w14:textId="586DAEB0" w:rsidR="00036C3A" w:rsidRPr="00F0420C" w:rsidRDefault="00D328EB" w:rsidP="00F0420C">
      <w:pPr>
        <w:pStyle w:val="MainText"/>
        <w:ind w:firstLine="0"/>
      </w:pPr>
      <w:r w:rsidRPr="00D328EB">
        <w:t>Based on single-station C/N</w:t>
      </w:r>
      <w:r w:rsidR="00021154">
        <w:t>0</w:t>
      </w:r>
      <w:r w:rsidRPr="00D328EB">
        <w:t xml:space="preserve"> time-series analysis, two characteristic patterns of flex power can be observed: step lift and overall lift</w:t>
      </w:r>
      <w:r w:rsidR="00DD3DF1" w:rsidRPr="00F0420C">
        <w:t xml:space="preserve">. </w:t>
      </w:r>
      <w:r w:rsidR="00A1188A" w:rsidRPr="00F0420C">
        <w:rPr>
          <w:rFonts w:hint="eastAsia"/>
        </w:rPr>
        <w:t xml:space="preserve">Figure </w:t>
      </w:r>
      <w:r w:rsidR="00587A6E" w:rsidRPr="00F0420C">
        <w:fldChar w:fldCharType="begin"/>
      </w:r>
      <w:r w:rsidR="00587A6E" w:rsidRPr="00F0420C">
        <w:instrText xml:space="preserve"> REF _Ref182339739 </w:instrText>
      </w:r>
      <w:r w:rsidR="00A1188A" w:rsidRPr="00F0420C">
        <w:instrText>\# 0 \h</w:instrText>
      </w:r>
      <w:r w:rsidR="00587A6E" w:rsidRPr="00F0420C">
        <w:instrText xml:space="preserve"> </w:instrText>
      </w:r>
      <w:r w:rsidR="005A75E0" w:rsidRPr="00F0420C">
        <w:instrText xml:space="preserve"> \* MERGEFORMAT </w:instrText>
      </w:r>
      <w:r w:rsidR="00587A6E" w:rsidRPr="00F0420C">
        <w:fldChar w:fldCharType="separate"/>
      </w:r>
      <w:r w:rsidR="007C00B5">
        <w:t>1</w:t>
      </w:r>
      <w:r w:rsidR="00587A6E" w:rsidRPr="00F0420C">
        <w:fldChar w:fldCharType="end"/>
      </w:r>
      <w:r w:rsidR="00797636" w:rsidRPr="00F0420C">
        <w:rPr>
          <w:rFonts w:hint="eastAsia"/>
        </w:rPr>
        <w:t xml:space="preserve"> </w:t>
      </w:r>
      <w:r w:rsidR="00BA6F9D" w:rsidRPr="00BA6F9D">
        <w:t>illustrates these patterns using S2W observations on June 3 (blue) and June 4 (red), 2024</w:t>
      </w:r>
      <w:r w:rsidR="00DD3DF1" w:rsidRPr="00F0420C">
        <w:t xml:space="preserve">. </w:t>
      </w:r>
      <w:r w:rsidR="003C4435" w:rsidRPr="003C4435">
        <w:t>Step lift occurs when a satellite enters or exits an active flex power region, leading to sudden increases or decreases in C/N</w:t>
      </w:r>
      <w:r w:rsidR="00A546BF">
        <w:t>0</w:t>
      </w:r>
      <w:r w:rsidR="003C4435" w:rsidRPr="003C4435">
        <w:t xml:space="preserve">, as shown in the </w:t>
      </w:r>
      <w:r w:rsidR="0003068F">
        <w:t>top</w:t>
      </w:r>
      <w:r w:rsidR="007B78BA">
        <w:t xml:space="preserve"> </w:t>
      </w:r>
      <w:r w:rsidR="003C4435" w:rsidRPr="003C4435">
        <w:t>row</w:t>
      </w:r>
      <w:r w:rsidR="007B78BA" w:rsidRPr="007B78BA">
        <w:t xml:space="preserve"> </w:t>
      </w:r>
      <w:r w:rsidR="007B78BA" w:rsidRPr="00F0420C">
        <w:t xml:space="preserve">of </w:t>
      </w:r>
      <w:r w:rsidR="007B78BA" w:rsidRPr="00F0420C">
        <w:fldChar w:fldCharType="begin"/>
      </w:r>
      <w:r w:rsidR="007B78BA" w:rsidRPr="00F0420C">
        <w:instrText xml:space="preserve"> REF _Ref182339739 \h  \* MERGEFORMAT </w:instrText>
      </w:r>
      <w:r w:rsidR="007B78BA" w:rsidRPr="00F0420C">
        <w:fldChar w:fldCharType="separate"/>
      </w:r>
      <w:r w:rsidR="007B78BA" w:rsidRPr="004C519C">
        <w:t xml:space="preserve">Fig. </w:t>
      </w:r>
      <w:r w:rsidR="007B78BA">
        <w:t>1</w:t>
      </w:r>
      <w:r w:rsidR="007B78BA" w:rsidRPr="00F0420C">
        <w:fldChar w:fldCharType="end"/>
      </w:r>
      <w:r w:rsidR="003C4435">
        <w:t xml:space="preserve">. </w:t>
      </w:r>
      <w:r w:rsidR="00DD3DF1" w:rsidRPr="00F0420C">
        <w:t xml:space="preserve">These increases and decreases are shown in the first and last </w:t>
      </w:r>
      <w:r w:rsidR="00DD3DF1" w:rsidRPr="00F0420C">
        <w:lastRenderedPageBreak/>
        <w:t xml:space="preserve">subfigures of the first row. </w:t>
      </w:r>
      <w:r w:rsidR="00124B41">
        <w:t>While o</w:t>
      </w:r>
      <w:r w:rsidR="00124B41" w:rsidRPr="00124B41">
        <w:t xml:space="preserve">verall lift occurs when the satellite remains within the activation region during the entire </w:t>
      </w:r>
      <w:r w:rsidR="0068502D">
        <w:rPr>
          <w:rFonts w:hint="eastAsia"/>
        </w:rPr>
        <w:t xml:space="preserve">pass </w:t>
      </w:r>
      <w:r w:rsidR="00C4147B">
        <w:t>arc</w:t>
      </w:r>
      <w:r w:rsidR="00124B41" w:rsidRPr="00124B41">
        <w:t>, resulting in consistently elevated C/N</w:t>
      </w:r>
      <w:r w:rsidR="0098512A">
        <w:t>0</w:t>
      </w:r>
      <w:r w:rsidR="00124B41" w:rsidRPr="00124B41">
        <w:t xml:space="preserve"> values, as shown on June 4 compared to June 3</w:t>
      </w:r>
      <w:r w:rsidR="00DD3DF1" w:rsidRPr="00F0420C">
        <w:t>.</w:t>
      </w:r>
    </w:p>
    <w:p w14:paraId="1FFFDD7D" w14:textId="661245C3" w:rsidR="00B733CC" w:rsidRPr="004C519C" w:rsidRDefault="00902AF2" w:rsidP="00902AF2">
      <w:pPr>
        <w:pStyle w:val="BodyText"/>
        <w:ind w:firstLine="0"/>
        <w:jc w:val="center"/>
        <w:rPr>
          <w:sz w:val="20"/>
          <w:szCs w:val="20"/>
        </w:rPr>
      </w:pPr>
      <w:r w:rsidRPr="004C519C">
        <w:rPr>
          <w:noProof/>
          <w:sz w:val="20"/>
          <w:szCs w:val="20"/>
        </w:rPr>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3A53ABCB"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w:t>
      </w:r>
      <w:r w:rsidR="002753BC">
        <w:rPr>
          <w:b w:val="0"/>
          <w:bCs/>
          <w:sz w:val="20"/>
        </w:rPr>
        <w:t>s</w:t>
      </w:r>
      <w:r w:rsidR="008E6D50" w:rsidRPr="00F3501A">
        <w:rPr>
          <w:b w:val="0"/>
          <w:bCs/>
          <w:sz w:val="20"/>
        </w:rPr>
        <w:t xml:space="preserve"> observed from C/N0 time series comparison between 2024/06/03 and 2024/06/04</w:t>
      </w:r>
    </w:p>
    <w:p w14:paraId="29020B6E" w14:textId="71040587" w:rsidR="00DA4E2E" w:rsidRPr="00D85822" w:rsidRDefault="003D0D36" w:rsidP="00D85822">
      <w:pPr>
        <w:pStyle w:val="MainText"/>
      </w:pPr>
      <w:r w:rsidRPr="00D85822">
        <w:t xml:space="preserve">To illustrate the </w:t>
      </w:r>
      <w:r w:rsidR="000F10BD" w:rsidRPr="00D85822">
        <w:rPr>
          <w:rFonts w:hint="eastAsia"/>
        </w:rPr>
        <w:t>lift</w:t>
      </w:r>
      <w:r w:rsidR="000F10BD" w:rsidRPr="00D85822">
        <w:t xml:space="preserve"> pattern</w:t>
      </w:r>
      <w:r w:rsidRPr="00D85822">
        <w:t xml:space="preserve"> of flex power on C/N0, we propose a visualization method combining 2D satellite ground tracks with C/N0 time serie</w:t>
      </w:r>
      <w:r w:rsidR="000C721E" w:rsidRPr="00D85822">
        <w:t>s</w:t>
      </w:r>
      <w:r w:rsidR="00DA4E2E" w:rsidRPr="00D85822">
        <w:t xml:space="preserve">. </w:t>
      </w:r>
      <w:r w:rsidR="00C766D0" w:rsidRPr="00D85822">
        <w:t xml:space="preserve">Figure </w:t>
      </w:r>
      <w:r w:rsidR="00957C3F" w:rsidRPr="00D85822">
        <w:fldChar w:fldCharType="begin"/>
      </w:r>
      <w:r w:rsidR="00957C3F" w:rsidRPr="00D85822">
        <w:instrText xml:space="preserve"> REF _Ref182341174 </w:instrText>
      </w:r>
      <w:r w:rsidR="00C766D0" w:rsidRPr="00D85822">
        <w:instrText>\# 0 \h</w:instrText>
      </w:r>
      <w:r w:rsidR="00957C3F" w:rsidRPr="00D85822">
        <w:instrText xml:space="preserve"> </w:instrText>
      </w:r>
      <w:r w:rsidR="004C519C" w:rsidRPr="00D85822">
        <w:instrText xml:space="preserve"> \* MERGEFORMAT </w:instrText>
      </w:r>
      <w:r w:rsidR="00957C3F" w:rsidRPr="00D85822">
        <w:fldChar w:fldCharType="separate"/>
      </w:r>
      <w:r w:rsidR="007C00B5">
        <w:t>2</w:t>
      </w:r>
      <w:r w:rsidR="00957C3F" w:rsidRPr="00D85822">
        <w:fldChar w:fldCharType="end"/>
      </w:r>
      <w:r w:rsidR="00957C3F" w:rsidRPr="00D85822">
        <w:t xml:space="preserve"> </w:t>
      </w:r>
      <w:r w:rsidR="008915BB" w:rsidRPr="00D85822">
        <w:t>presents two examples from February 14, 2020: satellite G05 at station BAIE showing a step lift, and satellite G03 at station BIK0 showing an overall lift</w:t>
      </w:r>
      <w:r w:rsidR="007A051D" w:rsidRPr="00D85822">
        <w:t>.</w:t>
      </w:r>
      <w:r w:rsidR="00DA4E2E" w:rsidRPr="00D85822">
        <w:t xml:space="preserve"> </w:t>
      </w:r>
      <w:r w:rsidR="00AA6FB4" w:rsidRPr="00D85822">
        <w:t>In both subfigures</w:t>
      </w:r>
      <w:r w:rsidR="004D6700" w:rsidRPr="00D85822">
        <w:t xml:space="preserve">, </w:t>
      </w:r>
      <w:r w:rsidR="0025619B" w:rsidRPr="00D85822">
        <w:t>the dark-shaded region denotes the flex power activation region, while the dark-blue area represents the station’s field of view (FoV)</w:t>
      </w:r>
      <w:r w:rsidR="00AA6FB4" w:rsidRPr="00D85822">
        <w:t xml:space="preserve">. The pink dashed line indicates the satellite’s trajectory, with yellow crosses </w:t>
      </w:r>
      <w:r w:rsidR="00E335C1">
        <w:t>marking</w:t>
      </w:r>
      <w:r w:rsidR="00F455E0" w:rsidRPr="00D85822">
        <w:t xml:space="preserve"> </w:t>
      </w:r>
      <w:r w:rsidR="00AA6FB4" w:rsidRPr="00D85822">
        <w:t>activation centers</w:t>
      </w:r>
      <w:r w:rsidR="004A0A50" w:rsidRPr="00D85822">
        <w:t>, and p</w:t>
      </w:r>
      <w:r w:rsidR="00AA6FB4" w:rsidRPr="00D85822">
        <w:t xml:space="preserve">ink triangles and rectangles </w:t>
      </w:r>
      <w:r w:rsidR="0033447A" w:rsidRPr="00D85822">
        <w:t>denote</w:t>
      </w:r>
      <w:r w:rsidR="00AA6FB4" w:rsidRPr="00D85822">
        <w:t xml:space="preserve"> the trajectory’s start and endpoints. In the right panel, black dots show </w:t>
      </w:r>
      <w:r w:rsidR="00DB7D58" w:rsidRPr="00D85822">
        <w:t xml:space="preserve">baseline </w:t>
      </w:r>
      <w:r w:rsidR="00AA6FB4" w:rsidRPr="00D85822">
        <w:t xml:space="preserve">C/N0 </w:t>
      </w:r>
      <w:r w:rsidR="00DB7D58" w:rsidRPr="00D85822">
        <w:t>value</w:t>
      </w:r>
      <w:r w:rsidR="00AA6FB4" w:rsidRPr="00D85822">
        <w:t xml:space="preserve"> from February 13 (flex power</w:t>
      </w:r>
      <w:r w:rsidR="00470BF7" w:rsidRPr="00D85822">
        <w:t xml:space="preserve"> deactivated</w:t>
      </w:r>
      <w:r w:rsidR="00AA6FB4" w:rsidRPr="00D85822">
        <w:t xml:space="preserve">), </w:t>
      </w:r>
      <w:r w:rsidR="00D4466B" w:rsidRPr="00D85822">
        <w:t>whereas</w:t>
      </w:r>
      <w:r w:rsidR="00AA6FB4" w:rsidRPr="00D85822">
        <w:t xml:space="preserve"> colored dots from February 14 </w:t>
      </w:r>
      <w:r w:rsidR="00CC6714" w:rsidRPr="00D85822">
        <w:t>represent</w:t>
      </w:r>
      <w:r w:rsidR="00AA6FB4" w:rsidRPr="00D85822">
        <w:t xml:space="preserve"> </w:t>
      </w:r>
      <w:r w:rsidR="00C16CED" w:rsidRPr="00D85822">
        <w:t>received C/N0 values</w:t>
      </w:r>
      <w:r w:rsidR="00C55DDE" w:rsidRPr="00D85822">
        <w:t xml:space="preserve"> with green </w:t>
      </w:r>
      <w:r w:rsidR="00CC6714" w:rsidRPr="00D85822">
        <w:t xml:space="preserve">indicating </w:t>
      </w:r>
      <w:r w:rsidR="00C55DDE" w:rsidRPr="00D85822">
        <w:t>no lift and red indicating a lift.</w:t>
      </w:r>
    </w:p>
    <w:p w14:paraId="42F2334E" w14:textId="25B73650" w:rsidR="00957C3F" w:rsidRPr="00D85822" w:rsidRDefault="00394065" w:rsidP="00D85822">
      <w:pPr>
        <w:pStyle w:val="MainText"/>
      </w:pPr>
      <w:r w:rsidRPr="00D85822">
        <w:t xml:space="preserve">In </w:t>
      </w:r>
      <w:r w:rsidR="0090535B">
        <w:rPr>
          <w:lang w:val="en-US"/>
        </w:rPr>
        <w:fldChar w:fldCharType="begin"/>
      </w:r>
      <w:r w:rsidR="0090535B">
        <w:instrText xml:space="preserve"> REF _Ref182341174 \h </w:instrText>
      </w:r>
      <w:r w:rsidR="0090535B">
        <w:rPr>
          <w:lang w:val="en-US"/>
        </w:rPr>
      </w:r>
      <w:r w:rsidR="0090535B">
        <w:rPr>
          <w:lang w:val="en-US"/>
        </w:rPr>
        <w:fldChar w:fldCharType="separate"/>
      </w:r>
      <w:r w:rsidR="0090535B" w:rsidRPr="004C519C">
        <w:t xml:space="preserve">Fig. </w:t>
      </w:r>
      <w:r w:rsidR="0090535B">
        <w:rPr>
          <w:noProof/>
        </w:rPr>
        <w:t>2</w:t>
      </w:r>
      <w:r w:rsidR="0090535B">
        <w:rPr>
          <w:lang w:val="en-US"/>
        </w:rPr>
        <w:fldChar w:fldCharType="end"/>
      </w:r>
      <w:r w:rsidRPr="00D85822">
        <w:t xml:space="preserve">(a), satellite G05 enters BAIE's </w:t>
      </w:r>
      <w:r w:rsidR="00531C09" w:rsidRPr="00D85822">
        <w:t>FoV</w:t>
      </w:r>
      <w:r w:rsidRPr="00D85822">
        <w:t xml:space="preserve"> at 04:39:00. Initially, it remains outside </w:t>
      </w:r>
      <w:r w:rsidR="000043FF" w:rsidRPr="00D85822">
        <w:t>the activation region</w:t>
      </w:r>
      <w:r w:rsidR="00F01C36" w:rsidRPr="00D85822">
        <w:t xml:space="preserve"> </w:t>
      </w:r>
      <w:r w:rsidRPr="00D85822">
        <w:t xml:space="preserve">(green trajectory), showing no C/N0 </w:t>
      </w:r>
      <w:r w:rsidR="00ED5FAF" w:rsidRPr="00D85822">
        <w:t>enhancement</w:t>
      </w:r>
      <w:r w:rsidRPr="00D85822">
        <w:t xml:space="preserve">. As it crosses into the </w:t>
      </w:r>
      <w:r w:rsidR="00DA71E9" w:rsidRPr="00D85822">
        <w:t>activation region</w:t>
      </w:r>
      <w:r w:rsidR="00F01C36" w:rsidRPr="00D85822">
        <w:t xml:space="preserve"> </w:t>
      </w:r>
      <w:r w:rsidRPr="00D85822">
        <w:t>(green to red transition), a step lift appears.</w:t>
      </w:r>
      <w:r w:rsidRPr="00D85822">
        <w:rPr>
          <w:rFonts w:eastAsiaTheme="minorEastAsia" w:hint="eastAsia"/>
        </w:rPr>
        <w:t xml:space="preserve"> </w:t>
      </w:r>
      <w:r w:rsidRPr="00D85822">
        <w:t xml:space="preserve">In </w:t>
      </w:r>
      <w:r w:rsidR="0090535B">
        <w:fldChar w:fldCharType="begin"/>
      </w:r>
      <w:r w:rsidR="0090535B">
        <w:instrText xml:space="preserve"> REF _Ref182341174 \h </w:instrText>
      </w:r>
      <w:r w:rsidR="0090535B">
        <w:fldChar w:fldCharType="separate"/>
      </w:r>
      <w:r w:rsidR="0090535B" w:rsidRPr="004C519C">
        <w:t xml:space="preserve">Fig. </w:t>
      </w:r>
      <w:r w:rsidR="0090535B">
        <w:rPr>
          <w:noProof/>
        </w:rPr>
        <w:t>2</w:t>
      </w:r>
      <w:r w:rsidR="0090535B">
        <w:fldChar w:fldCharType="end"/>
      </w:r>
      <w:r w:rsidRPr="00D85822">
        <w:t xml:space="preserve">(b), satellite G03 starts within the </w:t>
      </w:r>
      <w:r w:rsidR="00A922E7" w:rsidRPr="00D85822">
        <w:t xml:space="preserve">activation </w:t>
      </w:r>
      <w:r w:rsidR="00297E7D" w:rsidRPr="00D85822">
        <w:t>region</w:t>
      </w:r>
      <w:r w:rsidRPr="00D85822">
        <w:t xml:space="preserve">, resulting in </w:t>
      </w:r>
      <w:r w:rsidR="00624518">
        <w:t xml:space="preserve">a </w:t>
      </w:r>
      <w:r w:rsidR="00ED5FAF" w:rsidRPr="00D85822">
        <w:t>whole-time</w:t>
      </w:r>
      <w:r w:rsidRPr="00D85822">
        <w:t xml:space="preserve"> C/N0 </w:t>
      </w:r>
      <w:r w:rsidR="00ED5FAF" w:rsidRPr="00D85822">
        <w:t>enhancement</w:t>
      </w:r>
      <w:r w:rsidRPr="00D85822">
        <w:t xml:space="preserve"> until </w:t>
      </w:r>
      <w:r w:rsidR="00BF635D">
        <w:t xml:space="preserve">the </w:t>
      </w:r>
      <w:r w:rsidR="006D4B1F" w:rsidRPr="00D85822">
        <w:rPr>
          <w:rFonts w:hint="eastAsia"/>
        </w:rPr>
        <w:t>FoV</w:t>
      </w:r>
      <w:r w:rsidR="006D4B1F" w:rsidRPr="00D85822">
        <w:t xml:space="preserve"> endpoint</w:t>
      </w:r>
      <w:r w:rsidR="00D73429" w:rsidRPr="00D85822">
        <w:t xml:space="preserve">. </w:t>
      </w:r>
      <w:r w:rsidR="00585334" w:rsidRPr="00D85822">
        <w:t>This overall lift pattern arises when the satellite remains entirely within the activation region throughout the station’s FoV</w:t>
      </w:r>
      <w:r w:rsidR="00DA4E2E" w:rsidRPr="00D85822">
        <w:t>.</w:t>
      </w:r>
    </w:p>
    <w:p w14:paraId="21E19B8D" w14:textId="4367E062" w:rsidR="00DA40F7" w:rsidRPr="00D85822" w:rsidRDefault="00DA40F7" w:rsidP="00D85822">
      <w:pPr>
        <w:pStyle w:val="MainText"/>
      </w:pPr>
      <w:r w:rsidRPr="00D85822">
        <w:t>If the selected stations exhibit the overall lif</w:t>
      </w:r>
      <w:r w:rsidRPr="00D85822">
        <w:rPr>
          <w:rFonts w:hint="eastAsia"/>
        </w:rPr>
        <w:t xml:space="preserve">t </w:t>
      </w:r>
      <w:r w:rsidRPr="00D85822">
        <w:t xml:space="preserve">pattern, methods using sliding windows would fail to detect the flex power due to the absence of transition edges. Therefore, FPD requires a large number of stations for </w:t>
      </w:r>
      <w:r w:rsidRPr="00D85822">
        <w:lastRenderedPageBreak/>
        <w:t>accurate detection, making it time-consuming. Thus, achieving robust detection with as few stations as possible becomes crucial for real-time applications. Our method is designed specifically to address this challenge.</w:t>
      </w:r>
    </w:p>
    <w:p w14:paraId="6945E620" w14:textId="1ED08C14" w:rsidR="000666BF" w:rsidRPr="004C519C" w:rsidRDefault="00017807" w:rsidP="00A56AEA">
      <w:pPr>
        <w:pStyle w:val="BodyText"/>
        <w:keepNext/>
        <w:ind w:firstLine="0"/>
        <w:jc w:val="center"/>
        <w:rPr>
          <w:sz w:val="20"/>
          <w:szCs w:val="20"/>
        </w:rPr>
      </w:pPr>
      <w:r>
        <w:rPr>
          <w:noProof/>
          <w:sz w:val="20"/>
          <w:szCs w:val="20"/>
        </w:rPr>
        <w:drawing>
          <wp:inline distT="0" distB="0" distL="0" distR="0" wp14:anchorId="419AAC30" wp14:editId="0EE9A39E">
            <wp:extent cx="5493430" cy="5378400"/>
            <wp:effectExtent l="0" t="0" r="5715" b="0"/>
            <wp:docPr id="760246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46904" name="Picture 760246904"/>
                    <pic:cNvPicPr/>
                  </pic:nvPicPr>
                  <pic:blipFill>
                    <a:blip r:embed="rId10"/>
                    <a:stretch>
                      <a:fillRect/>
                    </a:stretch>
                  </pic:blipFill>
                  <pic:spPr>
                    <a:xfrm>
                      <a:off x="0" y="0"/>
                      <a:ext cx="5497858" cy="5382735"/>
                    </a:xfrm>
                    <a:prstGeom prst="rect">
                      <a:avLst/>
                    </a:prstGeom>
                  </pic:spPr>
                </pic:pic>
              </a:graphicData>
            </a:graphic>
          </wp:inline>
        </w:drawing>
      </w:r>
    </w:p>
    <w:p w14:paraId="24A56038" w14:textId="1CBC6178" w:rsidR="00777D36" w:rsidRPr="00081560" w:rsidRDefault="000666BF" w:rsidP="00DE4D55">
      <w:pPr>
        <w:pStyle w:val="Caption"/>
        <w:rPr>
          <w:sz w:val="20"/>
          <w:lang w:val="en-US"/>
        </w:rPr>
      </w:pPr>
      <w:bookmarkStart w:id="1"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2</w:t>
      </w:r>
      <w:r w:rsidR="0071060E" w:rsidRPr="004C519C">
        <w:rPr>
          <w:noProof/>
          <w:sz w:val="20"/>
        </w:rPr>
        <w:fldChar w:fldCharType="end"/>
      </w:r>
      <w:bookmarkEnd w:id="1"/>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74292753" w:rsidR="00036C3A" w:rsidRPr="004C519C" w:rsidRDefault="00036C3A" w:rsidP="00A33BD3">
      <w:pPr>
        <w:pStyle w:val="Heading2"/>
      </w:pPr>
      <w:bookmarkStart w:id="2" w:name="X4f1f31f7c7950e90ebd64952786618cba491502"/>
      <w:r w:rsidRPr="004C519C">
        <w:t xml:space="preserve">Different </w:t>
      </w:r>
      <w:r w:rsidR="00CC34BD">
        <w:t>l</w:t>
      </w:r>
      <w:r w:rsidR="008B6B53" w:rsidRPr="004C519C">
        <w:t xml:space="preserve">ift </w:t>
      </w:r>
      <w:r w:rsidR="00CC34BD">
        <w:t>p</w:t>
      </w:r>
      <w:r w:rsidR="008B6B53" w:rsidRPr="004C519C">
        <w:rPr>
          <w:rFonts w:hint="eastAsia"/>
        </w:rPr>
        <w:t>att</w:t>
      </w:r>
      <w:r w:rsidR="008B6B53" w:rsidRPr="004C519C">
        <w:t>ern</w:t>
      </w:r>
      <w:r w:rsidR="0001697F" w:rsidRPr="004C519C">
        <w:rPr>
          <w:rFonts w:hint="eastAsia"/>
        </w:rPr>
        <w:t>s</w:t>
      </w:r>
      <w:r w:rsidRPr="004C519C">
        <w:t xml:space="preserve"> of </w:t>
      </w:r>
      <w:r w:rsidR="00CC34BD">
        <w:t>d</w:t>
      </w:r>
      <w:r w:rsidRPr="004C519C">
        <w:t xml:space="preserve">ifferent </w:t>
      </w:r>
      <w:r w:rsidR="00CC34BD">
        <w:t>r</w:t>
      </w:r>
      <w:r w:rsidRPr="004C519C">
        <w:t xml:space="preserve">eceivers and </w:t>
      </w:r>
      <w:r w:rsidR="00CC34BD">
        <w:t>a</w:t>
      </w:r>
      <w:r w:rsidRPr="004C519C">
        <w:t>ntennas</w:t>
      </w:r>
    </w:p>
    <w:bookmarkEnd w:id="2"/>
    <w:p w14:paraId="65EFB8FD" w14:textId="2B115B6A" w:rsidR="007D781D" w:rsidRPr="006D59F3" w:rsidRDefault="00575CBE" w:rsidP="006D59F3">
      <w:pPr>
        <w:pStyle w:val="MainText"/>
        <w:ind w:firstLine="0"/>
      </w:pPr>
      <w:r w:rsidRPr="006D59F3">
        <w:t xml:space="preserve">To analyze </w:t>
      </w:r>
      <w:r w:rsidR="00B608F7">
        <w:t xml:space="preserve">the </w:t>
      </w:r>
      <w:r w:rsidRPr="006D59F3">
        <w:t xml:space="preserve">C/N0 </w:t>
      </w:r>
      <w:r w:rsidR="003C047D">
        <w:t>increase</w:t>
      </w:r>
      <w:r w:rsidR="005C792D">
        <w:t xml:space="preserve"> </w:t>
      </w:r>
      <w:r w:rsidR="00A97971" w:rsidRPr="006D59F3">
        <w:t xml:space="preserve">value </w:t>
      </w:r>
      <w:r w:rsidRPr="006D59F3">
        <w:t>caused by different receiver-antenna combinations, we selected six station groups with the same receiver type but different antennas. We examined a flex power event on DOY 45, 2020, using G07’s S2W time series</w:t>
      </w:r>
      <w:r w:rsidR="007D781D" w:rsidRPr="006D59F3">
        <w:t xml:space="preserve"> as an example. </w:t>
      </w:r>
    </w:p>
    <w:p w14:paraId="36ABAF62" w14:textId="77777777" w:rsidR="00E971C9" w:rsidRPr="004C519C" w:rsidRDefault="00E971C9" w:rsidP="00E971C9">
      <w:pPr>
        <w:pStyle w:val="BodyText"/>
        <w:keepNext/>
        <w:ind w:firstLine="0"/>
        <w:jc w:val="center"/>
        <w:rPr>
          <w:sz w:val="20"/>
          <w:szCs w:val="20"/>
        </w:rPr>
      </w:pPr>
      <w:r w:rsidRPr="004C519C">
        <w:rPr>
          <w:noProof/>
          <w:sz w:val="20"/>
          <w:szCs w:val="20"/>
        </w:rPr>
        <w:lastRenderedPageBreak/>
        <w:drawing>
          <wp:inline distT="0" distB="0" distL="0" distR="0" wp14:anchorId="45D90ABA" wp14:editId="119F5A17">
            <wp:extent cx="5219842" cy="6105236"/>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41844" cy="6130970"/>
                    </a:xfrm>
                    <a:prstGeom prst="rect">
                      <a:avLst/>
                    </a:prstGeom>
                    <a:noFill/>
                    <a:ln>
                      <a:noFill/>
                    </a:ln>
                  </pic:spPr>
                </pic:pic>
              </a:graphicData>
            </a:graphic>
          </wp:inline>
        </w:drawing>
      </w:r>
    </w:p>
    <w:p w14:paraId="30D2D886" w14:textId="194140C3" w:rsidR="00E971C9" w:rsidRPr="00397303" w:rsidRDefault="00E971C9" w:rsidP="00397303">
      <w:pPr>
        <w:pStyle w:val="Caption"/>
        <w:rPr>
          <w:b w:val="0"/>
          <w:bCs/>
          <w:sz w:val="20"/>
        </w:rPr>
      </w:pPr>
      <w:bookmarkStart w:id="3"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3</w:t>
      </w:r>
      <w:r w:rsidRPr="004C519C">
        <w:rPr>
          <w:noProof/>
          <w:sz w:val="20"/>
        </w:rPr>
        <w:fldChar w:fldCharType="end"/>
      </w:r>
      <w:bookmarkEnd w:id="3"/>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214ED541" w14:textId="6FC47155" w:rsidR="00F81ECF" w:rsidRPr="0040273A" w:rsidRDefault="00823B87" w:rsidP="0040273A">
      <w:pPr>
        <w:pStyle w:val="MainText"/>
      </w:pPr>
      <w:r w:rsidRPr="0040273A">
        <w:t>T</w:t>
      </w:r>
      <w:r w:rsidR="004554C8" w:rsidRPr="0040273A">
        <w:t>he average lift values on all IIR-M and IIF satellites</w:t>
      </w:r>
      <w:r w:rsidR="003944A5" w:rsidRPr="0040273A">
        <w:t xml:space="preserve"> were calculated</w:t>
      </w:r>
      <w:r w:rsidR="004554C8" w:rsidRPr="0040273A">
        <w:t xml:space="preserve"> for each group, with results presented in </w:t>
      </w:r>
      <w:r w:rsidR="004554C8" w:rsidRPr="0040273A">
        <w:fldChar w:fldCharType="begin"/>
      </w:r>
      <w:r w:rsidR="004554C8" w:rsidRPr="0040273A">
        <w:instrText xml:space="preserve"> REF _Ref182391622 \h </w:instrText>
      </w:r>
      <w:r w:rsidR="004C519C" w:rsidRPr="0040273A">
        <w:instrText xml:space="preserve"> \* MERGEFORMAT </w:instrText>
      </w:r>
      <w:r w:rsidR="004554C8" w:rsidRPr="0040273A">
        <w:fldChar w:fldCharType="separate"/>
      </w:r>
      <w:r w:rsidR="007C00B5" w:rsidRPr="004C519C">
        <w:t xml:space="preserve">Fig. </w:t>
      </w:r>
      <w:r w:rsidR="007C00B5">
        <w:t>3</w:t>
      </w:r>
      <w:r w:rsidR="004554C8" w:rsidRPr="0040273A">
        <w:fldChar w:fldCharType="end"/>
      </w:r>
      <w:r w:rsidR="004554C8" w:rsidRPr="0040273A">
        <w:t xml:space="preserve">. </w:t>
      </w:r>
      <w:r w:rsidR="0012544C" w:rsidRPr="0040273A">
        <w:t>The results show significant differences in mean C/N0 lift values, with an average difference of 1.53 dB-Hz and a maximum of 2.56 dB-Hz, while the average intra-group STD remains low at 0.37 dB-Hz</w:t>
      </w:r>
      <w:r w:rsidR="00EE4023" w:rsidRPr="0040273A">
        <w:t>.</w:t>
      </w:r>
      <w:r w:rsidR="00986B08" w:rsidRPr="0040273A">
        <w:t xml:space="preserve"> </w:t>
      </w:r>
      <w:r w:rsidR="0012544C" w:rsidRPr="0040273A">
        <w:t>This indicates that the variations are systematic rather than random anomalies.</w:t>
      </w:r>
      <w:r w:rsidR="00986B08" w:rsidRPr="0040273A">
        <w:t xml:space="preserve"> </w:t>
      </w:r>
    </w:p>
    <w:p w14:paraId="513DD2E1" w14:textId="23B67883" w:rsidR="00FB5784" w:rsidRPr="0040273A" w:rsidRDefault="00F231D9" w:rsidP="0040273A">
      <w:pPr>
        <w:pStyle w:val="MainText"/>
      </w:pPr>
      <w:r w:rsidRPr="0040273A">
        <w:t>This finding brings attention to a key limitation in methods that rely on baseline model differencing and threshold-based detection, which typically require separate modeling and threshold setting for each receiver-antenna combination.</w:t>
      </w:r>
      <w:r w:rsidR="00F81ECF" w:rsidRPr="0040273A">
        <w:t xml:space="preserve"> This explains why the model-based method proposed by </w:t>
      </w:r>
      <w:r w:rsidR="00314683" w:rsidRPr="0040273A">
        <w:fldChar w:fldCharType="begin"/>
      </w:r>
      <w:r w:rsidR="003B6027">
        <w:instrText xml:space="preserve"> ADDIN ZOTERO_ITEM CSL_CITATION {"citationID":"SyF6e7Td","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0273A">
        <w:fldChar w:fldCharType="separate"/>
      </w:r>
      <w:r w:rsidR="00D5507F" w:rsidRPr="0040273A">
        <w:t>Meng et al. (2024)</w:t>
      </w:r>
      <w:r w:rsidR="00314683" w:rsidRPr="0040273A">
        <w:fldChar w:fldCharType="end"/>
      </w:r>
      <w:r w:rsidR="00314683" w:rsidRPr="0040273A">
        <w:t xml:space="preserve"> </w:t>
      </w:r>
      <w:r w:rsidR="00F81ECF" w:rsidRPr="0040273A">
        <w:t xml:space="preserve">requires </w:t>
      </w:r>
      <w:r w:rsidR="00F81ECF" w:rsidRPr="0040273A">
        <w:lastRenderedPageBreak/>
        <w:t xml:space="preserve">independent modeling for each station. </w:t>
      </w:r>
      <w:r w:rsidR="00C60BFB" w:rsidRPr="0040273A">
        <w:t>Our method eliminates the need for historical data modeling, and it demonstrates excellent performance in multi-frequency and multi-GNSS scenarios, as shown in the next section</w:t>
      </w:r>
      <w:r w:rsidR="00734891" w:rsidRPr="0040273A">
        <w:t>.</w:t>
      </w:r>
      <w:bookmarkStart w:id="4" w:name="sfpd-detector"/>
    </w:p>
    <w:p w14:paraId="3ED06DED" w14:textId="41A4DEDB" w:rsidR="00036C3A" w:rsidRPr="004C519C" w:rsidRDefault="00A203E3" w:rsidP="008E6BFA">
      <w:pPr>
        <w:pStyle w:val="Heading1"/>
      </w:pPr>
      <w:r>
        <w:t>Method</w:t>
      </w:r>
      <w:r w:rsidRPr="004C519C">
        <w:rPr>
          <w:rFonts w:hint="eastAsia"/>
        </w:rPr>
        <w:t xml:space="preserve"> </w:t>
      </w:r>
      <w:r>
        <w:rPr>
          <w:lang w:val="en-US"/>
        </w:rPr>
        <w:t xml:space="preserve">of </w:t>
      </w:r>
      <w:r w:rsidR="000371D5" w:rsidRPr="004C519C">
        <w:rPr>
          <w:rFonts w:hint="eastAsia"/>
        </w:rPr>
        <w:t>A</w:t>
      </w:r>
      <w:r w:rsidR="000371D5" w:rsidRPr="004C519C">
        <w:t>FPD-DTW</w:t>
      </w:r>
      <w:bookmarkEnd w:id="4"/>
    </w:p>
    <w:p w14:paraId="739F8BD4" w14:textId="4DB8F519" w:rsidR="00306BFF" w:rsidRPr="0040273A" w:rsidRDefault="00243CB4" w:rsidP="00257419">
      <w:pPr>
        <w:pStyle w:val="MainText"/>
        <w:ind w:firstLine="0"/>
      </w:pPr>
      <w:r w:rsidRPr="00243CB4">
        <w:t>This section first introduces the pipeline of AFPD-DTW, then explains the details of its processing, and finally presents the strategy for threshold determination</w:t>
      </w:r>
      <w:r w:rsidR="00306BFF" w:rsidRPr="0040273A">
        <w:t>.</w:t>
      </w:r>
    </w:p>
    <w:p w14:paraId="5D15EF25" w14:textId="4BE95621" w:rsidR="00036C3A" w:rsidRPr="008E6BFA" w:rsidRDefault="00036C3A" w:rsidP="008E6BFA">
      <w:pPr>
        <w:pStyle w:val="Heading2"/>
      </w:pPr>
      <w:bookmarkStart w:id="5" w:name="pipeline-of-sfpd"/>
      <w:r w:rsidRPr="002533ED">
        <w:t xml:space="preserve">Pipeline of </w:t>
      </w:r>
      <w:r w:rsidR="000371D5" w:rsidRPr="002533ED">
        <w:t>AFPD-DTW</w:t>
      </w:r>
    </w:p>
    <w:bookmarkEnd w:id="5"/>
    <w:p w14:paraId="37070F2B" w14:textId="0C271B24" w:rsidR="009B1117" w:rsidRDefault="00E4597A" w:rsidP="004004E0">
      <w:pPr>
        <w:pStyle w:val="MainText"/>
        <w:ind w:firstLine="0"/>
      </w:pPr>
      <w:r w:rsidRPr="00E4597A">
        <w:t xml:space="preserve">The AFPD-DTW pipeline consists of three </w:t>
      </w:r>
      <w:r w:rsidR="00CC73B4" w:rsidRPr="00CC73B4">
        <w:t>main</w:t>
      </w:r>
      <w:r w:rsidR="00CC73B4">
        <w:t xml:space="preserve"> </w:t>
      </w:r>
      <w:r>
        <w:t>steps</w:t>
      </w:r>
      <w:r w:rsidR="008227BF">
        <w:rPr>
          <w:lang w:val="en-US"/>
        </w:rPr>
        <w:t xml:space="preserve">, as shown in </w:t>
      </w:r>
      <w:r w:rsidR="008227BF">
        <w:rPr>
          <w:lang w:val="en-US"/>
        </w:rPr>
        <w:fldChar w:fldCharType="begin"/>
      </w:r>
      <w:r w:rsidR="008227BF">
        <w:rPr>
          <w:lang w:val="en-US"/>
        </w:rPr>
        <w:instrText xml:space="preserve"> REF _Ref182407316 \h </w:instrText>
      </w:r>
      <w:r w:rsidR="008227BF">
        <w:rPr>
          <w:lang w:val="en-US"/>
        </w:rPr>
      </w:r>
      <w:r w:rsidR="008227BF">
        <w:rPr>
          <w:lang w:val="en-US"/>
        </w:rPr>
        <w:fldChar w:fldCharType="separate"/>
      </w:r>
      <w:r w:rsidR="007C00B5" w:rsidRPr="004C519C">
        <w:t xml:space="preserve">Fig. </w:t>
      </w:r>
      <w:r w:rsidR="007C00B5">
        <w:rPr>
          <w:noProof/>
        </w:rPr>
        <w:t>4</w:t>
      </w:r>
      <w:r w:rsidR="008227BF">
        <w:rPr>
          <w:lang w:val="en-US"/>
        </w:rPr>
        <w:fldChar w:fldCharType="end"/>
      </w:r>
      <w:r w:rsidRPr="00E4597A">
        <w:t xml:space="preserve">. First, the Data Processing module collects multi-station datasets, including observation, navigation ephemerides, and </w:t>
      </w:r>
      <w:r w:rsidR="00903A90">
        <w:t>SINEX</w:t>
      </w:r>
      <w:r w:rsidR="000314A2">
        <w:t>(</w:t>
      </w:r>
      <w:r w:rsidR="000314A2" w:rsidRPr="00E4597A">
        <w:t>providing station coordinates</w:t>
      </w:r>
      <w:r w:rsidR="000314A2">
        <w:t>)</w:t>
      </w:r>
      <w:r w:rsidRPr="00E4597A">
        <w:t xml:space="preserve"> files</w:t>
      </w:r>
      <w:r w:rsidR="000314A2">
        <w:t xml:space="preserve">. </w:t>
      </w:r>
      <w:r w:rsidRPr="00E4597A">
        <w:t>C/N</w:t>
      </w:r>
      <w:r w:rsidR="00126E65">
        <w:t xml:space="preserve">0 </w:t>
      </w:r>
      <w:r w:rsidRPr="00E4597A">
        <w:t xml:space="preserve">observations are extracted and combined with computed elevation angles. Following the </w:t>
      </w:r>
      <w:r w:rsidR="001D697D" w:rsidRPr="001D697D">
        <w:t>practical</w:t>
      </w:r>
      <w:r w:rsidR="001D697D">
        <w:t xml:space="preserve"> </w:t>
      </w:r>
      <w:r w:rsidRPr="00E4597A">
        <w:t>strategy adopted in FPD</w:t>
      </w:r>
      <w:r w:rsidR="00573710">
        <w:t xml:space="preserve"> </w:t>
      </w:r>
      <w:r w:rsidR="00A40A36">
        <w:fldChar w:fldCharType="begin"/>
      </w:r>
      <w:r w:rsidR="003B6027">
        <w:instrText xml:space="preserve"> ADDIN ZOTERO_ITEM CSL_CITATION {"citationID":"a23kmc2nsve","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A40A36">
        <w:fldChar w:fldCharType="separate"/>
      </w:r>
      <w:r w:rsidR="003B6027" w:rsidRPr="003B6027">
        <w:rPr>
          <w:rFonts w:eastAsiaTheme="minorEastAsia"/>
          <w:lang w:val="en-US"/>
        </w:rPr>
        <w:t>(Esenbuğa et al. 2023)</w:t>
      </w:r>
      <w:r w:rsidR="00A40A36">
        <w:fldChar w:fldCharType="end"/>
      </w:r>
      <w:r w:rsidRPr="00E4597A">
        <w:t>, data below 30° elevation are discarded to mitigate multipath and noise contamination.</w:t>
      </w:r>
    </w:p>
    <w:p w14:paraId="1282EA22" w14:textId="13C07761" w:rsidR="00BF67B4" w:rsidRDefault="00705F63" w:rsidP="00A0597F">
      <w:pPr>
        <w:pStyle w:val="MainText"/>
      </w:pPr>
      <w:r w:rsidRPr="00705F63">
        <w:t>Second, the preprocessed data are forwarded to the AFPD-DTW Detection module.</w:t>
      </w:r>
      <w:r w:rsidR="003E4A20">
        <w:t xml:space="preserve"> </w:t>
      </w:r>
      <w:r w:rsidR="00BF67B4">
        <w:t xml:space="preserve">Specifically, </w:t>
      </w:r>
      <w:r w:rsidR="00A0597F">
        <w:rPr>
          <w:rFonts w:hint="eastAsia"/>
        </w:rPr>
        <w:t>w</w:t>
      </w:r>
      <w:r w:rsidR="00A0597F" w:rsidRPr="00A0597F">
        <w:t>hen AFPD-DTW receives new data, the daily series in post-processing is first checked for completeness</w:t>
      </w:r>
      <w:r w:rsidR="00BD24E6">
        <w:rPr>
          <w:rFonts w:ascii="SimSun" w:eastAsia="SimSun" w:hAnsi="SimSun" w:cs="SimSun"/>
        </w:rPr>
        <w:t xml:space="preserve">. </w:t>
      </w:r>
      <w:r w:rsidR="004B2552">
        <w:t>I</w:t>
      </w:r>
      <w:r w:rsidR="00A0597F" w:rsidRPr="00A0597F">
        <w:t>f it is incomplete, the model is reset, whereas in real-time detection</w:t>
      </w:r>
      <w:r w:rsidR="003936A3">
        <w:t>,</w:t>
      </w:r>
      <w:r w:rsidR="00A0597F" w:rsidRPr="00A0597F">
        <w:t xml:space="preserve"> the current window is taken directly. The procedure then verifies whether a valid model exists. If not, the current data are set as </w:t>
      </w:r>
      <w:r w:rsidR="00CC320D">
        <w:t xml:space="preserve">a </w:t>
      </w:r>
      <w:r w:rsidR="0069481D">
        <w:t>new</w:t>
      </w:r>
      <w:r w:rsidR="00A0597F" w:rsidRPr="00A0597F">
        <w:t xml:space="preserve"> model, the day is marked as the new detection start (day 1), and the process waits for the next observation. If a valid model is available, the overlapping </w:t>
      </w:r>
      <w:r w:rsidR="00040910">
        <w:t>series</w:t>
      </w:r>
      <w:r w:rsidR="00A0597F" w:rsidRPr="00A0597F">
        <w:t xml:space="preserve"> is used to compute the DTW anomaly score. When the score exceeds the threshold determined by </w:t>
      </w:r>
      <w:r w:rsidR="004A44D7" w:rsidRPr="003E4A20">
        <w:t>the interquartile range</w:t>
      </w:r>
      <w:r w:rsidR="00583549">
        <w:t xml:space="preserve"> (IQR)</w:t>
      </w:r>
      <w:r w:rsidR="00A0597F" w:rsidRPr="00A0597F">
        <w:t xml:space="preserve"> method, a flex</w:t>
      </w:r>
      <w:r w:rsidR="00D1170D">
        <w:t xml:space="preserve"> </w:t>
      </w:r>
      <w:r w:rsidR="00A0597F" w:rsidRPr="00A0597F">
        <w:t>power event is declared</w:t>
      </w:r>
      <w:r w:rsidR="00BA294A">
        <w:t>.</w:t>
      </w:r>
      <w:r w:rsidR="00A0597F" w:rsidRPr="00A0597F">
        <w:t xml:space="preserve"> </w:t>
      </w:r>
      <w:r w:rsidR="00BA294A">
        <w:t>O</w:t>
      </w:r>
      <w:r w:rsidR="00A0597F" w:rsidRPr="00A0597F">
        <w:t>therwise, the current data are incorporated into the model for further updating, thereby enhancing its robustness</w:t>
      </w:r>
      <w:r w:rsidR="00BF67B4">
        <w:t>.</w:t>
      </w:r>
    </w:p>
    <w:p w14:paraId="202544D3" w14:textId="4C0320D4" w:rsidR="00705F63" w:rsidRPr="004004E0" w:rsidRDefault="003E4A20" w:rsidP="00350960">
      <w:pPr>
        <w:pStyle w:val="MainText"/>
      </w:pPr>
      <w:r w:rsidRPr="003E4A20">
        <w:t xml:space="preserve">Third, the Data Fusion module </w:t>
      </w:r>
      <w:r w:rsidRPr="00350960">
        <w:t>integrates</w:t>
      </w:r>
      <w:r w:rsidRPr="003E4A20">
        <w:t xml:space="preserve"> results across multiple stations for each satellite. Specifically, multiple DTW anomaly scores are obtained per satellite and combined using a weighted-voting scheme to generate a final anomaly score. If the score exceeds the threshold, a flex power event is </w:t>
      </w:r>
      <w:r w:rsidR="00174160">
        <w:t>detected</w:t>
      </w:r>
      <w:r w:rsidRPr="003E4A20">
        <w:t xml:space="preserve">. To validate the spatial consistency of detected events, satellite ground tracks are also examined to identify distinct activation regions and centers. The final output is </w:t>
      </w:r>
      <w:r w:rsidR="001A16C3">
        <w:t>a</w:t>
      </w:r>
      <w:r w:rsidRPr="003E4A20">
        <w:t xml:space="preserve"> list of detected flex power events</w:t>
      </w:r>
      <w:r w:rsidR="00A116EC">
        <w:t xml:space="preserve"> and </w:t>
      </w:r>
      <w:r w:rsidR="00B7338F" w:rsidRPr="00B7338F">
        <w:t>detection timelines</w:t>
      </w:r>
      <w:r w:rsidR="00A116EC">
        <w:t>.</w:t>
      </w:r>
    </w:p>
    <w:p w14:paraId="692B5E12" w14:textId="5A5A687A" w:rsidR="004131CE" w:rsidRPr="004C519C" w:rsidRDefault="00E0667A" w:rsidP="004131CE">
      <w:pPr>
        <w:pStyle w:val="BodyText"/>
        <w:keepNext/>
        <w:ind w:firstLine="0"/>
        <w:jc w:val="center"/>
        <w:rPr>
          <w:sz w:val="20"/>
          <w:szCs w:val="20"/>
        </w:rPr>
      </w:pPr>
      <w:r>
        <w:rPr>
          <w:noProof/>
          <w:sz w:val="20"/>
          <w:szCs w:val="20"/>
        </w:rPr>
        <w:lastRenderedPageBreak/>
        <w:drawing>
          <wp:inline distT="0" distB="0" distL="0" distR="0" wp14:anchorId="5966E716" wp14:editId="2E1621CD">
            <wp:extent cx="5731510" cy="6955790"/>
            <wp:effectExtent l="0" t="0" r="0" b="3810"/>
            <wp:docPr id="1418421534" name="Picture 1" descr="A diagram of a data analysis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21534" name="Picture 1" descr="A diagram of a data analysis process&#10;&#10;Description automatically generated"/>
                    <pic:cNvPicPr/>
                  </pic:nvPicPr>
                  <pic:blipFill>
                    <a:blip r:embed="rId12"/>
                    <a:stretch>
                      <a:fillRect/>
                    </a:stretch>
                  </pic:blipFill>
                  <pic:spPr>
                    <a:xfrm>
                      <a:off x="0" y="0"/>
                      <a:ext cx="5731510" cy="6955790"/>
                    </a:xfrm>
                    <a:prstGeom prst="rect">
                      <a:avLst/>
                    </a:prstGeom>
                  </pic:spPr>
                </pic:pic>
              </a:graphicData>
            </a:graphic>
          </wp:inline>
        </w:drawing>
      </w:r>
    </w:p>
    <w:p w14:paraId="3FC4B5E6" w14:textId="12705C72" w:rsidR="004131CE" w:rsidRPr="004C519C" w:rsidRDefault="004131CE" w:rsidP="004131CE">
      <w:pPr>
        <w:pStyle w:val="Caption"/>
        <w:rPr>
          <w:sz w:val="20"/>
        </w:rPr>
      </w:pPr>
      <w:bookmarkStart w:id="6"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4</w:t>
      </w:r>
      <w:r w:rsidRPr="004C519C">
        <w:rPr>
          <w:noProof/>
          <w:sz w:val="20"/>
        </w:rPr>
        <w:fldChar w:fldCharType="end"/>
      </w:r>
      <w:bookmarkEnd w:id="6"/>
      <w:r w:rsidRPr="004C519C">
        <w:rPr>
          <w:sz w:val="20"/>
        </w:rPr>
        <w:t xml:space="preserve"> </w:t>
      </w:r>
      <w:r w:rsidRPr="00F3501A">
        <w:rPr>
          <w:b w:val="0"/>
          <w:bCs/>
          <w:sz w:val="20"/>
        </w:rPr>
        <w:t xml:space="preserve">Pipeline of the </w:t>
      </w:r>
      <w:r w:rsidRPr="00F3501A">
        <w:rPr>
          <w:rFonts w:hint="eastAsia"/>
          <w:b w:val="0"/>
          <w:bCs/>
          <w:sz w:val="20"/>
        </w:rPr>
        <w:t>A</w:t>
      </w:r>
      <w:r w:rsidRPr="00F3501A">
        <w:rPr>
          <w:b w:val="0"/>
          <w:bCs/>
          <w:sz w:val="20"/>
        </w:rPr>
        <w:t>FPD-DTW</w:t>
      </w:r>
    </w:p>
    <w:p w14:paraId="339C8516" w14:textId="77777777" w:rsidR="004131CE" w:rsidRPr="004C519C" w:rsidRDefault="004131CE" w:rsidP="004131CE">
      <w:pPr>
        <w:pStyle w:val="MainText"/>
        <w:ind w:firstLine="0"/>
      </w:pPr>
    </w:p>
    <w:p w14:paraId="2DDBDD90" w14:textId="72EADC1A" w:rsidR="00FD306F" w:rsidRDefault="00FD306F" w:rsidP="008E6BFA">
      <w:pPr>
        <w:pStyle w:val="Heading2"/>
      </w:pPr>
      <w:bookmarkStart w:id="7" w:name="Xbee0d03225775df4bfb0e96566e4b8abd3eec92"/>
      <w:r>
        <w:rPr>
          <w:rFonts w:hint="eastAsia"/>
        </w:rPr>
        <w:t xml:space="preserve">AFPD-DTW </w:t>
      </w:r>
      <w:r w:rsidR="00671838">
        <w:t>d</w:t>
      </w:r>
      <w:r w:rsidR="002D12B8">
        <w:t>etection</w:t>
      </w:r>
    </w:p>
    <w:p w14:paraId="4AC7D487" w14:textId="257F0C1C" w:rsidR="0000143B" w:rsidRDefault="00C633EC" w:rsidP="007F166D">
      <w:pPr>
        <w:pStyle w:val="MainText"/>
        <w:ind w:firstLine="0"/>
        <w:rPr>
          <w:rFonts w:ascii="SimSun" w:eastAsia="SimSun" w:hAnsi="SimSun" w:cs="SimSun"/>
          <w:lang w:val="en-US"/>
        </w:rPr>
      </w:pPr>
      <w:r w:rsidRPr="00C633EC">
        <w:t xml:space="preserve">The </w:t>
      </w:r>
      <w:r>
        <w:t>key thought</w:t>
      </w:r>
      <w:r w:rsidRPr="00C633EC">
        <w:t xml:space="preserve"> of AFPD-DTW is that C/N₀ time series of GNSS signals exhibit highly repeatable diurnal patterns under</w:t>
      </w:r>
      <w:r w:rsidR="00066343">
        <w:rPr>
          <w:rFonts w:hint="eastAsia"/>
        </w:rPr>
        <w:t xml:space="preserve"> </w:t>
      </w:r>
      <w:r w:rsidRPr="00C633EC">
        <w:t>non-flex power</w:t>
      </w:r>
      <w:r w:rsidR="00066343">
        <w:rPr>
          <w:rFonts w:hint="eastAsia"/>
        </w:rPr>
        <w:t xml:space="preserve"> </w:t>
      </w:r>
      <w:r w:rsidRPr="00C633EC">
        <w:t xml:space="preserve">conditions. When the </w:t>
      </w:r>
      <w:r w:rsidR="00773E01">
        <w:rPr>
          <w:rFonts w:hint="eastAsia"/>
        </w:rPr>
        <w:t>pattern</w:t>
      </w:r>
      <w:r w:rsidR="00773E01" w:rsidRPr="007E751A">
        <w:t xml:space="preserve"> </w:t>
      </w:r>
      <w:r w:rsidRPr="00C633EC">
        <w:t>of a target day deviate</w:t>
      </w:r>
      <w:r w:rsidR="00763C13">
        <w:rPr>
          <w:rFonts w:hint="eastAsia"/>
        </w:rPr>
        <w:t>s</w:t>
      </w:r>
      <w:r w:rsidRPr="00C633EC">
        <w:t xml:space="preserve"> substantially from </w:t>
      </w:r>
      <w:r w:rsidR="00493CE9">
        <w:t>that</w:t>
      </w:r>
      <w:r w:rsidRPr="00C633EC">
        <w:t xml:space="preserve"> of the preceding </w:t>
      </w:r>
      <w:r w:rsidRPr="00C633EC">
        <w:lastRenderedPageBreak/>
        <w:t>days, this indicates the occurrence of flex power changes.</w:t>
      </w:r>
      <w:r w:rsidR="007E751A" w:rsidRPr="007E751A">
        <w:rPr>
          <w:sz w:val="24"/>
        </w:rPr>
        <w:t xml:space="preserve"> </w:t>
      </w:r>
      <w:r w:rsidR="007E751A" w:rsidRPr="007E751A">
        <w:t>Compared to baseline-based approaches, AFPD-DTW employs a few preceding days’ stable sequences as the dynamic reference model. The current day’s sequence is then compared against this model using DTW</w:t>
      </w:r>
      <w:r w:rsidR="00A63850">
        <w:t xml:space="preserve"> </w:t>
      </w:r>
      <w:r w:rsidR="007E751A" w:rsidRPr="007E751A">
        <w:t>to derive anomaly scores.</w:t>
      </w:r>
      <w:r w:rsidR="005A7F42" w:rsidRPr="005A7F42">
        <w:rPr>
          <w:rFonts w:ascii="SimSun" w:eastAsia="SimSun" w:hAnsi="SimSun" w:cs="SimSun" w:hint="eastAsia"/>
        </w:rPr>
        <w:t xml:space="preserve"> </w:t>
      </w:r>
    </w:p>
    <w:p w14:paraId="18F4313E" w14:textId="14F79008" w:rsidR="007F166D" w:rsidRPr="00495888" w:rsidRDefault="007F166D" w:rsidP="0000143B">
      <w:pPr>
        <w:pStyle w:val="MainText"/>
        <w:rPr>
          <w:lang w:val="en-US"/>
        </w:rPr>
      </w:pPr>
      <w:r w:rsidRPr="0000143B">
        <w:t>For post</w:t>
      </w:r>
      <w:r w:rsidR="00911FFE">
        <w:t>-</w:t>
      </w:r>
      <w:r w:rsidRPr="0000143B">
        <w:t>processing detection</w:t>
      </w:r>
      <w:r w:rsidR="007E34F0">
        <w:t>,</w:t>
      </w:r>
      <w:r w:rsidRPr="0000143B">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T</m:t>
            </m:r>
          </m:sub>
        </m:sSub>
        <m:r>
          <w:rPr>
            <w:rFonts w:ascii="Cambria Math" w:hAnsi="Cambria Math"/>
          </w:rPr>
          <m:t>)</m:t>
        </m:r>
      </m:oMath>
      <w:r w:rsidR="00046F1A">
        <w:t xml:space="preserve"> represents </w:t>
      </w:r>
      <w:r w:rsidRPr="0000143B">
        <w:t>the C/N0 data for the day to be detected</w:t>
      </w:r>
      <w:r w:rsidR="00A11ECE">
        <w:t>,</w:t>
      </w:r>
      <w:r w:rsidRPr="0000143B">
        <w:t xml:space="preserve"> </w:t>
      </w:r>
      <w:r w:rsidR="00C46662" w:rsidRPr="00C46662">
        <w:t xml:space="preserve">where </w:t>
      </w:r>
      <m:oMath>
        <m:r>
          <w:rPr>
            <w:rFonts w:ascii="Cambria Math" w:hAnsi="Cambria Math"/>
          </w:rPr>
          <m:t>T</m:t>
        </m:r>
      </m:oMath>
      <w:r w:rsidR="00C46662" w:rsidRPr="00C46662">
        <w:t xml:space="preserve"> is the number of epochs per day</w:t>
      </w:r>
      <w:r w:rsidR="00263FC0">
        <w:rPr>
          <w:rFonts w:ascii="SimSun" w:eastAsia="SimSun" w:hAnsi="SimSun" w:cs="SimSun"/>
          <w:lang w:val="en-US"/>
        </w:rPr>
        <w:t xml:space="preserve">. </w:t>
      </w:r>
      <w:r w:rsidR="005457F8" w:rsidRPr="005457F8">
        <w:t>This sequence is compared with the average data from the previous</w:t>
      </w:r>
      <w:r w:rsidR="005457F8">
        <w:t xml:space="preserve"> </w:t>
      </w:r>
      <m:oMath>
        <m:r>
          <w:rPr>
            <w:rFonts w:ascii="Cambria Math" w:hAnsi="Cambria Math"/>
          </w:rPr>
          <m:t>N</m:t>
        </m:r>
      </m:oMath>
      <w:r w:rsidRPr="0000143B">
        <w:t xml:space="preserve"> days</w:t>
      </w:r>
      <w:r w:rsidR="00A134F3">
        <w:t>,</w:t>
      </w:r>
    </w:p>
    <w:p w14:paraId="6B11CC58" w14:textId="2A48E593" w:rsidR="007F166D" w:rsidRPr="006534D7" w:rsidRDefault="00000000" w:rsidP="007F166D">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d>
                <m:dPr>
                  <m:ctrlPr>
                    <w:rPr>
                      <w:rFonts w:ascii="Cambria Math" w:hAnsi="Cambria Math"/>
                    </w:rPr>
                  </m:ctrlPr>
                </m:dPr>
                <m:e>
                  <m:r>
                    <m:rPr>
                      <m:sty m:val="p"/>
                    </m:rPr>
                    <w:rPr>
                      <w:rFonts w:ascii="Cambria Math" w:hAnsi="Cambria Math"/>
                    </w:rPr>
                    <m:t>1</m:t>
                  </m:r>
                </m:e>
              </m:d>
            </m:e>
          </m:eqArr>
        </m:oMath>
      </m:oMathPara>
    </w:p>
    <w:p w14:paraId="24D94E59" w14:textId="55783D21" w:rsidR="007F166D" w:rsidRPr="006534D7" w:rsidRDefault="00495888" w:rsidP="007F166D">
      <w:pPr>
        <w:pStyle w:val="MainText"/>
        <w:ind w:firstLine="0"/>
      </w:pPr>
      <w:r w:rsidRPr="00495888">
        <w:t>The averaging strategy is employed to smooth out day-to-day fluctuations and generate a robust reference sequence.</w:t>
      </w:r>
      <w:r>
        <w:t xml:space="preserve"> T</w:t>
      </w:r>
      <w:r w:rsidR="007F166D" w:rsidRPr="006534D7">
        <w:t>he</w:t>
      </w:r>
      <w:r w:rsidR="007F166D" w:rsidRPr="006534D7">
        <w:rPr>
          <w:rFonts w:hint="eastAsia"/>
        </w:rPr>
        <w:t>n</w:t>
      </w:r>
      <w:r w:rsidR="007F166D" w:rsidRPr="006534D7">
        <w:t>, the differential value is computed as</w:t>
      </w:r>
    </w:p>
    <w:p w14:paraId="3F9F61E8" w14:textId="21F2EDC5" w:rsidR="007F166D" w:rsidRPr="006534D7" w:rsidRDefault="00000000" w:rsidP="007F166D">
      <w:pPr>
        <w:pStyle w:val="MainText"/>
      </w:pPr>
      <m:oMathPara>
        <m:oMath>
          <m:eqArr>
            <m:eqArrPr>
              <m:maxDist m:val="1"/>
              <m:ctrlPr>
                <w:rPr>
                  <w:rFonts w:ascii="Cambria Math" w:hAnsi="Cambria Math"/>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2</m:t>
                  </m:r>
                </m:e>
              </m:d>
            </m:e>
          </m:eqArr>
        </m:oMath>
      </m:oMathPara>
    </w:p>
    <w:p w14:paraId="607BD640" w14:textId="1CA27A19" w:rsidR="007F166D" w:rsidRDefault="00E474EA" w:rsidP="007F166D">
      <w:pPr>
        <w:pStyle w:val="MainText"/>
        <w:ind w:firstLine="0"/>
      </w:pPr>
      <w:r>
        <w:t>I</w:t>
      </w:r>
      <w:r w:rsidR="007F166D" w:rsidRPr="00826920">
        <w:t xml:space="preserve">f </w:t>
      </w:r>
      <m:oMath>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oMath>
      <w:r w:rsidR="007F166D" w:rsidRPr="00826920">
        <w:rPr>
          <w:rFonts w:eastAsiaTheme="minorEastAsia"/>
        </w:rPr>
        <w:t xml:space="preserve"> </w:t>
      </w:r>
      <w:r w:rsidR="007F166D" w:rsidRPr="00826920">
        <w:t>exceeds</w:t>
      </w:r>
      <w:r w:rsidR="007F166D" w:rsidRPr="006534D7">
        <w:t xml:space="preserve"> the </w:t>
      </w:r>
      <w:r w:rsidR="00A71C23" w:rsidRPr="00A71C23">
        <w:t>predefined</w:t>
      </w:r>
      <w:r w:rsidR="00A71C23">
        <w:t xml:space="preserve"> </w:t>
      </w:r>
      <w:r w:rsidR="007F166D" w:rsidRPr="006534D7">
        <w:t xml:space="preserve">threshold </w:t>
      </w:r>
      <m:oMath>
        <m:r>
          <w:rPr>
            <w:rFonts w:ascii="Cambria Math" w:hAnsi="Cambria Math"/>
          </w:rPr>
          <m:t>thre</m:t>
        </m:r>
      </m:oMath>
      <w:r w:rsidR="007F166D" w:rsidRPr="006534D7">
        <w:t xml:space="preserve">, </w:t>
      </w:r>
      <w:r w:rsidR="00E44AE2" w:rsidRPr="00E44AE2">
        <w:t>a flex power event is de</w:t>
      </w:r>
      <w:r w:rsidR="00E44AE2">
        <w:t>tected</w:t>
      </w:r>
      <w:r w:rsidR="007F166D" w:rsidRPr="006534D7">
        <w:t>.</w:t>
      </w:r>
      <w:r w:rsidR="00CC2D4D">
        <w:t xml:space="preserve"> </w:t>
      </w:r>
      <w:r w:rsidR="00CC2D4D" w:rsidRPr="00CC2D4D">
        <w:t xml:space="preserve">This direct differencing strategy is efficient because it requires only a small number of preceding days, but it suffers from two critical limitations: </w:t>
      </w:r>
      <w:r w:rsidR="00CC2D4D" w:rsidRPr="00E95484">
        <w:t>(1) high sensitivity to noise in C/N</w:t>
      </w:r>
      <w:r w:rsidR="003A0FE3">
        <w:rPr>
          <w:rFonts w:hint="eastAsia"/>
        </w:rPr>
        <w:t>0</w:t>
      </w:r>
      <w:r w:rsidR="00CC2D4D" w:rsidRPr="00E95484">
        <w:t xml:space="preserve"> measurements, which may trigger spurious detections, and (2) temporal misalignment between sequences, as GPS satellites have an 11 h 58 min orbital repeat period, while observations follow a 24 h solar day.</w:t>
      </w:r>
      <w:r w:rsidR="00CC2D4D" w:rsidRPr="00CC2D4D">
        <w:t xml:space="preserve"> This mismatch often produces erroneous results in daily comparisons.</w:t>
      </w:r>
    </w:p>
    <w:p w14:paraId="32A989EB" w14:textId="2EA50223" w:rsidR="00591330" w:rsidRPr="006534D7" w:rsidRDefault="00591330" w:rsidP="00591330">
      <w:pPr>
        <w:pStyle w:val="MainText"/>
      </w:pPr>
      <w:r w:rsidRPr="006534D7">
        <w:t xml:space="preserve">To address this issue, we adopt DTW, which measures </w:t>
      </w:r>
      <w:r w:rsidR="002F34F2">
        <w:t>sequence</w:t>
      </w:r>
      <w:r w:rsidRPr="006534D7">
        <w:t xml:space="preserve"> similarity by dynamically aligning sequences along an optimal path and computing a distance metric</w:t>
      </w:r>
      <w:r w:rsidR="00B31374">
        <w:rPr>
          <w:rFonts w:hint="eastAsia"/>
        </w:rPr>
        <w:t xml:space="preserve"> </w:t>
      </w:r>
      <w:r w:rsidRPr="006534D7">
        <w:fldChar w:fldCharType="begin"/>
      </w:r>
      <w:r w:rsidR="003B6027">
        <w:instrText xml:space="preserve"> ADDIN ZOTERO_ITEM CSL_CITATION {"citationID":"a84kmvara0","properties":{"formattedCitation":"(Berndt and Clifford 1994)","plainCitation":"(Berndt and Clifford 1994)","noteIndex":0},"citationItems":[{"id":215,"uris":["http://zotero.org/users/12078793/items/928FFW8F"],"itemData":{"id":215,"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Pr="006534D7">
        <w:fldChar w:fldCharType="separate"/>
      </w:r>
      <w:r w:rsidRPr="006534D7">
        <w:t>(Berndt and Clifford 1994)</w:t>
      </w:r>
      <w:r w:rsidRPr="006534D7">
        <w:fldChar w:fldCharType="end"/>
      </w:r>
      <w:r w:rsidRPr="006534D7">
        <w:t>. Given</w:t>
      </w:r>
      <w:r w:rsidR="002F3720">
        <w:t xml:space="preserve"> the</w:t>
      </w:r>
      <w:r w:rsidRPr="006534D7">
        <w:t xml:space="preserve">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Pr="006534D7">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2D1CB9D0" w14:textId="61152EF0" w:rsidR="00591330" w:rsidRPr="006534D7" w:rsidRDefault="00000000" w:rsidP="00591330">
      <w:pPr>
        <w:pStyle w:val="MainText"/>
      </w:pPr>
      <m:oMathPara>
        <m:oMath>
          <m:eqArr>
            <m:eqArrPr>
              <m:maxDist m:val="1"/>
              <m:ctrlPr>
                <w:rPr>
                  <w:rFonts w:ascii="Cambria Math" w:hAnsi="Cambria Math"/>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r>
                      <w:rPr>
                        <w:rFonts w:ascii="Cambria Math" w:hAnsi="Cambria Math"/>
                      </w:rPr>
                      <m:t>)</m:t>
                    </m:r>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r>
                      <w:rPr>
                        <w:rFonts w:ascii="Cambria Math" w:hAnsi="Cambria Math"/>
                      </w:rPr>
                      <m:t>)</m:t>
                    </m:r>
                  </m:e>
                </m:mr>
              </m:m>
              <m:r>
                <m:rPr>
                  <m:sty m:val="p"/>
                </m:rPr>
                <w:rPr>
                  <w:rFonts w:ascii="Cambria Math" w:hAnsi="Cambria Math"/>
                </w:rPr>
                <m:t>#</m:t>
              </m:r>
              <m:d>
                <m:dPr>
                  <m:ctrlPr>
                    <w:rPr>
                      <w:rFonts w:ascii="Cambria Math" w:hAnsi="Cambria Math"/>
                    </w:rPr>
                  </m:ctrlPr>
                </m:dPr>
                <m:e>
                  <m:r>
                    <m:rPr>
                      <m:sty m:val="p"/>
                    </m:rPr>
                    <w:rPr>
                      <w:rFonts w:ascii="Cambria Math" w:hAnsi="Cambria Math"/>
                    </w:rPr>
                    <m:t>3</m:t>
                  </m:r>
                </m:e>
              </m:d>
            </m:e>
          </m:eqArr>
        </m:oMath>
      </m:oMathPara>
    </w:p>
    <w:p w14:paraId="4211384E" w14:textId="68047CAB" w:rsidR="00591330" w:rsidRPr="006534D7" w:rsidRDefault="00591330" w:rsidP="00591330">
      <w:pPr>
        <w:pStyle w:val="MainText"/>
        <w:ind w:firstLine="0"/>
      </w:pPr>
      <w:r w:rsidRPr="006534D7">
        <w:rPr>
          <w:rFonts w:hint="eastAsia"/>
        </w:rPr>
        <w:t>w</w:t>
      </w:r>
      <w:r w:rsidRPr="006534D7">
        <w:t xml:space="preserve">here </w:t>
      </w:r>
      <m:oMath>
        <m:r>
          <w:rPr>
            <w:rFonts w:ascii="Cambria Math" w:hAnsi="Cambria Math"/>
          </w:rPr>
          <m:t>N</m:t>
        </m:r>
      </m:oMath>
      <w:r w:rsidRPr="006534D7">
        <w:t xml:space="preserve"> and </w:t>
      </w:r>
      <m:oMath>
        <m:r>
          <w:rPr>
            <w:rFonts w:ascii="Cambria Math" w:hAnsi="Cambria Math"/>
          </w:rPr>
          <m:t>M</m:t>
        </m:r>
      </m:oMath>
      <w:r w:rsidRPr="006534D7">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Pr="006534D7">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Pr="006534D7">
        <w:t xml:space="preserve">. Let </w:t>
      </w:r>
      <m:oMath>
        <m:r>
          <w:rPr>
            <w:rFonts w:ascii="Cambria Math" w:hAnsi="Cambria Math"/>
          </w:rPr>
          <m:t>D</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oMath>
      <w:r w:rsidRPr="006534D7">
        <w:t xml:space="preserve"> represent the Euclidean distance 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6534D7">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Pr="006534D7">
        <w:t xml:space="preserve">, where </w:t>
      </w:r>
      <m:oMath>
        <m:r>
          <w:rPr>
            <w:rFonts w:ascii="Cambria Math" w:hAnsi="Cambria Math"/>
          </w:rPr>
          <m:t>i</m:t>
        </m:r>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j</m:t>
        </m:r>
        <m:r>
          <m:rPr>
            <m:sty m:val="p"/>
          </m:rPr>
          <w:rPr>
            <w:rFonts w:ascii="Cambria Math" w:hAnsi="Cambria Math"/>
          </w:rPr>
          <m:t>=1,…,</m:t>
        </m:r>
        <m:r>
          <w:rPr>
            <w:rFonts w:ascii="Cambria Math" w:hAnsi="Cambria Math"/>
          </w:rPr>
          <m:t>M</m:t>
        </m:r>
      </m:oMath>
      <w:r w:rsidRPr="006534D7">
        <w:t xml:space="preserve">. The cumulative distance matrix </w:t>
      </w:r>
      <m:oMath>
        <m:r>
          <w:rPr>
            <w:rFonts w:ascii="Cambria Math" w:hAnsi="Cambria Math"/>
          </w:rPr>
          <m:t>C</m:t>
        </m:r>
      </m:oMath>
      <w:r w:rsidRPr="006534D7">
        <w:t xml:space="preserve"> is calculated using the recurrence</w:t>
      </w:r>
      <w:r w:rsidR="00E43A75">
        <w:t xml:space="preserve"> as</w:t>
      </w:r>
    </w:p>
    <w:p w14:paraId="29A9D6B6" w14:textId="5B00540A" w:rsidR="00591330" w:rsidRPr="006534D7" w:rsidRDefault="00000000" w:rsidP="00591330">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m:rPr>
                  <m:sty m:val="p"/>
                </m:rPr>
                <w:rPr>
                  <w:rFonts w:ascii="Cambria Math" w:hAnsi="Cambria Math"/>
                </w:rPr>
                <m:t>#</m:t>
              </m:r>
              <m:d>
                <m:dPr>
                  <m:ctrlPr>
                    <w:rPr>
                      <w:rFonts w:ascii="Cambria Math" w:hAnsi="Cambria Math"/>
                    </w:rPr>
                  </m:ctrlPr>
                </m:dPr>
                <m:e>
                  <m:r>
                    <m:rPr>
                      <m:sty m:val="p"/>
                    </m:rPr>
                    <w:rPr>
                      <w:rFonts w:ascii="Cambria Math" w:hAnsi="Cambria Math"/>
                    </w:rPr>
                    <m:t>4</m:t>
                  </m:r>
                </m:e>
              </m:d>
            </m:e>
          </m:eqArr>
        </m:oMath>
      </m:oMathPara>
    </w:p>
    <w:p w14:paraId="739EDDCE" w14:textId="0A95B5A2" w:rsidR="00591330" w:rsidRPr="006534D7" w:rsidRDefault="00591330" w:rsidP="00591330">
      <w:pPr>
        <w:pStyle w:val="MainText"/>
        <w:ind w:firstLine="0"/>
      </w:pPr>
      <w:r w:rsidRPr="006534D7">
        <w:t xml:space="preserve">where </w:t>
      </w:r>
      <m:oMath>
        <m:r>
          <w:rPr>
            <w:rFonts w:ascii="Cambria Math" w:hAnsi="Cambria Math"/>
          </w:rPr>
          <m:t>C</m:t>
        </m:r>
        <m:r>
          <m:rPr>
            <m:sty m:val="p"/>
          </m:rPr>
          <w:rPr>
            <w:rFonts w:ascii="Cambria Math" w:hAnsi="Cambria Math"/>
          </w:rPr>
          <m:t>(1,1)=</m:t>
        </m:r>
        <m:r>
          <w:rPr>
            <w:rFonts w:ascii="Cambria Math" w:hAnsi="Cambria Math"/>
          </w:rPr>
          <m:t>D</m:t>
        </m:r>
        <m:r>
          <m:rPr>
            <m:sty m:val="p"/>
          </m:rPr>
          <w:rPr>
            <w:rFonts w:ascii="Cambria Math" w:hAnsi="Cambria Math"/>
          </w:rPr>
          <m:t>(1,1)</m:t>
        </m:r>
      </m:oMath>
      <w:r w:rsidRPr="006534D7">
        <w:t xml:space="preserve">, 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m:t>
        </m:r>
      </m:oMath>
      <w:r w:rsidR="00190693">
        <w:t xml:space="preserve">, </w:t>
      </w:r>
      <w:r w:rsidR="009E4046" w:rsidRPr="009E4046">
        <w:t>is used as the anomaly measure.</w:t>
      </w:r>
      <w:r w:rsidR="009E4046">
        <w:rPr>
          <w:rFonts w:hint="eastAsia"/>
        </w:rPr>
        <w:t xml:space="preserve"> </w:t>
      </w:r>
      <w:r w:rsidR="00A806FF" w:rsidRPr="00A806FF">
        <w:t>Smaller values indicate greater similarity, whereas larger values correspond to significant deviations likely caused by flex power events. This property overcomes the limitations of direct differencing</w:t>
      </w:r>
      <w:r w:rsidRPr="006534D7">
        <w:t>. Finally, the decision criteria can be written as</w:t>
      </w:r>
    </w:p>
    <w:p w14:paraId="6C06B39B" w14:textId="43B64B3C" w:rsidR="007477BD" w:rsidRPr="006534D7" w:rsidRDefault="00000000" w:rsidP="00591330">
      <w:pPr>
        <w:pStyle w:val="MainText"/>
        <w:ind w:firstLine="0"/>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m:rPr>
                            <m:nor/>
                          </m:rPr>
                          <m:t>thre</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5</m:t>
                  </m:r>
                </m:e>
              </m:d>
            </m:e>
          </m:eqArr>
        </m:oMath>
      </m:oMathPara>
    </w:p>
    <w:p w14:paraId="22DC6755" w14:textId="0458D409" w:rsidR="00436EA0" w:rsidRDefault="00436EA0" w:rsidP="00BB3FEE">
      <w:pPr>
        <w:pStyle w:val="MainText"/>
      </w:pPr>
      <w:r>
        <w:t xml:space="preserve">For real-time detection at epoch </w:t>
      </w:r>
      <m:oMath>
        <m:r>
          <w:rPr>
            <w:rFonts w:ascii="Cambria Math" w:hAnsi="Cambria Math"/>
          </w:rPr>
          <m:t>t</m:t>
        </m:r>
      </m:oMath>
      <w:r>
        <w:t xml:space="preserve">, we let </w:t>
      </w:r>
      <m:oMath>
        <m:r>
          <w:rPr>
            <w:rFonts w:ascii="Cambria Math" w:hAnsi="Cambria Math"/>
          </w:rPr>
          <m:t>Δt</m:t>
        </m:r>
      </m:oMath>
      <w:r>
        <w:t xml:space="preserve"> denote the sampling interval and </w:t>
      </w:r>
      <m:oMath>
        <m:r>
          <w:rPr>
            <w:rFonts w:ascii="Cambria Math" w:hAnsi="Cambria Math"/>
          </w:rPr>
          <m:t>W</m:t>
        </m:r>
      </m:oMath>
      <w:r>
        <w:t xml:space="preserve"> the window length in epochs. Define the current window and the co-indexed model window as</w:t>
      </w:r>
      <w:r w:rsidR="00BB3FEE">
        <w:rPr>
          <w:rFonts w:hint="eastAsia"/>
        </w:rPr>
        <w:t xml:space="preserve"> </w:t>
      </w:r>
      <m:oMath>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 </m:t>
        </m:r>
        <m:sSubSup>
          <m:sSubSupPr>
            <m:ctrlPr>
              <w:rPr>
                <w:rFonts w:ascii="Cambria Math" w:hAnsi="Cambria Math"/>
              </w:rPr>
            </m:ctrlPr>
          </m:sSubSupPr>
          <m:e>
            <m:r>
              <w:rPr>
                <w:rFonts w:ascii="Cambria Math" w:hAnsi="Cambria Math"/>
              </w:rPr>
              <m:t>S</m:t>
            </m:r>
          </m:e>
          <m:sub>
            <m:r>
              <w:rPr>
                <w:rFonts w:ascii="Cambria Math" w:hAnsi="Cambria Math"/>
              </w:rPr>
              <m:t>i</m:t>
            </m:r>
          </m:sub>
          <m:sup>
            <m:d>
              <m:dPr>
                <m:ctrlPr>
                  <w:rPr>
                    <w:rFonts w:ascii="Cambria Math" w:hAnsi="Cambria Math"/>
                  </w:rPr>
                </m:ctrlPr>
              </m:dPr>
              <m:e>
                <m:r>
                  <w:rPr>
                    <w:rFonts w:ascii="Cambria Math" w:hAnsi="Cambria Math"/>
                  </w:rPr>
                  <m:t>t</m:t>
                </m:r>
              </m:e>
            </m:d>
          </m:sup>
        </m:sSubSup>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e>
            </m:d>
          </m:e>
          <m:sub>
            <m:r>
              <w:rPr>
                <w:rFonts w:ascii="Cambria Math" w:hAnsi="Cambria Math"/>
              </w:rPr>
              <m:t>τ</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sub>
        </m:sSub>
        <m:r>
          <m:rPr>
            <m:sty m:val="p"/>
          </m:rPr>
          <w:rPr>
            <w:rFonts w:ascii="Cambria Math" w:hAnsi="Cambria Math"/>
          </w:rPr>
          <m:t>,</m:t>
        </m:r>
        <m:r>
          <w:rPr>
            <w:rFonts w:ascii="Cambria Math" w:hAnsi="Cambria Math"/>
          </w:rPr>
          <m:t> </m:t>
        </m:r>
        <m:sSup>
          <m:sSupPr>
            <m:ctrlPr>
              <w:rPr>
                <w:rFonts w:ascii="Cambria Math" w:hAnsi="Cambria Math"/>
              </w:rPr>
            </m:ctrlPr>
          </m:sSupPr>
          <m:e>
            <m:r>
              <w:rPr>
                <w:rFonts w:ascii="Cambria Math" w:hAnsi="Cambria Math"/>
              </w:rPr>
              <m:t>M</m:t>
            </m:r>
          </m:e>
          <m:sup>
            <m:d>
              <m:dPr>
                <m:ctrlPr>
                  <w:rPr>
                    <w:rFonts w:ascii="Cambria Math" w:hAnsi="Cambria Math"/>
                  </w:rPr>
                </m:ctrlPr>
              </m:dPr>
              <m:e>
                <m:r>
                  <w:rPr>
                    <w:rFonts w:ascii="Cambria Math" w:hAnsi="Cambria Math"/>
                  </w:rPr>
                  <m:t>t</m:t>
                </m:r>
              </m:e>
            </m:d>
          </m:sup>
        </m:sSup>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τ</m:t>
                    </m:r>
                  </m:sub>
                </m:sSub>
              </m:e>
            </m:d>
          </m:e>
          <m:sub>
            <m:r>
              <w:rPr>
                <w:rFonts w:ascii="Cambria Math" w:hAnsi="Cambria Math"/>
              </w:rPr>
              <m:t>τ</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sub>
        </m:sSub>
        <m:r>
          <m:rPr>
            <m:sty m:val="p"/>
          </m:rPr>
          <w:rPr>
            <w:rFonts w:ascii="Cambria Math" w:hAnsi="Cambria Math"/>
          </w:rPr>
          <m:t>,</m:t>
        </m:r>
      </m:oMath>
      <w:r w:rsidR="00BB3FEE">
        <w:rPr>
          <w:rFonts w:hint="eastAsia"/>
        </w:rPr>
        <w:t xml:space="preserve"> </w:t>
      </w:r>
      <w:r>
        <w:t xml:space="preserve">wher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oMath>
      <w:r>
        <w:t xml:space="preserve"> is the C/0N at epoch </w:t>
      </w:r>
      <m:oMath>
        <m:r>
          <w:rPr>
            <w:rFonts w:ascii="Cambria Math" w:hAnsi="Cambria Math"/>
          </w:rPr>
          <m:t>τ</m:t>
        </m:r>
      </m:oMath>
      <w:r>
        <w:t xml:space="preserve"> on day </w:t>
      </w:r>
      <m:oMath>
        <m:r>
          <w:rPr>
            <w:rFonts w:ascii="Cambria Math" w:hAnsi="Cambria Math"/>
          </w:rPr>
          <m:t>i</m:t>
        </m:r>
      </m:oMath>
      <w:r>
        <w:t xml:space="preserve">, and </w:t>
      </w:r>
      <m:oMath>
        <m:sSub>
          <m:sSubPr>
            <m:ctrlPr>
              <w:rPr>
                <w:rFonts w:ascii="Cambria Math" w:hAnsi="Cambria Math"/>
              </w:rPr>
            </m:ctrlPr>
          </m:sSubPr>
          <m:e>
            <m:r>
              <w:rPr>
                <w:rFonts w:ascii="Cambria Math" w:hAnsi="Cambria Math"/>
              </w:rPr>
              <m:t>m</m:t>
            </m:r>
          </m:e>
          <m:sub>
            <m:r>
              <m:rPr>
                <m:sty m:val="p"/>
              </m:rPr>
              <w:rPr>
                <w:rFonts w:ascii="Cambria Math" w:hAnsi="Cambria Math"/>
              </w:rPr>
              <m:t>τ</m:t>
            </m:r>
          </m:sub>
        </m:sSub>
      </m:oMath>
      <w:r>
        <w:t xml:space="preserve"> is the element of the dynamic model </w:t>
      </w:r>
      <m:oMath>
        <m:sSub>
          <m:sSubPr>
            <m:ctrlPr>
              <w:rPr>
                <w:rFonts w:ascii="Cambria Math" w:hAnsi="Cambria Math"/>
              </w:rPr>
            </m:ctrlPr>
          </m:sSubPr>
          <m:e>
            <m:r>
              <w:rPr>
                <w:rFonts w:ascii="Cambria Math" w:hAnsi="Cambria Math"/>
              </w:rPr>
              <m:t>S</m:t>
            </m:r>
          </m:e>
          <m:sub>
            <m:r>
              <m:rPr>
                <m:sty m:val="p"/>
              </m:rPr>
              <w:rPr>
                <w:rFonts w:ascii="Cambria Math" w:hAnsi="Cambria Math"/>
              </w:rPr>
              <m:t>model</m:t>
            </m:r>
          </m:sub>
        </m:sSub>
      </m:oMath>
      <w:r>
        <w:t xml:space="preserve"> aligned to epoch </w:t>
      </w:r>
      <m:oMath>
        <m:r>
          <w:rPr>
            <w:rFonts w:ascii="Cambria Math" w:hAnsi="Cambria Math"/>
          </w:rPr>
          <m:t>τ</m:t>
        </m:r>
        <m:r>
          <m:rPr>
            <m:sty m:val="p"/>
          </m:rPr>
          <w:rPr>
            <w:rFonts w:ascii="Cambria Math" w:hAnsi="Cambria Math"/>
          </w:rPr>
          <m:t>.</m:t>
        </m:r>
      </m:oMath>
    </w:p>
    <w:p w14:paraId="7C74FA12" w14:textId="12FED9DB" w:rsidR="00436EA0" w:rsidRDefault="00436EA0" w:rsidP="00436EA0">
      <w:pPr>
        <w:pStyle w:val="MainText"/>
      </w:pPr>
      <w:r>
        <w:t xml:space="preserve">A constrained DTW distance is then computed between these two sequences under a Sakoe-Chiba band of half-width </w:t>
      </w:r>
      <m:oMath>
        <m:r>
          <w:rPr>
            <w:rFonts w:ascii="Cambria Math" w:hAnsi="Cambria Math"/>
          </w:rPr>
          <m:t>r</m:t>
        </m:r>
      </m:oMath>
      <w:r>
        <w:t xml:space="preserve"> (typically r </w:t>
      </w:r>
      <m:oMath>
        <m:r>
          <m:rPr>
            <m:sty m:val="p"/>
          </m:rPr>
          <w:rPr>
            <w:rFonts w:ascii="Cambria Math" w:hAnsi="Cambria Math"/>
          </w:rPr>
          <m:t>≤</m:t>
        </m:r>
      </m:oMath>
      <w:r>
        <w:t xml:space="preserve"> 3), which means only alignments satisfying </w:t>
      </w:r>
      <m:oMath>
        <m:d>
          <m:dPr>
            <m:begChr m:val="|"/>
            <m:endChr m:val="|"/>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r</m:t>
        </m:r>
      </m:oMath>
      <w:r>
        <w:t xml:space="preserve"> are permitted. This constraint restricts temporal shifts to a few samples to avoid implausible alignment</w:t>
      </w:r>
      <w:r w:rsidR="001A543B">
        <w:t>s</w:t>
      </w:r>
      <w:r>
        <w:t xml:space="preserve">. Moreover, it reduces computational complexity from </w:t>
      </w:r>
      <m:oMath>
        <m: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W</m:t>
                </m:r>
              </m:e>
              <m:sup>
                <m:r>
                  <w:rPr>
                    <w:rFonts w:ascii="Cambria Math" w:hAnsi="Cambria Math"/>
                  </w:rPr>
                  <m:t>2</m:t>
                </m:r>
              </m:sup>
            </m:sSup>
          </m:e>
        </m:d>
      </m:oMath>
      <w:r>
        <w:t xml:space="preserve"> to </w:t>
      </w:r>
      <m:oMath>
        <m:r>
          <w:rPr>
            <w:rFonts w:ascii="Cambria Math" w:hAnsi="Cambria Math"/>
          </w:rPr>
          <m:t>O</m:t>
        </m:r>
        <m:d>
          <m:dPr>
            <m:ctrlPr>
              <w:rPr>
                <w:rFonts w:ascii="Cambria Math" w:hAnsi="Cambria Math"/>
              </w:rPr>
            </m:ctrlPr>
          </m:dPr>
          <m:e>
            <m:r>
              <w:rPr>
                <w:rFonts w:ascii="Cambria Math" w:hAnsi="Cambria Math"/>
              </w:rPr>
              <m:t>Wr</m:t>
            </m:r>
          </m:e>
        </m:d>
      </m:oMath>
      <w:r>
        <w:t>, enabling efficient real-time detection. The local cost function and the banded recurrence of the cumulative distance matrix are then defined as follows.</w:t>
      </w:r>
    </w:p>
    <w:p w14:paraId="15C9D78C" w14:textId="27ADC3D6" w:rsidR="0087772E" w:rsidRPr="0087772E" w:rsidRDefault="00000000" w:rsidP="0087772E">
      <w:pPr>
        <w:pStyle w:val="MainText"/>
      </w:pPr>
      <m:oMathPara>
        <m:oMath>
          <m:eqArr>
            <m:eqArrPr>
              <m:maxDist m:val="1"/>
              <m:ctrlPr>
                <w:rPr>
                  <w:rFonts w:ascii="Cambria Math" w:hAnsi="Cambria Math"/>
                </w:rPr>
              </m:ctrlPr>
            </m:eqArrPr>
            <m:e>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κ</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κ</m:t>
                      </m:r>
                    </m:sub>
                  </m:sSub>
                </m:e>
              </m:d>
              <m:r>
                <w:rPr>
                  <w:rFonts w:ascii="Cambria Math" w:hAnsi="Cambria Math"/>
                </w:rPr>
                <m:t>#</m:t>
              </m:r>
              <m:d>
                <m:dPr>
                  <m:ctrlPr>
                    <w:rPr>
                      <w:rFonts w:ascii="Cambria Math" w:hAnsi="Cambria Math"/>
                    </w:rPr>
                  </m:ctrlPr>
                </m:dPr>
                <m:e>
                  <m:r>
                    <m:rPr>
                      <m:sty m:val="p"/>
                    </m:rPr>
                    <w:rPr>
                      <w:rFonts w:ascii="Cambria Math" w:hAnsi="Cambria Math"/>
                    </w:rPr>
                    <m:t>6</m:t>
                  </m:r>
                </m:e>
              </m:d>
              <m:ctrlPr>
                <w:rPr>
                  <w:rFonts w:ascii="Cambria Math" w:hAnsi="Cambria Math"/>
                  <w:i/>
                </w:rPr>
              </m:ctrlPr>
            </m:e>
          </m:eqArr>
        </m:oMath>
      </m:oMathPara>
    </w:p>
    <w:p w14:paraId="54150F60" w14:textId="5EAEE0C3" w:rsidR="0087772E" w:rsidRPr="0087772E" w:rsidRDefault="00000000" w:rsidP="0087772E">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d</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p</m:t>
                            </m:r>
                          </m:sub>
                        </m:sSub>
                        <m:r>
                          <m:rPr>
                            <m:sty m:val="p"/>
                          </m:rPr>
                          <w:rPr>
                            <w:rFonts w:ascii="Cambria Math" w:hAnsi="Cambria Math"/>
                          </w:rPr>
                          <m:t>,</m:t>
                        </m:r>
                      </m:e>
                      <m:e>
                        <m:sSub>
                          <m:sSubPr>
                            <m:ctrlPr>
                              <w:rPr>
                                <w:rFonts w:ascii="Cambria Math" w:hAnsi="Cambria Math"/>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q</m:t>
                            </m:r>
                          </m:sub>
                        </m:sSub>
                      </m:e>
                    </m:mr>
                  </m:m>
                </m:e>
              </m:d>
              <m:r>
                <m:rPr>
                  <m:sty m:val="p"/>
                </m:rPr>
                <w:rPr>
                  <w:rFonts w:ascii="Cambria Math" w:hAnsi="Cambria Math"/>
                </w:rPr>
                <m:t>+min</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e>
                  </m:d>
                </m:e>
              </m:d>
              <m:r>
                <w:rPr>
                  <w:rFonts w:ascii="Cambria Math" w:hAnsi="Cambria Math"/>
                </w:rPr>
                <m:t>#</m:t>
              </m:r>
              <m:d>
                <m:dPr>
                  <m:ctrlPr>
                    <w:rPr>
                      <w:rFonts w:ascii="Cambria Math" w:hAnsi="Cambria Math"/>
                    </w:rPr>
                  </m:ctrlPr>
                </m:dPr>
                <m:e>
                  <m:r>
                    <m:rPr>
                      <m:sty m:val="p"/>
                    </m:rPr>
                    <w:rPr>
                      <w:rFonts w:ascii="Cambria Math" w:hAnsi="Cambria Math"/>
                    </w:rPr>
                    <m:t>7</m:t>
                  </m:r>
                </m:e>
              </m:d>
              <m:ctrlPr>
                <w:rPr>
                  <w:rFonts w:ascii="Cambria Math" w:hAnsi="Cambria Math"/>
                  <w:i/>
                </w:rPr>
              </m:ctrlPr>
            </m:e>
          </m:eqArr>
        </m:oMath>
      </m:oMathPara>
    </w:p>
    <w:p w14:paraId="680E0F82" w14:textId="0F00032D" w:rsidR="00436EA0" w:rsidRDefault="00436EA0" w:rsidP="00C367CE">
      <w:pPr>
        <w:pStyle w:val="MainText"/>
        <w:ind w:firstLine="0"/>
      </w:pPr>
      <w:r>
        <w:t xml:space="preserve">for </w:t>
      </w:r>
      <m:oMath>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W</m:t>
        </m:r>
        <m:r>
          <m:rPr>
            <m:sty m:val="p"/>
          </m:rPr>
          <w:rPr>
            <w:rFonts w:ascii="Cambria Math" w:hAnsi="Cambria Math"/>
          </w:rPr>
          <m:t>}</m:t>
        </m:r>
      </m:oMath>
      <w:r>
        <w:t xml:space="preserve"> with </w:t>
      </w:r>
      <m:oMath>
        <m:d>
          <m:dPr>
            <m:begChr m:val="|"/>
            <m:endChr m:val="|"/>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r</m:t>
        </m:r>
      </m:oMath>
      <w:r>
        <w:t>,</w:t>
      </w:r>
      <w:r w:rsidR="009B471F">
        <w:t xml:space="preserve"> </w:t>
      </w:r>
      <w:r>
        <w:t>and initialization</w:t>
      </w:r>
    </w:p>
    <w:p w14:paraId="56BD5E91" w14:textId="46E4470C" w:rsidR="00AF74C1" w:rsidRPr="00AF74C1" w:rsidRDefault="00000000" w:rsidP="00AF74C1">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1</m:t>
                  </m:r>
                </m:e>
              </m:d>
              <m:r>
                <m:rPr>
                  <m:sty m:val="p"/>
                </m:rPr>
                <w:rPr>
                  <w:rFonts w:ascii="Cambria Math" w:hAnsi="Cambria Math"/>
                </w:rPr>
                <m:t>=</m:t>
              </m:r>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sub>
                  </m:sSub>
                </m:e>
              </m:d>
              <m:r>
                <w:rPr>
                  <w:rFonts w:ascii="Cambria Math" w:hAnsi="Cambria Math"/>
                </w:rPr>
                <m:t>#</m:t>
              </m:r>
              <m:d>
                <m:dPr>
                  <m:ctrlPr>
                    <w:rPr>
                      <w:rFonts w:ascii="Cambria Math" w:hAnsi="Cambria Math"/>
                    </w:rPr>
                  </m:ctrlPr>
                </m:dPr>
                <m:e>
                  <m:r>
                    <m:rPr>
                      <m:sty m:val="p"/>
                    </m:rPr>
                    <w:rPr>
                      <w:rFonts w:ascii="Cambria Math" w:hAnsi="Cambria Math"/>
                    </w:rPr>
                    <m:t>8</m:t>
                  </m:r>
                </m:e>
              </m:d>
              <m:ctrlPr>
                <w:rPr>
                  <w:rFonts w:ascii="Cambria Math" w:hAnsi="Cambria Math"/>
                  <w:i/>
                </w:rPr>
              </m:ctrlPr>
            </m:e>
          </m:eqArr>
        </m:oMath>
      </m:oMathPara>
    </w:p>
    <w:p w14:paraId="0D4303E5" w14:textId="77777777" w:rsidR="00436EA0" w:rsidRDefault="00436EA0" w:rsidP="00576C1D">
      <w:pPr>
        <w:pStyle w:val="MainText"/>
        <w:ind w:firstLine="0"/>
      </w:pPr>
      <w:r>
        <w:t xml:space="preserve">Let </w:t>
      </w:r>
      <m:oMath>
        <m:sSub>
          <m:sSubPr>
            <m:ctrlPr>
              <w:rPr>
                <w:rFonts w:ascii="Cambria Math" w:hAnsi="Cambria Math"/>
              </w:rPr>
            </m:ctrlPr>
          </m:sSubPr>
          <m:e>
            <m:r>
              <w:rPr>
                <w:rFonts w:ascii="Cambria Math" w:hAnsi="Cambria Math"/>
              </w:rPr>
              <m:t>P</m:t>
            </m:r>
          </m:e>
          <m:sub>
            <m:r>
              <w:rPr>
                <w:rFonts w:ascii="Cambria Math" w:hAnsi="Cambria Math"/>
              </w:rPr>
              <m:t>t</m:t>
            </m:r>
          </m:sub>
        </m:sSub>
      </m:oMath>
      <w:r>
        <w:t xml:space="preserve"> be the optimal warping path implied by </w:t>
      </w:r>
      <m:oMath>
        <m:sSub>
          <m:sSubPr>
            <m:ctrlPr>
              <w:rPr>
                <w:rFonts w:ascii="Cambria Math" w:hAnsi="Cambria Math"/>
              </w:rPr>
            </m:ctrlPr>
          </m:sSubPr>
          <m:e>
            <m:r>
              <w:rPr>
                <w:rFonts w:ascii="Cambria Math" w:hAnsi="Cambria Math"/>
              </w:rPr>
              <m:t>C</m:t>
            </m:r>
          </m:e>
          <m:sub>
            <m:r>
              <w:rPr>
                <w:rFonts w:ascii="Cambria Math" w:hAnsi="Cambria Math"/>
              </w:rPr>
              <m:t>t</m:t>
            </m:r>
          </m:sub>
        </m:sSub>
      </m:oMath>
      <w:r>
        <w:t xml:space="preserve"> and </w:t>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m:t>
                </m:r>
              </m:sub>
            </m:sSub>
          </m:e>
        </m:d>
      </m:oMath>
      <w:r>
        <w:t xml:space="preserve"> its length. The path-normalized DTW distance is then given by</w:t>
      </w:r>
    </w:p>
    <w:p w14:paraId="0E29C765" w14:textId="2243A228" w:rsidR="00CB38CB" w:rsidRPr="00CB38CB" w:rsidRDefault="00000000" w:rsidP="00CB38CB">
      <w:pPr>
        <w:pStyle w:val="MainText"/>
      </w:pPr>
      <m:oMathPara>
        <m:oMath>
          <m:eqArr>
            <m:eqArrPr>
              <m:maxDist m:val="1"/>
              <m:ctrlPr>
                <w:rPr>
                  <w:rFonts w:ascii="Cambria Math" w:hAnsi="Cambria Math"/>
                </w:rPr>
              </m:ctrlPr>
            </m:eqArrPr>
            <m:e>
              <m:sSub>
                <m:sSubPr>
                  <m:ctrlPr>
                    <w:rPr>
                      <w:rFonts w:ascii="Cambria Math" w:hAnsi="Cambria Math"/>
                    </w:rPr>
                  </m:ctrlPr>
                </m:sSubPr>
                <m:e>
                  <m:acc>
                    <m:accPr>
                      <m:ctrlPr>
                        <w:rPr>
                          <w:rFonts w:ascii="Cambria Math" w:hAnsi="Cambria Math"/>
                        </w:rPr>
                      </m:ctrlPr>
                    </m:accPr>
                    <m:e>
                      <m:r>
                        <w:rPr>
                          <w:rFonts w:ascii="Cambria Math" w:hAnsi="Cambria Math"/>
                        </w:rPr>
                        <m:t>d</m:t>
                      </m:r>
                    </m:e>
                  </m:acc>
                </m:e>
                <m:sub>
                  <m:r>
                    <w:rPr>
                      <w:rFonts w:ascii="Cambria Math" w:hAnsi="Cambria Math"/>
                    </w:rPr>
                    <m:t>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W</m:t>
                      </m:r>
                      <m:r>
                        <m:rPr>
                          <m:sty m:val="p"/>
                        </m:rPr>
                        <w:rPr>
                          <w:rFonts w:ascii="Cambria Math" w:hAnsi="Cambria Math"/>
                        </w:rPr>
                        <m:t>,</m:t>
                      </m:r>
                      <m:r>
                        <w:rPr>
                          <w:rFonts w:ascii="Cambria Math" w:hAnsi="Cambria Math"/>
                        </w:rPr>
                        <m:t>W</m:t>
                      </m:r>
                    </m:e>
                  </m:d>
                </m:num>
                <m:den>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m:t>
                          </m:r>
                        </m:sub>
                      </m:sSub>
                    </m:e>
                  </m:d>
                </m:den>
              </m:f>
              <m:r>
                <w:rPr>
                  <w:rFonts w:ascii="Cambria Math" w:hAnsi="Cambria Math"/>
                </w:rPr>
                <m:t>#</m:t>
              </m:r>
              <m:d>
                <m:dPr>
                  <m:ctrlPr>
                    <w:rPr>
                      <w:rFonts w:ascii="Cambria Math" w:hAnsi="Cambria Math"/>
                    </w:rPr>
                  </m:ctrlPr>
                </m:dPr>
                <m:e>
                  <m:r>
                    <m:rPr>
                      <m:sty m:val="p"/>
                    </m:rPr>
                    <w:rPr>
                      <w:rFonts w:ascii="Cambria Math" w:hAnsi="Cambria Math"/>
                    </w:rPr>
                    <m:t>9</m:t>
                  </m:r>
                </m:e>
              </m:d>
              <m:ctrlPr>
                <w:rPr>
                  <w:rFonts w:ascii="Cambria Math" w:hAnsi="Cambria Math"/>
                  <w:i/>
                </w:rPr>
              </m:ctrlPr>
            </m:e>
          </m:eqArr>
        </m:oMath>
      </m:oMathPara>
    </w:p>
    <w:p w14:paraId="16D23359" w14:textId="77777777" w:rsidR="00436EA0" w:rsidRDefault="00436EA0" w:rsidP="00576C1D">
      <w:pPr>
        <w:pStyle w:val="MainText"/>
        <w:ind w:firstLine="0"/>
      </w:pPr>
      <w:r>
        <w:t xml:space="preserve">The real-time decision at epoch </w:t>
      </w:r>
      <m:oMath>
        <m:r>
          <w:rPr>
            <w:rFonts w:ascii="Cambria Math" w:hAnsi="Cambria Math"/>
          </w:rPr>
          <m:t>t</m:t>
        </m:r>
      </m:oMath>
      <w:r>
        <w:t xml:space="preserve"> is finally written as</w:t>
      </w:r>
    </w:p>
    <w:p w14:paraId="1C35B14E" w14:textId="2F174011" w:rsidR="00EF1FD0" w:rsidRPr="00CE713A" w:rsidRDefault="00000000" w:rsidP="00805A35">
      <w:pPr>
        <w:pStyle w:val="MainText"/>
        <w:ind w:firstLine="0"/>
      </w:pPr>
      <m:oMathPara>
        <m:oMath>
          <m:eqArr>
            <m:eqArrPr>
              <m:maxDist m:val="1"/>
              <m:ctrlPr>
                <w:rPr>
                  <w:rFonts w:ascii="Cambria Math" w:hAnsi="Cambria Math"/>
                  <w:i/>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amp;</m:t>
                      </m:r>
                      <m:acc>
                        <m:accPr>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t</m:t>
                              </m:r>
                            </m:sub>
                          </m:sSub>
                        </m:e>
                      </m:acc>
                      <m:r>
                        <w:rPr>
                          <w:rFonts w:ascii="Cambria Math" w:hAnsi="Cambria Math"/>
                        </w:rPr>
                        <m:t>&gt;thr</m:t>
                      </m:r>
                      <m:sSub>
                        <m:sSubPr>
                          <m:ctrlPr>
                            <w:rPr>
                              <w:rFonts w:ascii="Cambria Math" w:hAnsi="Cambria Math"/>
                            </w:rPr>
                          </m:ctrlPr>
                        </m:sSubPr>
                        <m:e>
                          <m:r>
                            <w:rPr>
                              <w:rFonts w:ascii="Cambria Math" w:hAnsi="Cambria Math"/>
                            </w:rPr>
                            <m:t>e</m:t>
                          </m:r>
                        </m:e>
                        <m:sub>
                          <m:r>
                            <m:rPr>
                              <m:sty m:val="p"/>
                            </m:rPr>
                            <w:rPr>
                              <w:rFonts w:ascii="Cambria Math" w:hAnsi="Cambria Math"/>
                            </w:rPr>
                            <m:t>rt</m:t>
                          </m:r>
                        </m:sub>
                      </m:sSub>
                      <m:r>
                        <w:rPr>
                          <w:rFonts w:ascii="Cambria Math" w:hAnsi="Cambria Math"/>
                        </w:rPr>
                        <m:t>    &amp;&amp;</m:t>
                      </m:r>
                      <m:r>
                        <m:rPr>
                          <m:nor/>
                        </m:rPr>
                        <m:t>flex-power event</m:t>
                      </m:r>
                    </m:e>
                    <m:e>
                      <m:r>
                        <w:rPr>
                          <w:rFonts w:ascii="Cambria Math" w:hAnsi="Cambria Math"/>
                        </w:rPr>
                        <m:t>&amp;</m:t>
                      </m:r>
                      <m:acc>
                        <m:accPr>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t</m:t>
                              </m:r>
                            </m:sub>
                          </m:sSub>
                        </m:e>
                      </m:acc>
                      <m:r>
                        <w:rPr>
                          <w:rFonts w:ascii="Cambria Math" w:hAnsi="Cambria Math"/>
                        </w:rPr>
                        <m:t>≤thr</m:t>
                      </m:r>
                      <m:sSub>
                        <m:sSubPr>
                          <m:ctrlPr>
                            <w:rPr>
                              <w:rFonts w:ascii="Cambria Math" w:hAnsi="Cambria Math"/>
                            </w:rPr>
                          </m:ctrlPr>
                        </m:sSubPr>
                        <m:e>
                          <m:r>
                            <w:rPr>
                              <w:rFonts w:ascii="Cambria Math" w:hAnsi="Cambria Math"/>
                            </w:rPr>
                            <m:t>e</m:t>
                          </m:r>
                        </m:e>
                        <m:sub>
                          <m:r>
                            <m:rPr>
                              <m:sty m:val="p"/>
                            </m:rPr>
                            <w:rPr>
                              <w:rFonts w:ascii="Cambria Math" w:hAnsi="Cambria Math"/>
                            </w:rPr>
                            <m:t>rt</m:t>
                          </m:r>
                        </m:sub>
                      </m:sSub>
                      <m:r>
                        <w:rPr>
                          <w:rFonts w:ascii="Cambria Math" w:hAnsi="Cambria Math"/>
                        </w:rPr>
                        <m:t>    &amp;&amp;</m:t>
                      </m:r>
                      <m:r>
                        <m:rPr>
                          <m:sty m:val="p"/>
                        </m:rPr>
                        <w:rPr>
                          <w:rFonts w:ascii="Cambria Math" w:hAnsi="Cambria Math"/>
                        </w:rPr>
                        <m:t>non</m:t>
                      </m:r>
                      <m:r>
                        <w:rPr>
                          <w:rFonts w:ascii="Cambria Math" w:hAnsi="Cambria Math"/>
                        </w:rPr>
                        <m:t>-</m:t>
                      </m:r>
                      <m:r>
                        <m:rPr>
                          <m:sty m:val="p"/>
                        </m:rPr>
                        <w:rPr>
                          <w:rFonts w:ascii="Cambria Math" w:hAnsi="Cambria Math"/>
                        </w:rPr>
                        <m:t>event</m:t>
                      </m:r>
                      <m:r>
                        <w:rPr>
                          <w:rFonts w:ascii="Cambria Math" w:hAnsi="Cambria Math"/>
                        </w:rPr>
                        <m:t>    &amp;&amp;    &amp;&amp;</m:t>
                      </m:r>
                    </m:e>
                  </m:eqArr>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41C859FD" w14:textId="727E01C3" w:rsidR="00CE713A" w:rsidRDefault="00E238AD" w:rsidP="00CE713A">
      <w:pPr>
        <w:pStyle w:val="MainText"/>
      </w:pPr>
      <w:r w:rsidRPr="00E238AD">
        <w:t>DTW values stay low when flex power states are consistent</w:t>
      </w:r>
      <w:r w:rsidR="00CE713A" w:rsidRPr="006534D7">
        <w:t xml:space="preserve"> between days. As shown in </w:t>
      </w:r>
      <w:r w:rsidR="00CE713A" w:rsidRPr="006534D7">
        <w:fldChar w:fldCharType="begin"/>
      </w:r>
      <w:r w:rsidR="00CE713A" w:rsidRPr="006534D7">
        <w:instrText xml:space="preserve"> REF _Ref182380271 \h  \* MERGEFORMAT </w:instrText>
      </w:r>
      <w:r w:rsidR="00CE713A" w:rsidRPr="006534D7">
        <w:fldChar w:fldCharType="separate"/>
      </w:r>
      <w:r w:rsidR="007C00B5" w:rsidRPr="004C519C">
        <w:t xml:space="preserve">Fig. </w:t>
      </w:r>
      <w:r w:rsidR="007C00B5">
        <w:t>5</w:t>
      </w:r>
      <w:r w:rsidR="00CE713A" w:rsidRPr="006534D7">
        <w:fldChar w:fldCharType="end"/>
      </w:r>
      <w:r w:rsidR="00CE713A" w:rsidRPr="006534D7">
        <w:t>, when both sequences are in the flex power</w:t>
      </w:r>
      <w:r w:rsidR="00CE713A">
        <w:rPr>
          <w:rFonts w:hint="eastAsia"/>
        </w:rPr>
        <w:t xml:space="preserve"> </w:t>
      </w:r>
      <w:r w:rsidR="003A6446">
        <w:t>OFF</w:t>
      </w:r>
      <w:r w:rsidR="00CE713A" w:rsidRPr="006534D7">
        <w:t xml:space="preserve"> state</w:t>
      </w:r>
      <w:r w:rsidR="00CE713A">
        <w:rPr>
          <w:lang w:val="en-US"/>
        </w:rPr>
        <w:t>(</w:t>
      </w:r>
      <w:r w:rsidR="00CE713A">
        <w:rPr>
          <w:lang w:val="en-US"/>
        </w:rPr>
        <w:fldChar w:fldCharType="begin"/>
      </w:r>
      <w:r w:rsidR="00CE713A">
        <w:rPr>
          <w:lang w:val="en-US"/>
        </w:rPr>
        <w:instrText xml:space="preserve"> REF _Ref182380271 \h </w:instrText>
      </w:r>
      <w:r w:rsidR="00CE713A">
        <w:rPr>
          <w:lang w:val="en-US"/>
        </w:rPr>
      </w:r>
      <w:r w:rsidR="00CE713A">
        <w:rPr>
          <w:lang w:val="en-US"/>
        </w:rPr>
        <w:fldChar w:fldCharType="separate"/>
      </w:r>
      <w:r w:rsidR="007C00B5" w:rsidRPr="004C519C">
        <w:t xml:space="preserve">Fig. </w:t>
      </w:r>
      <w:r w:rsidR="007C00B5">
        <w:rPr>
          <w:noProof/>
        </w:rPr>
        <w:t>5</w:t>
      </w:r>
      <w:r w:rsidR="00CE713A">
        <w:rPr>
          <w:lang w:val="en-US"/>
        </w:rPr>
        <w:fldChar w:fldCharType="end"/>
      </w:r>
      <w:r w:rsidR="00CE713A">
        <w:rPr>
          <w:lang w:val="en-US"/>
        </w:rPr>
        <w:t xml:space="preserve"> (a))</w:t>
      </w:r>
      <w:r w:rsidR="00CE713A" w:rsidRPr="006534D7">
        <w:t xml:space="preserve">, the </w:t>
      </w:r>
      <w:r w:rsidR="00CE713A">
        <w:t>residual</w:t>
      </w:r>
      <w:r w:rsidR="00CE713A" w:rsidRPr="006534D7">
        <w:t xml:space="preserve"> </w:t>
      </w:r>
      <w:r w:rsidR="00CE713A" w:rsidRPr="00E47C04">
        <w:t>value</w:t>
      </w:r>
      <w:r w:rsidR="00CE713A" w:rsidRPr="00E47C04">
        <w:rPr>
          <w:rFonts w:eastAsia="SimSun"/>
          <w:lang w:val="en-US"/>
        </w:rPr>
        <w:t>(green)</w:t>
      </w:r>
      <w:r w:rsidR="00CE713A" w:rsidRPr="00E47C04">
        <w:t xml:space="preserve"> remains</w:t>
      </w:r>
      <w:r w:rsidR="00CE713A" w:rsidRPr="006534D7">
        <w:t xml:space="preserve"> below 1, with a DTW </w:t>
      </w:r>
      <w:r w:rsidR="007566EF">
        <w:t>value</w:t>
      </w:r>
      <w:r w:rsidR="00CE713A" w:rsidRPr="006534D7">
        <w:t xml:space="preserve"> of 116.92. In the case where both sequences are in the flex power </w:t>
      </w:r>
      <w:r w:rsidR="00345C3A">
        <w:t>ON</w:t>
      </w:r>
      <w:r w:rsidR="00CE713A" w:rsidRPr="006534D7">
        <w:t xml:space="preserve"> state without </w:t>
      </w:r>
      <w:r w:rsidR="00905B4B">
        <w:t xml:space="preserve">a </w:t>
      </w:r>
      <w:r w:rsidR="00CE713A" w:rsidRPr="006534D7">
        <w:t>step point offset</w:t>
      </w:r>
      <w:r w:rsidR="00CE713A">
        <w:rPr>
          <w:lang w:val="en-US"/>
        </w:rPr>
        <w:t>(</w:t>
      </w:r>
      <w:r w:rsidR="00CE713A">
        <w:rPr>
          <w:lang w:val="en-US"/>
        </w:rPr>
        <w:fldChar w:fldCharType="begin"/>
      </w:r>
      <w:r w:rsidR="00CE713A">
        <w:rPr>
          <w:lang w:val="en-US"/>
        </w:rPr>
        <w:instrText xml:space="preserve"> REF _Ref182380271 \h </w:instrText>
      </w:r>
      <w:r w:rsidR="00CE713A">
        <w:rPr>
          <w:lang w:val="en-US"/>
        </w:rPr>
      </w:r>
      <w:r w:rsidR="00CE713A">
        <w:rPr>
          <w:lang w:val="en-US"/>
        </w:rPr>
        <w:fldChar w:fldCharType="separate"/>
      </w:r>
      <w:r w:rsidR="007C00B5" w:rsidRPr="004C519C">
        <w:t xml:space="preserve">Fig. </w:t>
      </w:r>
      <w:r w:rsidR="007C00B5">
        <w:rPr>
          <w:noProof/>
        </w:rPr>
        <w:t>5</w:t>
      </w:r>
      <w:r w:rsidR="00CE713A">
        <w:rPr>
          <w:lang w:val="en-US"/>
        </w:rPr>
        <w:fldChar w:fldCharType="end"/>
      </w:r>
      <w:r w:rsidR="00CE713A">
        <w:rPr>
          <w:lang w:val="en-US"/>
        </w:rPr>
        <w:t xml:space="preserve"> (b))</w:t>
      </w:r>
      <w:r w:rsidR="00CE713A" w:rsidRPr="006534D7">
        <w:t xml:space="preserve">, the differential value stays below 1, with a DTW value of 76.91. When both sequences are in the flex power </w:t>
      </w:r>
      <w:r w:rsidR="00EF7B7A">
        <w:t>ON</w:t>
      </w:r>
      <w:r w:rsidR="00CE713A" w:rsidRPr="006534D7">
        <w:t xml:space="preserve"> state with a step point offset, despite differential values exceeding 5, the DTW value is 131.57, not significantly different from the previous case</w:t>
      </w:r>
      <w:r w:rsidR="00CE713A">
        <w:rPr>
          <w:lang w:val="en-US"/>
        </w:rPr>
        <w:t>(</w:t>
      </w:r>
      <w:r w:rsidR="00CE713A">
        <w:rPr>
          <w:lang w:val="en-US"/>
        </w:rPr>
        <w:fldChar w:fldCharType="begin"/>
      </w:r>
      <w:r w:rsidR="00CE713A">
        <w:rPr>
          <w:lang w:val="en-US"/>
        </w:rPr>
        <w:instrText xml:space="preserve"> REF _Ref182380271 \h </w:instrText>
      </w:r>
      <w:r w:rsidR="00CE713A">
        <w:rPr>
          <w:lang w:val="en-US"/>
        </w:rPr>
      </w:r>
      <w:r w:rsidR="00CE713A">
        <w:rPr>
          <w:lang w:val="en-US"/>
        </w:rPr>
        <w:fldChar w:fldCharType="separate"/>
      </w:r>
      <w:r w:rsidR="007C00B5" w:rsidRPr="004C519C">
        <w:t xml:space="preserve">Fig. </w:t>
      </w:r>
      <w:r w:rsidR="007C00B5">
        <w:rPr>
          <w:noProof/>
        </w:rPr>
        <w:t>5</w:t>
      </w:r>
      <w:r w:rsidR="00CE713A">
        <w:rPr>
          <w:lang w:val="en-US"/>
        </w:rPr>
        <w:fldChar w:fldCharType="end"/>
      </w:r>
      <w:r w:rsidR="00CE713A">
        <w:rPr>
          <w:lang w:val="en-US"/>
        </w:rPr>
        <w:t xml:space="preserve"> (c))</w:t>
      </w:r>
      <w:r w:rsidR="00CE713A" w:rsidRPr="006534D7">
        <w:t>.</w:t>
      </w:r>
      <w:r w:rsidR="00CE713A" w:rsidRPr="006534D7">
        <w:rPr>
          <w:rFonts w:hint="eastAsia"/>
        </w:rPr>
        <w:t xml:space="preserve"> </w:t>
      </w:r>
      <w:r w:rsidR="00CE713A" w:rsidRPr="006534D7">
        <w:t>This demonstrates DTW's ability to recognize similar patterns regardless of temporal shifts.</w:t>
      </w:r>
    </w:p>
    <w:p w14:paraId="3E311C92" w14:textId="77777777" w:rsidR="00CE713A" w:rsidRPr="004C519C" w:rsidRDefault="00CE713A" w:rsidP="00CE713A">
      <w:pPr>
        <w:pStyle w:val="BodyText"/>
        <w:keepNext/>
        <w:ind w:firstLine="0"/>
        <w:jc w:val="center"/>
        <w:rPr>
          <w:sz w:val="20"/>
          <w:szCs w:val="20"/>
        </w:rPr>
      </w:pPr>
      <w:r>
        <w:rPr>
          <w:noProof/>
          <w:sz w:val="20"/>
          <w:szCs w:val="20"/>
        </w:rPr>
        <w:lastRenderedPageBreak/>
        <w:drawing>
          <wp:inline distT="0" distB="0" distL="0" distR="0" wp14:anchorId="76ECB1B0" wp14:editId="7169AB44">
            <wp:extent cx="5530645" cy="3238975"/>
            <wp:effectExtent l="0" t="0" r="0" b="0"/>
            <wp:docPr id="730757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757546" name="Picture 730757546"/>
                    <pic:cNvPicPr/>
                  </pic:nvPicPr>
                  <pic:blipFill>
                    <a:blip r:embed="rId13"/>
                    <a:stretch>
                      <a:fillRect/>
                    </a:stretch>
                  </pic:blipFill>
                  <pic:spPr>
                    <a:xfrm>
                      <a:off x="0" y="0"/>
                      <a:ext cx="5559565" cy="3255911"/>
                    </a:xfrm>
                    <a:prstGeom prst="rect">
                      <a:avLst/>
                    </a:prstGeom>
                  </pic:spPr>
                </pic:pic>
              </a:graphicData>
            </a:graphic>
          </wp:inline>
        </w:drawing>
      </w:r>
    </w:p>
    <w:p w14:paraId="7D21E8D3" w14:textId="109515AD" w:rsidR="00CE713A" w:rsidRPr="00BF5792" w:rsidRDefault="00CE713A" w:rsidP="00CE713A">
      <w:pPr>
        <w:pStyle w:val="Caption"/>
        <w:rPr>
          <w:sz w:val="20"/>
        </w:rPr>
      </w:pPr>
      <w:bookmarkStart w:id="8" w:name="_Ref182380271"/>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5</w:t>
      </w:r>
      <w:r w:rsidRPr="004C519C">
        <w:rPr>
          <w:noProof/>
          <w:sz w:val="20"/>
        </w:rPr>
        <w:fldChar w:fldCharType="end"/>
      </w:r>
      <w:bookmarkEnd w:id="8"/>
      <w:r w:rsidRPr="004C519C">
        <w:rPr>
          <w:noProof/>
          <w:sz w:val="20"/>
        </w:rPr>
        <w:t xml:space="preserve"> </w:t>
      </w:r>
      <w:r w:rsidRPr="00F3501A">
        <w:rPr>
          <w:b w:val="0"/>
          <w:bCs/>
          <w:noProof/>
          <w:sz w:val="20"/>
        </w:rPr>
        <w:t xml:space="preserve">Anomaly scoring results of the DTW method and differential approach in </w:t>
      </w:r>
      <w:r w:rsidR="000048E8">
        <w:rPr>
          <w:rFonts w:hint="eastAsia"/>
          <w:b w:val="0"/>
          <w:bCs/>
          <w:noProof/>
          <w:sz w:val="20"/>
        </w:rPr>
        <w:t>di</w:t>
      </w:r>
      <w:r w:rsidR="000048E8">
        <w:rPr>
          <w:b w:val="0"/>
          <w:bCs/>
          <w:noProof/>
          <w:sz w:val="20"/>
          <w:lang w:val="en-US"/>
        </w:rPr>
        <w:t xml:space="preserve">fferent </w:t>
      </w:r>
      <w:r w:rsidRPr="00F3501A">
        <w:rPr>
          <w:b w:val="0"/>
          <w:bCs/>
          <w:noProof/>
          <w:sz w:val="20"/>
        </w:rPr>
        <w:t>scenarios</w:t>
      </w:r>
    </w:p>
    <w:p w14:paraId="6EA69FC6" w14:textId="72427F4B" w:rsidR="00CE713A" w:rsidRPr="00CE713A" w:rsidRDefault="00CE713A" w:rsidP="0038454B">
      <w:pPr>
        <w:pStyle w:val="MainText"/>
      </w:pPr>
      <w:r w:rsidRPr="006534D7">
        <w:t>In contrast, DTW values increase significantly when actual flex power changes occur. When C/N0 data experiences step lift or overall lift</w:t>
      </w:r>
      <w:r>
        <w:rPr>
          <w:lang w:val="en-US"/>
        </w:rPr>
        <w:t>(</w:t>
      </w:r>
      <w:r>
        <w:rPr>
          <w:lang w:val="en-US"/>
        </w:rPr>
        <w:fldChar w:fldCharType="begin"/>
      </w:r>
      <w:r>
        <w:rPr>
          <w:lang w:val="en-US"/>
        </w:rPr>
        <w:instrText xml:space="preserve"> REF _Ref182380271 \h </w:instrText>
      </w:r>
      <w:r>
        <w:rPr>
          <w:lang w:val="en-US"/>
        </w:rPr>
      </w:r>
      <w:r>
        <w:rPr>
          <w:lang w:val="en-US"/>
        </w:rPr>
        <w:fldChar w:fldCharType="separate"/>
      </w:r>
      <w:r w:rsidR="007C00B5" w:rsidRPr="004C519C">
        <w:t xml:space="preserve">Fig. </w:t>
      </w:r>
      <w:r w:rsidR="007C00B5">
        <w:rPr>
          <w:noProof/>
        </w:rPr>
        <w:t>5</w:t>
      </w:r>
      <w:r>
        <w:rPr>
          <w:lang w:val="en-US"/>
        </w:rPr>
        <w:fldChar w:fldCharType="end"/>
      </w:r>
      <w:r>
        <w:rPr>
          <w:lang w:val="en-US"/>
        </w:rPr>
        <w:t xml:space="preserve"> (d)(e))</w:t>
      </w:r>
      <w:r w:rsidRPr="006534D7">
        <w:t>, the DTW values surge to 2368.88 and 2681.97</w:t>
      </w:r>
      <w:r w:rsidR="00653434">
        <w:t xml:space="preserve">, </w:t>
      </w:r>
      <w:r w:rsidRPr="006534D7">
        <w:t>respectively, an order of magnitude larger than the consistent-state cases. Notably, DTW also effectively handles scenario</w:t>
      </w:r>
      <w:r w:rsidR="002241F4">
        <w:t xml:space="preserve">s </w:t>
      </w:r>
      <w:r w:rsidRPr="006534D7">
        <w:t>with substantial noise in C/N0 data. I</w:t>
      </w:r>
      <w:r>
        <w:t xml:space="preserve">n </w:t>
      </w:r>
      <w:r>
        <w:rPr>
          <w:lang w:val="en-US"/>
        </w:rPr>
        <w:fldChar w:fldCharType="begin"/>
      </w:r>
      <w:r>
        <w:rPr>
          <w:lang w:val="en-US"/>
        </w:rPr>
        <w:instrText xml:space="preserve"> REF _Ref182380271 \h </w:instrText>
      </w:r>
      <w:r>
        <w:rPr>
          <w:lang w:val="en-US"/>
        </w:rPr>
      </w:r>
      <w:r>
        <w:rPr>
          <w:lang w:val="en-US"/>
        </w:rPr>
        <w:fldChar w:fldCharType="separate"/>
      </w:r>
      <w:r w:rsidR="007C00B5" w:rsidRPr="004C519C">
        <w:t xml:space="preserve">Fig. </w:t>
      </w:r>
      <w:r w:rsidR="007C00B5">
        <w:rPr>
          <w:noProof/>
        </w:rPr>
        <w:t>5</w:t>
      </w:r>
      <w:r>
        <w:rPr>
          <w:lang w:val="en-US"/>
        </w:rPr>
        <w:fldChar w:fldCharType="end"/>
      </w:r>
      <w:r>
        <w:rPr>
          <w:lang w:val="en-US"/>
        </w:rPr>
        <w:t xml:space="preserve"> (f)</w:t>
      </w:r>
      <w:r w:rsidRPr="006534D7">
        <w:t>, despite the test data containing significant noise and showing maximum differential values of 10, the DTW value remains relatively low at 286.04.</w:t>
      </w:r>
      <w:r w:rsidRPr="006534D7">
        <w:rPr>
          <w:rFonts w:hint="eastAsia"/>
        </w:rPr>
        <w:t xml:space="preserve"> </w:t>
      </w:r>
      <w:r w:rsidRPr="006534D7">
        <w:t>Such robust detection capability with strong noise resistance is effectiv</w:t>
      </w:r>
      <w:r w:rsidR="00604DF4">
        <w:t>e</w:t>
      </w:r>
      <w:r w:rsidRPr="006534D7">
        <w:t xml:space="preserve"> for both step lift and overall lift patterns.</w:t>
      </w:r>
    </w:p>
    <w:p w14:paraId="3B85B4B6" w14:textId="04080CA8" w:rsidR="00D2232B" w:rsidRPr="00D2232B" w:rsidRDefault="00D2232B" w:rsidP="00DA2166">
      <w:pPr>
        <w:pStyle w:val="Heading2"/>
      </w:pPr>
      <w:r>
        <w:t xml:space="preserve">Threshold </w:t>
      </w:r>
      <w:r w:rsidR="008D232E">
        <w:t>s</w:t>
      </w:r>
      <w:r>
        <w:t>trategy</w:t>
      </w:r>
    </w:p>
    <w:bookmarkEnd w:id="7"/>
    <w:p w14:paraId="4C42B29E" w14:textId="75748C76" w:rsidR="00036C3A" w:rsidRPr="00E17080" w:rsidRDefault="00413349" w:rsidP="00A06E31">
      <w:pPr>
        <w:pStyle w:val="MainText"/>
        <w:ind w:firstLine="0"/>
      </w:pPr>
      <w:r w:rsidRPr="00E17080">
        <w:t xml:space="preserve">Effective threshold determination is crucial for converting DTW distance measures into accurate flex power detection. </w:t>
      </w:r>
      <w:r w:rsidR="00E3045E" w:rsidRPr="00E17080">
        <w:t>We implemented the IQR</w:t>
      </w:r>
      <w:r w:rsidR="00A40FA3" w:rsidRPr="00E17080">
        <w:t xml:space="preserve"> </w:t>
      </w:r>
      <w:r w:rsidR="00E3045E" w:rsidRPr="00E17080">
        <w:t>method, achieving favorable results with its adaptive thresholding capability</w:t>
      </w:r>
      <w:r w:rsidR="00036C3A" w:rsidRPr="00E17080">
        <w:t>.</w:t>
      </w:r>
      <w:r w:rsidR="00E319DB" w:rsidRPr="00E17080">
        <w:t xml:space="preserve"> </w:t>
      </w:r>
      <w:r w:rsidR="009355A6" w:rsidRPr="00E17080">
        <w:t xml:space="preserve">Static thresholds lack generalizability across satellites and stations, while machine learning methods require annotated training data and frequent updates, making both unsuitable for this scenario. </w:t>
      </w:r>
      <w:r w:rsidR="00036C3A" w:rsidRPr="00E17080">
        <w:t xml:space="preserve">First, calculate </w:t>
      </w:r>
      <w:r w:rsidR="00FE5A55">
        <w:t xml:space="preserve">the </w:t>
      </w:r>
      <w:r w:rsidR="00036C3A" w:rsidRPr="00E17080">
        <w:t>quartile</w:t>
      </w:r>
      <w:r w:rsidR="00EC79E7" w:rsidRPr="00E17080">
        <w:t>s</w:t>
      </w:r>
      <w:r w:rsidR="00036C3A" w:rsidRPr="00E17080">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E17080">
        <w:rPr>
          <w:rFonts w:hint="eastAsia"/>
        </w:rPr>
        <w:t>.</w:t>
      </w:r>
      <w:r w:rsidR="00A06B92" w:rsidRPr="00E17080">
        <w:t xml:space="preserve"> </w:t>
      </w:r>
      <w:r w:rsidR="00E01A5C" w:rsidRPr="00E17080">
        <w:t>Then c</w:t>
      </w:r>
      <w:r w:rsidR="00036C3A" w:rsidRPr="00E17080">
        <w:t xml:space="preserve">alculate the </w:t>
      </w:r>
      <m:oMath>
        <m:r>
          <w:rPr>
            <w:rFonts w:ascii="Cambria Math" w:hAnsi="Cambria Math"/>
          </w:rPr>
          <m:t>IQR</m:t>
        </m:r>
      </m:oMath>
      <w:r w:rsidR="00036C3A" w:rsidRPr="00E17080">
        <w:t xml:space="preserve"> using</w:t>
      </w:r>
    </w:p>
    <w:p w14:paraId="71619358" w14:textId="5BBBBA56" w:rsidR="003D726F" w:rsidRPr="00E17080" w:rsidRDefault="00000000" w:rsidP="00E17080">
      <w:pPr>
        <w:pStyle w:val="MainText"/>
      </w:pPr>
      <m:oMathPara>
        <m:oMath>
          <m:eqArr>
            <m:eqArrPr>
              <m:maxDist m:val="1"/>
              <m:ctrlPr>
                <w:rPr>
                  <w:rFonts w:ascii="Cambria Math" w:hAnsi="Cambria Math"/>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 xml:space="preserve"> # </m:t>
              </m:r>
              <m:d>
                <m:dPr>
                  <m:ctrlPr>
                    <w:rPr>
                      <w:rFonts w:ascii="Cambria Math" w:hAnsi="Cambria Math"/>
                    </w:rPr>
                  </m:ctrlPr>
                </m:dPr>
                <m:e>
                  <m:r>
                    <m:rPr>
                      <m:sty m:val="p"/>
                    </m:rPr>
                    <w:rPr>
                      <w:rFonts w:ascii="Cambria Math" w:hAnsi="Cambria Math"/>
                    </w:rPr>
                    <m:t>11</m:t>
                  </m:r>
                </m:e>
              </m:d>
            </m:e>
          </m:eqArr>
        </m:oMath>
      </m:oMathPara>
    </w:p>
    <w:p w14:paraId="4D949532" w14:textId="085CAED4" w:rsidR="00036C3A" w:rsidRPr="00E17080" w:rsidRDefault="00036C3A" w:rsidP="00E17080">
      <w:pPr>
        <w:pStyle w:val="MainText"/>
      </w:pPr>
      <w:r w:rsidRPr="00E17080">
        <w:t xml:space="preserve">To detect anomaly points, we define upper and lower thresholds based on IQR. A common coefficient </w:t>
      </w:r>
      <m:oMath>
        <m:r>
          <w:rPr>
            <w:rFonts w:ascii="Cambria Math" w:hAnsi="Cambria Math"/>
          </w:rPr>
          <m:t>k</m:t>
        </m:r>
      </m:oMath>
      <w:r w:rsidRPr="00E17080">
        <w:t xml:space="preserve">, typically </w:t>
      </w:r>
      <w:r w:rsidR="009A4D89" w:rsidRPr="00E17080">
        <w:rPr>
          <w:rFonts w:eastAsiaTheme="minorEastAsia"/>
        </w:rPr>
        <w:t>around</w:t>
      </w:r>
      <w:r w:rsidRPr="00E17080">
        <w:t xml:space="preserve"> 1.5, is used</w:t>
      </w:r>
      <w:r w:rsidR="009F66B2">
        <w:t>,</w:t>
      </w:r>
    </w:p>
    <w:p w14:paraId="2CEA8AD6" w14:textId="3A0A5B99" w:rsidR="003D726F"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Upp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w:rPr>
                          <w:rFonts w:ascii="Cambria Math" w:hAnsi="Cambria Math"/>
                        </w:rPr>
                        <m:t>Low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qArr>
                  <m:r>
                    <m:rPr>
                      <m:sty m:val="p"/>
                    </m:rPr>
                    <w:rPr>
                      <w:rFonts w:ascii="Cambria Math" w:hAnsi="Cambria Math"/>
                    </w:rPr>
                    <m:t xml:space="preserve"> </m:t>
                  </m:r>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2</m:t>
                  </m:r>
                </m:e>
              </m:d>
            </m:e>
          </m:eqArr>
        </m:oMath>
      </m:oMathPara>
    </w:p>
    <w:p w14:paraId="3E8F5D00" w14:textId="13430123" w:rsidR="00036C3A" w:rsidRPr="00E17080" w:rsidRDefault="00387AA4" w:rsidP="008D66B8">
      <w:pPr>
        <w:pStyle w:val="MainText"/>
        <w:ind w:firstLine="0"/>
      </w:pPr>
      <w:r>
        <w:t>Each</w:t>
      </w:r>
      <w:r w:rsidR="00036C3A" w:rsidRPr="00E17080">
        <w:t xml:space="preserve">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E17080">
        <w:t xml:space="preserve"> </w:t>
      </w:r>
      <w:r w:rsidR="0015289A">
        <w:t>in</w:t>
      </w:r>
      <w:r w:rsidR="006F57F9">
        <w:t xml:space="preserve"> the</w:t>
      </w:r>
      <w:r w:rsidR="00036C3A" w:rsidRPr="00E17080">
        <w:t xml:space="preserv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036C3A" w:rsidRPr="00E17080">
        <w:t xml:space="preserve"> </w:t>
      </w:r>
      <w:r w:rsidR="0015289A">
        <w:t xml:space="preserve">sequence </w:t>
      </w:r>
      <w:r w:rsidR="008C765C" w:rsidRPr="008C765C">
        <w:t>is compared against these thresholds</w:t>
      </w:r>
      <w:r w:rsidR="00036C3A" w:rsidRPr="00E17080">
        <w:t>. Anomaly point criteria</w:t>
      </w:r>
    </w:p>
    <w:p w14:paraId="52F03963" w14:textId="30A333DB" w:rsidR="00E319DB"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3</m:t>
                  </m:r>
                </m:e>
              </m:d>
            </m:e>
          </m:eqArr>
        </m:oMath>
      </m:oMathPara>
    </w:p>
    <w:p w14:paraId="5F21A3E4" w14:textId="2CB5BD1C" w:rsidR="000E5E1D" w:rsidRPr="00E17080" w:rsidRDefault="007D14B7" w:rsidP="008D66B8">
      <w:pPr>
        <w:pStyle w:val="MainText"/>
        <w:ind w:firstLine="0"/>
      </w:pPr>
      <w:r w:rsidRPr="007D14B7">
        <w:t>Therefore, the final anomaly determination is expressed a</w:t>
      </w:r>
      <w:r w:rsidR="000E5E1D" w:rsidRPr="00E17080">
        <w:t>s</w:t>
      </w:r>
    </w:p>
    <w:p w14:paraId="41514AD8" w14:textId="33253977" w:rsidR="000E5E1D" w:rsidRPr="004C519C"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r>
                          <m:rPr>
                            <m:sty m:val="p"/>
                          </m:rPr>
                          <w:rPr>
                            <w:rFonts w:ascii="Cambria Math" w:hAnsi="Cambria Math"/>
                          </w:rPr>
                          <m:t>≤</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4</m:t>
                  </m:r>
                </m:e>
              </m:d>
            </m:e>
          </m:eqArr>
        </m:oMath>
      </m:oMathPara>
    </w:p>
    <w:p w14:paraId="3F78B036" w14:textId="1D37F556" w:rsidR="008A08CF" w:rsidRDefault="005E6FFA" w:rsidP="008A08CF">
      <w:pPr>
        <w:pStyle w:val="MainText"/>
      </w:pPr>
      <w:bookmarkStart w:id="9" w:name="datasets-and-performance-metrics"/>
      <w:bookmarkStart w:id="10" w:name="result-and-discussion"/>
      <w:r w:rsidRPr="005E6FFA">
        <w:t>To evaluate the detection performance of AFPD-DTW, we adopt standard classification metrics. Based on the thresholding results, True Positives (TP), False Positives (FP), True Negatives (TN), and False Negatives (FN) are defined. The corresponding indicators are calculated as</w:t>
      </w:r>
    </w:p>
    <w:p w14:paraId="0F3A74E2" w14:textId="77777777" w:rsidR="003C26AD" w:rsidRPr="003C26AD" w:rsidRDefault="003C26AD" w:rsidP="00117248">
      <w:pPr>
        <w:pStyle w:val="FirstParagraph"/>
        <w:spacing w:before="0" w:after="0"/>
        <w:ind w:firstLine="482"/>
        <w:rPr>
          <w:sz w:val="20"/>
          <w:szCs w:val="20"/>
        </w:rPr>
      </w:pPr>
      <m:oMathPara>
        <m:oMathParaPr>
          <m:jc m:val="center"/>
        </m:oMathParaPr>
        <m:oMath>
          <m:r>
            <w:rPr>
              <w:rFonts w:ascii="Cambria Math" w:hAnsi="Cambria Math"/>
              <w:sz w:val="20"/>
              <w:szCs w:val="20"/>
            </w:rPr>
            <m:t>TPR</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TP</m:t>
              </m:r>
            </m:num>
            <m:den>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FN</m:t>
              </m:r>
            </m:den>
          </m:f>
          <m:r>
            <m:rPr>
              <m:sty m:val="p"/>
            </m:rPr>
            <w:rPr>
              <w:rFonts w:ascii="Cambria Math" w:hAnsi="Cambria Math"/>
              <w:sz w:val="20"/>
              <w:szCs w:val="20"/>
            </w:rPr>
            <m:t>,</m:t>
          </m:r>
          <m:r>
            <w:rPr>
              <w:rFonts w:ascii="Cambria Math" w:hAnsi="Cambria Math"/>
              <w:sz w:val="20"/>
              <w:szCs w:val="20"/>
            </w:rPr>
            <m:t> FPR</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FP</m:t>
              </m:r>
            </m:num>
            <m:den>
              <m:r>
                <w:rPr>
                  <w:rFonts w:ascii="Cambria Math" w:hAnsi="Cambria Math"/>
                  <w:sz w:val="20"/>
                  <w:szCs w:val="20"/>
                </w:rPr>
                <m:t>FP</m:t>
              </m:r>
              <m:r>
                <m:rPr>
                  <m:sty m:val="p"/>
                </m:rPr>
                <w:rPr>
                  <w:rFonts w:ascii="Cambria Math" w:hAnsi="Cambria Math"/>
                  <w:sz w:val="20"/>
                  <w:szCs w:val="20"/>
                </w:rPr>
                <m:t>+</m:t>
              </m:r>
              <m:r>
                <w:rPr>
                  <w:rFonts w:ascii="Cambria Math" w:hAnsi="Cambria Math"/>
                  <w:sz w:val="20"/>
                  <w:szCs w:val="20"/>
                </w:rPr>
                <m:t>TN</m:t>
              </m:r>
            </m:den>
          </m:f>
          <m:r>
            <m:rPr>
              <m:sty m:val="p"/>
            </m:rPr>
            <w:rPr>
              <w:rFonts w:ascii="Cambria Math" w:hAnsi="Cambria Math"/>
              <w:sz w:val="20"/>
              <w:szCs w:val="20"/>
            </w:rPr>
            <m:t>,</m:t>
          </m:r>
        </m:oMath>
      </m:oMathPara>
    </w:p>
    <w:p w14:paraId="50A2AD69" w14:textId="24780133" w:rsidR="003C26AD" w:rsidRPr="003C26AD" w:rsidRDefault="00000000" w:rsidP="00117248">
      <w:pPr>
        <w:pStyle w:val="FirstParagraph"/>
        <w:spacing w:before="0" w:after="0"/>
        <w:ind w:firstLine="482"/>
        <w:rPr>
          <w:sz w:val="20"/>
          <w:szCs w:val="20"/>
        </w:rPr>
      </w:pPr>
      <m:oMathPara>
        <m:oMathParaPr>
          <m:jc m:val="center"/>
        </m:oMathParaPr>
        <m:oMath>
          <m:eqArr>
            <m:eqArrPr>
              <m:maxDist m:val="1"/>
              <m:ctrlPr>
                <w:rPr>
                  <w:rFonts w:ascii="Cambria Math" w:hAnsi="Cambria Math"/>
                  <w:i/>
                  <w:sz w:val="20"/>
                  <w:szCs w:val="20"/>
                </w:rPr>
              </m:ctrlPr>
            </m:eqArrPr>
            <m:e>
              <m:r>
                <w:rPr>
                  <w:rFonts w:ascii="Cambria Math" w:hAnsi="Cambria Math"/>
                  <w:sz w:val="20"/>
                  <w:szCs w:val="20"/>
                </w:rPr>
                <m:t>Accuracy</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TN</m:t>
                  </m:r>
                </m:num>
                <m:den>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TN</m:t>
                  </m:r>
                  <m:r>
                    <m:rPr>
                      <m:sty m:val="p"/>
                    </m:rPr>
                    <w:rPr>
                      <w:rFonts w:ascii="Cambria Math" w:hAnsi="Cambria Math"/>
                      <w:sz w:val="20"/>
                      <w:szCs w:val="20"/>
                    </w:rPr>
                    <m:t>+</m:t>
                  </m:r>
                  <m:r>
                    <w:rPr>
                      <w:rFonts w:ascii="Cambria Math" w:hAnsi="Cambria Math"/>
                      <w:sz w:val="20"/>
                      <w:szCs w:val="20"/>
                    </w:rPr>
                    <m:t>FP</m:t>
                  </m:r>
                  <m:r>
                    <m:rPr>
                      <m:sty m:val="p"/>
                    </m:rPr>
                    <w:rPr>
                      <w:rFonts w:ascii="Cambria Math" w:hAnsi="Cambria Math"/>
                      <w:sz w:val="20"/>
                      <w:szCs w:val="20"/>
                    </w:rPr>
                    <m:t>+</m:t>
                  </m:r>
                  <m:r>
                    <w:rPr>
                      <w:rFonts w:ascii="Cambria Math" w:hAnsi="Cambria Math"/>
                      <w:sz w:val="20"/>
                      <w:szCs w:val="20"/>
                    </w:rPr>
                    <m:t>FN</m:t>
                  </m:r>
                </m:den>
              </m:f>
              <m:r>
                <m:rPr>
                  <m:sty m:val="p"/>
                </m:rPr>
                <w:rPr>
                  <w:rFonts w:ascii="Cambria Math" w:hAnsi="Cambria Math"/>
                  <w:sz w:val="20"/>
                  <w:szCs w:val="20"/>
                </w:rPr>
                <m:t>,</m:t>
              </m:r>
              <m:r>
                <w:rPr>
                  <w:rFonts w:ascii="Cambria Math" w:hAnsi="Cambria Math"/>
                  <w:sz w:val="20"/>
                  <w:szCs w:val="20"/>
                </w:rPr>
                <m:t> Precision</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TP</m:t>
                  </m:r>
                </m:num>
                <m:den>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FP</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5</m:t>
                  </m:r>
                </m:e>
              </m:d>
            </m:e>
          </m:eqArr>
        </m:oMath>
      </m:oMathPara>
    </w:p>
    <w:p w14:paraId="595F93A7" w14:textId="6F3FBF39" w:rsidR="003C26AD" w:rsidRPr="009910D4" w:rsidRDefault="00380950" w:rsidP="003C26AD">
      <w:pPr>
        <w:pStyle w:val="MainText"/>
        <w:ind w:firstLine="0"/>
        <w:rPr>
          <w:rFonts w:ascii="SimSun" w:eastAsia="SimSun" w:hAnsi="SimSun" w:cs="SimSun"/>
          <w:lang w:val="en-US"/>
        </w:rPr>
      </w:pPr>
      <w:r>
        <w:t>where</w:t>
      </w:r>
      <w:r w:rsidR="007B2919" w:rsidRPr="007B2919">
        <w:t xml:space="preserve"> </w:t>
      </w:r>
      <m:oMath>
        <m:r>
          <w:rPr>
            <w:rFonts w:ascii="Cambria Math" w:hAnsi="Cambria Math"/>
          </w:rPr>
          <m:t>TPR</m:t>
        </m:r>
      </m:oMath>
      <w:r w:rsidR="007B2919" w:rsidRPr="007B2919">
        <w:t xml:space="preserve"> represents the probability that true flex power event</w:t>
      </w:r>
      <w:r w:rsidR="00566E9C">
        <w:t>s</w:t>
      </w:r>
      <w:r w:rsidR="007B2919" w:rsidRPr="007B2919">
        <w:t xml:space="preserve"> </w:t>
      </w:r>
      <w:r w:rsidR="002E53E3">
        <w:t>are</w:t>
      </w:r>
      <w:r w:rsidR="007B2919" w:rsidRPr="007B2919">
        <w:t xml:space="preserve"> correctly detected, while </w:t>
      </w:r>
      <m:oMath>
        <m:r>
          <w:rPr>
            <w:rFonts w:ascii="Cambria Math" w:hAnsi="Cambria Math"/>
          </w:rPr>
          <m:t>FPR</m:t>
        </m:r>
      </m:oMath>
      <w:r w:rsidR="007B2919" w:rsidRPr="007B2919">
        <w:t xml:space="preserve"> denotes the probability that non-event</w:t>
      </w:r>
      <w:r w:rsidR="00C27DE8">
        <w:t>s</w:t>
      </w:r>
      <w:r w:rsidR="007B2919" w:rsidRPr="007B2919">
        <w:t xml:space="preserve"> </w:t>
      </w:r>
      <w:r w:rsidR="00C27DE8">
        <w:t>are</w:t>
      </w:r>
      <w:r w:rsidR="007B2919" w:rsidRPr="007B2919">
        <w:t xml:space="preserve"> incorrectly classified. </w:t>
      </w:r>
      <m:oMath>
        <m:r>
          <w:rPr>
            <w:rFonts w:ascii="Cambria Math" w:hAnsi="Cambria Math"/>
          </w:rPr>
          <m:t>Accuracy</m:t>
        </m:r>
      </m:oMath>
      <w:r w:rsidR="007B2919" w:rsidRPr="007B2919">
        <w:t xml:space="preserve"> measures the overall proportion of correct </w:t>
      </w:r>
      <w:r w:rsidR="004A5058">
        <w:t>detections</w:t>
      </w:r>
      <w:r w:rsidR="007B2919" w:rsidRPr="007B2919">
        <w:t xml:space="preserve">, and </w:t>
      </w:r>
      <m:oMath>
        <m:r>
          <w:rPr>
            <w:rFonts w:ascii="Cambria Math" w:hAnsi="Cambria Math"/>
          </w:rPr>
          <m:t>Precision</m:t>
        </m:r>
      </m:oMath>
      <w:r w:rsidR="007B2919" w:rsidRPr="007B2919">
        <w:t xml:space="preserve"> quantifies the reliability of positive </w:t>
      </w:r>
      <w:r w:rsidR="007B2919" w:rsidRPr="005F6BB9">
        <w:t>detections.</w:t>
      </w:r>
      <w:r w:rsidR="00E014B0" w:rsidRPr="005F6BB9">
        <w:t xml:space="preserve"> In combination</w:t>
      </w:r>
      <w:r w:rsidR="005F6BB9" w:rsidRPr="005F6BB9">
        <w:rPr>
          <w:rFonts w:eastAsia="SimSun"/>
          <w:lang w:val="en-US"/>
        </w:rPr>
        <w:t>,</w:t>
      </w:r>
      <w:r w:rsidR="005F6BB9" w:rsidRPr="005F6BB9">
        <w:t xml:space="preserve"> </w:t>
      </w:r>
      <w:r w:rsidR="005F6BB9" w:rsidRPr="005F6BB9">
        <w:rPr>
          <w:rFonts w:eastAsia="SimSun"/>
          <w:lang w:val="en-US"/>
        </w:rPr>
        <w:t>these metrics provide a comprehensive assessment of AFPD-DTW performance.</w:t>
      </w:r>
    </w:p>
    <w:p w14:paraId="16092C5E" w14:textId="1FE8C274" w:rsidR="00A31AB9" w:rsidRPr="008E6BFA" w:rsidRDefault="00A31AB9" w:rsidP="008E6BFA">
      <w:pPr>
        <w:pStyle w:val="Heading1"/>
      </w:pPr>
      <w:r w:rsidRPr="004C519C">
        <w:t>Datasets</w:t>
      </w:r>
    </w:p>
    <w:bookmarkEnd w:id="9"/>
    <w:p w14:paraId="78F7DEF2" w14:textId="13C1A060" w:rsidR="00A31AB9" w:rsidRDefault="00A31AB9" w:rsidP="000D5045">
      <w:pPr>
        <w:pStyle w:val="MainText"/>
        <w:ind w:firstLine="0"/>
      </w:pPr>
      <w:r w:rsidRPr="0076438E">
        <w:t>To evaluate the performance of AFPD-DTW, we conducted post-processing and real-time detection experiments using the datasets presented in </w:t>
      </w:r>
      <w:r w:rsidRPr="0076438E">
        <w:fldChar w:fldCharType="begin"/>
      </w:r>
      <w:r w:rsidRPr="0076438E">
        <w:instrText xml:space="preserve"> REF _Ref207143904 \h </w:instrText>
      </w:r>
      <w:r w:rsidR="0076438E">
        <w:instrText xml:space="preserve"> \* MERGEFORMAT </w:instrText>
      </w:r>
      <w:r w:rsidRPr="0076438E">
        <w:fldChar w:fldCharType="separate"/>
      </w:r>
      <w:r w:rsidR="007C00B5" w:rsidRPr="00F17C7C">
        <w:t xml:space="preserve">Table </w:t>
      </w:r>
      <w:r w:rsidR="007C00B5">
        <w:t>1</w:t>
      </w:r>
      <w:r w:rsidRPr="0076438E">
        <w:fldChar w:fldCharType="end"/>
      </w:r>
      <w:r w:rsidRPr="0076438E">
        <w:t>. For post</w:t>
      </w:r>
      <w:r w:rsidR="00BA0AF6">
        <w:t>-</w:t>
      </w:r>
      <w:r w:rsidRPr="0076438E">
        <w:t>processing detection of flex power events, we utilized daily 30-second S2W C/N0 data spanning from 2020 to 202</w:t>
      </w:r>
      <w:r w:rsidRPr="0076438E">
        <w:rPr>
          <w:rFonts w:hint="eastAsia"/>
        </w:rPr>
        <w:t>5</w:t>
      </w:r>
      <w:r w:rsidRPr="0076438E">
        <w:t xml:space="preserve"> from eight IGS stations: AIRA, BIK0, CAS1, HAL1, HLFX, KAT1, SAVO</w:t>
      </w:r>
      <w:r w:rsidR="00244A6C">
        <w:t>,</w:t>
      </w:r>
      <w:r w:rsidRPr="0076438E">
        <w:t xml:space="preserve"> and STFU. Subsequently, for real-time detection, we employed data from June 1, 2024, to June 7, 2024</w:t>
      </w:r>
      <w:r w:rsidR="0008312F">
        <w:t xml:space="preserve">, </w:t>
      </w:r>
      <w:r w:rsidRPr="0076438E">
        <w:t xml:space="preserve">from ten IGS stations: ABPO, CUSV, FAA1, KOKV, KOS1, KOUR, MKEA, NKLG, NNOR, and OUS2. </w:t>
      </w:r>
      <w:r w:rsidRPr="0076438E">
        <w:rPr>
          <w:rFonts w:hint="eastAsia"/>
        </w:rPr>
        <w:t xml:space="preserve"> </w:t>
      </w:r>
      <w:r w:rsidRPr="0076438E">
        <w:t xml:space="preserve">The stations </w:t>
      </w:r>
      <w:r w:rsidR="00344B0E">
        <w:t>were</w:t>
      </w:r>
      <w:r w:rsidRPr="0076438E">
        <w:t xml:space="preserve"> selected based on two main criteria: continuous availability of reliable C/N0 observations and broad geographical distribution to ensure spatial coverage and redundancy, while hardware consistency </w:t>
      </w:r>
      <w:r w:rsidR="00825915">
        <w:t>was</w:t>
      </w:r>
      <w:r w:rsidRPr="0076438E">
        <w:t xml:space="preserve"> verified using IGS metadata.</w:t>
      </w:r>
      <w:r w:rsidRPr="0076438E">
        <w:rPr>
          <w:rFonts w:eastAsia="SimSun" w:hint="eastAsia"/>
        </w:rPr>
        <w:t xml:space="preserve"> </w:t>
      </w:r>
      <w:r w:rsidRPr="0076438E">
        <w:rPr>
          <w:rFonts w:hint="eastAsia"/>
        </w:rPr>
        <w:t>Figure</w:t>
      </w:r>
      <w:r w:rsidRPr="0076438E">
        <w:t xml:space="preserve"> </w:t>
      </w:r>
      <w:r w:rsidRPr="0076438E">
        <w:fldChar w:fldCharType="begin"/>
      </w:r>
      <w:r w:rsidRPr="0076438E">
        <w:instrText xml:space="preserve"> REF _Ref188683999 \# 0 \h  \* MERGEFORMAT </w:instrText>
      </w:r>
      <w:r w:rsidRPr="0076438E">
        <w:fldChar w:fldCharType="separate"/>
      </w:r>
      <w:r w:rsidR="007C00B5">
        <w:t>6</w:t>
      </w:r>
      <w:r w:rsidRPr="0076438E">
        <w:fldChar w:fldCharType="end"/>
      </w:r>
      <w:r w:rsidRPr="0076438E">
        <w:t xml:space="preserve"> shows the distribution of stations involved in both experiments, where red triangles and blue dots represent the stations used for post-processing and real-time detection, respectively.</w:t>
      </w:r>
      <w:r w:rsidRPr="0076438E">
        <w:rPr>
          <w:rFonts w:hint="eastAsia"/>
        </w:rPr>
        <w:t xml:space="preserve"> </w:t>
      </w:r>
      <w:r w:rsidRPr="0076438E">
        <w:t>These 30-second data were obtained from CDDIS (</w:t>
      </w:r>
      <w:hyperlink r:id="rId14" w:history="1">
        <w:r w:rsidRPr="0076438E">
          <w:rPr>
            <w:rStyle w:val="Hyperlink"/>
            <w:color w:val="auto"/>
            <w:u w:val="none"/>
          </w:rPr>
          <w:t>https://gdc.cddis.eosdis.nasa.gov/pub/gnss/data/daily</w:t>
        </w:r>
      </w:hyperlink>
      <w:r w:rsidRPr="0076438E">
        <w:t>). For multi-</w:t>
      </w:r>
      <w:r w:rsidRPr="0076438E">
        <w:lastRenderedPageBreak/>
        <w:t xml:space="preserve">constellation and multi-frequency validation, we used </w:t>
      </w:r>
      <w:r w:rsidR="00133FA1" w:rsidRPr="00133FA1">
        <w:t>the same set of stations as in the post-processing experiment</w:t>
      </w:r>
      <w:r w:rsidRPr="0076438E">
        <w:t>, detecting BDS S2I, S6I, and S7I signals from January 2023 to July 2025, as well as GPS S1C and S1W signals from July 2024 to July 2025.</w:t>
      </w:r>
    </w:p>
    <w:p w14:paraId="0E254B03" w14:textId="77777777" w:rsidR="00C0614C" w:rsidRPr="004C519C" w:rsidRDefault="00C0614C" w:rsidP="00C0614C">
      <w:pPr>
        <w:pStyle w:val="BodyText"/>
        <w:keepNext/>
        <w:ind w:firstLine="0"/>
        <w:jc w:val="center"/>
        <w:rPr>
          <w:sz w:val="20"/>
          <w:szCs w:val="20"/>
        </w:rPr>
      </w:pPr>
      <w:r w:rsidRPr="004C519C">
        <w:rPr>
          <w:noProof/>
          <w:sz w:val="20"/>
          <w:szCs w:val="20"/>
        </w:rPr>
        <w:drawing>
          <wp:inline distT="0" distB="0" distL="0" distR="0" wp14:anchorId="7A3468DB" wp14:editId="2AF5094A">
            <wp:extent cx="2725506" cy="1869142"/>
            <wp:effectExtent l="0" t="0" r="508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70040" cy="1899684"/>
                    </a:xfrm>
                    <a:prstGeom prst="rect">
                      <a:avLst/>
                    </a:prstGeom>
                    <a:noFill/>
                    <a:ln>
                      <a:noFill/>
                    </a:ln>
                  </pic:spPr>
                </pic:pic>
              </a:graphicData>
            </a:graphic>
          </wp:inline>
        </w:drawing>
      </w:r>
    </w:p>
    <w:p w14:paraId="555A271B" w14:textId="061374D2" w:rsidR="007049AB" w:rsidRPr="00D30C2E" w:rsidRDefault="00C0614C" w:rsidP="00D30C2E">
      <w:pPr>
        <w:pStyle w:val="Caption"/>
        <w:rPr>
          <w:b w:val="0"/>
          <w:bCs/>
          <w:noProof/>
          <w:sz w:val="20"/>
        </w:rPr>
      </w:pPr>
      <w:bookmarkStart w:id="11" w:name="_Ref188683999"/>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6</w:t>
      </w:r>
      <w:r w:rsidRPr="004C519C">
        <w:rPr>
          <w:noProof/>
          <w:sz w:val="20"/>
        </w:rPr>
        <w:fldChar w:fldCharType="end"/>
      </w:r>
      <w:bookmarkEnd w:id="11"/>
      <w:r w:rsidRPr="004C519C">
        <w:rPr>
          <w:noProof/>
          <w:sz w:val="20"/>
        </w:rPr>
        <w:t xml:space="preserve"> </w:t>
      </w:r>
      <w:r w:rsidRPr="00F3501A">
        <w:rPr>
          <w:b w:val="0"/>
          <w:bCs/>
          <w:noProof/>
          <w:sz w:val="20"/>
        </w:rPr>
        <w:t xml:space="preserve">Global distribution of stations used for post-processing and real-time processing experiments in the </w:t>
      </w:r>
      <w:r w:rsidRPr="00F3501A">
        <w:rPr>
          <w:rFonts w:hint="eastAsia"/>
          <w:b w:val="0"/>
          <w:bCs/>
          <w:sz w:val="20"/>
        </w:rPr>
        <w:t>A</w:t>
      </w:r>
      <w:r w:rsidRPr="00F3501A">
        <w:rPr>
          <w:b w:val="0"/>
          <w:bCs/>
          <w:sz w:val="20"/>
        </w:rPr>
        <w:t>FPD-DTW</w:t>
      </w:r>
      <w:r w:rsidRPr="00F3501A">
        <w:rPr>
          <w:b w:val="0"/>
          <w:bCs/>
          <w:noProof/>
          <w:sz w:val="20"/>
        </w:rPr>
        <w:t xml:space="preserve"> detection</w:t>
      </w:r>
    </w:p>
    <w:p w14:paraId="448C8123" w14:textId="77777777" w:rsidR="007049AB" w:rsidRPr="00D50913" w:rsidRDefault="007049AB" w:rsidP="00C0614C">
      <w:pPr>
        <w:pStyle w:val="MainText"/>
        <w:ind w:firstLine="0"/>
        <w:rPr>
          <w:rFonts w:eastAsia="SimSun"/>
          <w:lang w:val="en-US"/>
        </w:rPr>
      </w:pPr>
    </w:p>
    <w:p w14:paraId="5830F115" w14:textId="14BE8B2F" w:rsidR="00A31AB9" w:rsidRPr="00F17C7C" w:rsidRDefault="00A31AB9" w:rsidP="00A31AB9">
      <w:pPr>
        <w:pStyle w:val="Caption"/>
        <w:rPr>
          <w:sz w:val="20"/>
        </w:rPr>
      </w:pPr>
      <w:bookmarkStart w:id="12" w:name="_Ref207143904"/>
      <w:r w:rsidRPr="00F17C7C">
        <w:rPr>
          <w:sz w:val="20"/>
        </w:rPr>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sidR="007C00B5">
        <w:rPr>
          <w:noProof/>
          <w:sz w:val="20"/>
        </w:rPr>
        <w:t>1</w:t>
      </w:r>
      <w:r w:rsidRPr="00F17C7C">
        <w:rPr>
          <w:sz w:val="20"/>
        </w:rPr>
        <w:fldChar w:fldCharType="end"/>
      </w:r>
      <w:bookmarkEnd w:id="12"/>
      <w:r>
        <w:rPr>
          <w:rFonts w:hint="eastAsia"/>
          <w:sz w:val="20"/>
        </w:rPr>
        <w:t xml:space="preserve"> </w:t>
      </w:r>
      <w:r w:rsidRPr="00BF1FBA">
        <w:rPr>
          <w:rFonts w:hint="eastAsia"/>
          <w:b w:val="0"/>
          <w:bCs/>
          <w:sz w:val="20"/>
        </w:rPr>
        <w:t>D</w:t>
      </w:r>
      <w:r w:rsidR="00040529">
        <w:rPr>
          <w:b w:val="0"/>
          <w:bCs/>
          <w:sz w:val="20"/>
        </w:rPr>
        <w:t xml:space="preserve">atasets of </w:t>
      </w:r>
      <w:r w:rsidR="002E0526">
        <w:rPr>
          <w:b w:val="0"/>
          <w:bCs/>
          <w:sz w:val="20"/>
        </w:rPr>
        <w:t xml:space="preserve">AFPD-DTW </w:t>
      </w:r>
      <w:r w:rsidR="009C7EB5">
        <w:rPr>
          <w:b w:val="0"/>
          <w:bCs/>
          <w:sz w:val="20"/>
        </w:rPr>
        <w:t>experiments</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A31AB9" w14:paraId="4A648BD6" w14:textId="77777777" w:rsidTr="006B03B0">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689DA68A" w14:textId="77777777" w:rsidR="00A31AB9" w:rsidRPr="00A74DEC" w:rsidRDefault="00A31AB9" w:rsidP="006B03B0">
            <w:pPr>
              <w:spacing w:line="200" w:lineRule="exact"/>
              <w:jc w:val="center"/>
              <w:rPr>
                <w:color w:val="000000"/>
                <w:sz w:val="20"/>
                <w:szCs w:val="20"/>
              </w:rPr>
            </w:pPr>
            <w:r w:rsidRPr="00A74DEC">
              <w:rPr>
                <w:color w:val="000000"/>
                <w:sz w:val="20"/>
                <w:szCs w:val="20"/>
              </w:rPr>
              <w:t>Experiment Type</w:t>
            </w:r>
          </w:p>
        </w:tc>
        <w:tc>
          <w:tcPr>
            <w:tcW w:w="2231" w:type="dxa"/>
            <w:noWrap/>
            <w:vAlign w:val="center"/>
            <w:hideMark/>
          </w:tcPr>
          <w:p w14:paraId="030AFC4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Time Range</w:t>
            </w:r>
          </w:p>
        </w:tc>
        <w:tc>
          <w:tcPr>
            <w:tcW w:w="1514" w:type="dxa"/>
            <w:noWrap/>
            <w:vAlign w:val="center"/>
            <w:hideMark/>
          </w:tcPr>
          <w:p w14:paraId="577C610B"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Data Sources (Stations)</w:t>
            </w:r>
          </w:p>
        </w:tc>
        <w:tc>
          <w:tcPr>
            <w:tcW w:w="2464" w:type="dxa"/>
            <w:noWrap/>
            <w:vAlign w:val="center"/>
            <w:hideMark/>
          </w:tcPr>
          <w:p w14:paraId="59A3C082"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Receicer&amp;</w:t>
            </w:r>
            <w:r w:rsidRPr="00A74DEC">
              <w:rPr>
                <w:color w:val="000000"/>
                <w:sz w:val="20"/>
                <w:szCs w:val="20"/>
              </w:rPr>
              <w:br/>
              <w:t>Ant Type</w:t>
            </w:r>
          </w:p>
        </w:tc>
        <w:tc>
          <w:tcPr>
            <w:tcW w:w="1220" w:type="dxa"/>
            <w:noWrap/>
            <w:vAlign w:val="center"/>
            <w:hideMark/>
          </w:tcPr>
          <w:p w14:paraId="7A1D201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rFonts w:hint="eastAsia"/>
                <w:color w:val="000000"/>
                <w:sz w:val="20"/>
                <w:szCs w:val="20"/>
              </w:rPr>
              <w:t>GNSS</w:t>
            </w:r>
            <w:r w:rsidRPr="00A74DEC">
              <w:rPr>
                <w:color w:val="000000"/>
                <w:sz w:val="20"/>
                <w:szCs w:val="20"/>
              </w:rPr>
              <w:t>&amp; FRQ</w:t>
            </w:r>
          </w:p>
        </w:tc>
      </w:tr>
      <w:tr w:rsidR="00A31AB9" w14:paraId="6A001F4B"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0E55723A" w14:textId="77777777" w:rsidR="00A31AB9" w:rsidRDefault="00A31AB9" w:rsidP="006B03B0">
            <w:pPr>
              <w:spacing w:line="200" w:lineRule="exact"/>
              <w:jc w:val="center"/>
              <w:rPr>
                <w:color w:val="000000"/>
                <w:sz w:val="20"/>
                <w:szCs w:val="20"/>
              </w:rPr>
            </w:pPr>
            <w:r>
              <w:rPr>
                <w:color w:val="000000"/>
                <w:sz w:val="20"/>
                <w:szCs w:val="20"/>
              </w:rPr>
              <w:t>Post-processing</w:t>
            </w:r>
          </w:p>
        </w:tc>
        <w:tc>
          <w:tcPr>
            <w:tcW w:w="2231" w:type="dxa"/>
            <w:vMerge w:val="restart"/>
            <w:noWrap/>
            <w:vAlign w:val="center"/>
            <w:hideMark/>
          </w:tcPr>
          <w:p w14:paraId="7F0BDA9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hint="eastAsia"/>
                <w:color w:val="000000"/>
                <w:sz w:val="20"/>
                <w:szCs w:val="20"/>
              </w:rPr>
              <w:t>Jan</w:t>
            </w:r>
            <w:r>
              <w:rPr>
                <w:color w:val="000000"/>
                <w:sz w:val="20"/>
                <w:szCs w:val="20"/>
                <w:lang w:val="en-US"/>
              </w:rPr>
              <w:t xml:space="preserve"> </w:t>
            </w:r>
            <w:r>
              <w:rPr>
                <w:color w:val="000000"/>
                <w:sz w:val="20"/>
                <w:szCs w:val="20"/>
              </w:rPr>
              <w:t>2020 – July 202</w:t>
            </w:r>
            <w:r>
              <w:rPr>
                <w:rFonts w:hint="eastAsia"/>
                <w:color w:val="000000"/>
                <w:sz w:val="20"/>
                <w:szCs w:val="20"/>
              </w:rPr>
              <w:t>5</w:t>
            </w:r>
          </w:p>
        </w:tc>
        <w:tc>
          <w:tcPr>
            <w:tcW w:w="1514" w:type="dxa"/>
            <w:noWrap/>
            <w:vAlign w:val="center"/>
            <w:hideMark/>
          </w:tcPr>
          <w:p w14:paraId="04CE6DB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7E53AD4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6B2AF4D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5AFE72D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BD60D5" w14:textId="77777777" w:rsidR="00A31AB9" w:rsidRDefault="00A31AB9" w:rsidP="006B03B0">
            <w:pPr>
              <w:spacing w:line="200" w:lineRule="exact"/>
              <w:jc w:val="center"/>
              <w:rPr>
                <w:color w:val="000000"/>
                <w:sz w:val="20"/>
                <w:szCs w:val="20"/>
              </w:rPr>
            </w:pPr>
          </w:p>
        </w:tc>
        <w:tc>
          <w:tcPr>
            <w:tcW w:w="2231" w:type="dxa"/>
            <w:vMerge/>
            <w:vAlign w:val="center"/>
            <w:hideMark/>
          </w:tcPr>
          <w:p w14:paraId="7938840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2DC0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5E37605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0D784BBE"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0C1671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E88927F" w14:textId="77777777" w:rsidR="00A31AB9" w:rsidRDefault="00A31AB9" w:rsidP="006B03B0">
            <w:pPr>
              <w:spacing w:line="200" w:lineRule="exact"/>
              <w:jc w:val="center"/>
              <w:rPr>
                <w:color w:val="000000"/>
                <w:sz w:val="20"/>
                <w:szCs w:val="20"/>
              </w:rPr>
            </w:pPr>
          </w:p>
        </w:tc>
        <w:tc>
          <w:tcPr>
            <w:tcW w:w="2231" w:type="dxa"/>
            <w:vMerge/>
            <w:vAlign w:val="center"/>
            <w:hideMark/>
          </w:tcPr>
          <w:p w14:paraId="0868FDA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ED8090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00DFE43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2843813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6DEDC61F"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69C943D" w14:textId="77777777" w:rsidR="00A31AB9" w:rsidRDefault="00A31AB9" w:rsidP="006B03B0">
            <w:pPr>
              <w:spacing w:line="200" w:lineRule="exact"/>
              <w:jc w:val="center"/>
              <w:rPr>
                <w:color w:val="000000"/>
                <w:sz w:val="20"/>
                <w:szCs w:val="20"/>
              </w:rPr>
            </w:pPr>
          </w:p>
        </w:tc>
        <w:tc>
          <w:tcPr>
            <w:tcW w:w="2231" w:type="dxa"/>
            <w:vMerge/>
            <w:vAlign w:val="center"/>
            <w:hideMark/>
          </w:tcPr>
          <w:p w14:paraId="4FEFD734"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F1FC71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4124EDEF"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40C8AEF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78418F2"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5D68587" w14:textId="77777777" w:rsidR="00A31AB9" w:rsidRDefault="00A31AB9" w:rsidP="006B03B0">
            <w:pPr>
              <w:spacing w:line="200" w:lineRule="exact"/>
              <w:jc w:val="center"/>
              <w:rPr>
                <w:color w:val="000000"/>
                <w:sz w:val="20"/>
                <w:szCs w:val="20"/>
              </w:rPr>
            </w:pPr>
          </w:p>
        </w:tc>
        <w:tc>
          <w:tcPr>
            <w:tcW w:w="2231" w:type="dxa"/>
            <w:vMerge/>
            <w:vAlign w:val="center"/>
            <w:hideMark/>
          </w:tcPr>
          <w:p w14:paraId="21CD660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FD0208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4E7C391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0EA7696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0C2E4C8C"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1BDC50C" w14:textId="77777777" w:rsidR="00A31AB9" w:rsidRDefault="00A31AB9" w:rsidP="006B03B0">
            <w:pPr>
              <w:spacing w:line="200" w:lineRule="exact"/>
              <w:jc w:val="center"/>
              <w:rPr>
                <w:color w:val="000000"/>
                <w:sz w:val="20"/>
                <w:szCs w:val="20"/>
              </w:rPr>
            </w:pPr>
          </w:p>
        </w:tc>
        <w:tc>
          <w:tcPr>
            <w:tcW w:w="2231" w:type="dxa"/>
            <w:vMerge/>
            <w:vAlign w:val="center"/>
            <w:hideMark/>
          </w:tcPr>
          <w:p w14:paraId="583D1B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B59A0C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7A532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07D4DCF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A9C657F"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73B55A6" w14:textId="77777777" w:rsidR="00A31AB9" w:rsidRDefault="00A31AB9" w:rsidP="006B03B0">
            <w:pPr>
              <w:spacing w:line="200" w:lineRule="exact"/>
              <w:jc w:val="center"/>
              <w:rPr>
                <w:color w:val="000000"/>
                <w:sz w:val="20"/>
                <w:szCs w:val="20"/>
              </w:rPr>
            </w:pPr>
          </w:p>
        </w:tc>
        <w:tc>
          <w:tcPr>
            <w:tcW w:w="2231" w:type="dxa"/>
            <w:vMerge/>
            <w:vAlign w:val="center"/>
            <w:hideMark/>
          </w:tcPr>
          <w:p w14:paraId="6A51A36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8F5DDE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B4E2DE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3143A1A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576861AE"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CEE81F8" w14:textId="77777777" w:rsidR="00A31AB9" w:rsidRDefault="00A31AB9" w:rsidP="006B03B0">
            <w:pPr>
              <w:spacing w:line="200" w:lineRule="exact"/>
              <w:jc w:val="center"/>
              <w:rPr>
                <w:color w:val="000000"/>
                <w:sz w:val="20"/>
                <w:szCs w:val="20"/>
              </w:rPr>
            </w:pPr>
          </w:p>
        </w:tc>
        <w:tc>
          <w:tcPr>
            <w:tcW w:w="2231" w:type="dxa"/>
            <w:vMerge/>
            <w:vAlign w:val="center"/>
            <w:hideMark/>
          </w:tcPr>
          <w:p w14:paraId="54FCCFD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E9FF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90C4C7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37DDEA0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E64A2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5A783BE2" w14:textId="77777777" w:rsidR="00A31AB9" w:rsidRDefault="00A31AB9" w:rsidP="006B03B0">
            <w:pPr>
              <w:spacing w:line="200" w:lineRule="exact"/>
              <w:jc w:val="center"/>
              <w:rPr>
                <w:color w:val="000000"/>
                <w:sz w:val="20"/>
                <w:szCs w:val="20"/>
              </w:rPr>
            </w:pPr>
            <w:r>
              <w:rPr>
                <w:color w:val="000000"/>
                <w:sz w:val="20"/>
                <w:szCs w:val="20"/>
              </w:rPr>
              <w:t>Real-time</w:t>
            </w:r>
          </w:p>
        </w:tc>
        <w:tc>
          <w:tcPr>
            <w:tcW w:w="2231" w:type="dxa"/>
            <w:vMerge w:val="restart"/>
            <w:noWrap/>
            <w:vAlign w:val="center"/>
            <w:hideMark/>
          </w:tcPr>
          <w:p w14:paraId="519E279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3B629C0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5109C61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7F02182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3C5E27BD"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5C55847" w14:textId="77777777" w:rsidR="00A31AB9" w:rsidRDefault="00A31AB9" w:rsidP="006B03B0">
            <w:pPr>
              <w:spacing w:line="200" w:lineRule="exact"/>
              <w:jc w:val="center"/>
              <w:rPr>
                <w:color w:val="000000"/>
                <w:sz w:val="20"/>
                <w:szCs w:val="20"/>
              </w:rPr>
            </w:pPr>
          </w:p>
        </w:tc>
        <w:tc>
          <w:tcPr>
            <w:tcW w:w="2231" w:type="dxa"/>
            <w:vMerge/>
            <w:vAlign w:val="center"/>
            <w:hideMark/>
          </w:tcPr>
          <w:p w14:paraId="3ED867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EFAD27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4769AE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AVAD TRE_3 DELTA</w:t>
            </w:r>
            <w:r>
              <w:rPr>
                <w:sz w:val="20"/>
                <w:szCs w:val="20"/>
              </w:rPr>
              <w:br/>
              <w:t>JAVRINGANT_DM</w:t>
            </w:r>
          </w:p>
        </w:tc>
        <w:tc>
          <w:tcPr>
            <w:tcW w:w="1220" w:type="dxa"/>
            <w:vMerge/>
            <w:noWrap/>
            <w:vAlign w:val="center"/>
            <w:hideMark/>
          </w:tcPr>
          <w:p w14:paraId="3C4BA0A1"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31AB9" w14:paraId="7202126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327630B" w14:textId="77777777" w:rsidR="00A31AB9" w:rsidRDefault="00A31AB9" w:rsidP="006B03B0">
            <w:pPr>
              <w:spacing w:line="200" w:lineRule="exact"/>
              <w:jc w:val="center"/>
              <w:rPr>
                <w:color w:val="000000"/>
                <w:sz w:val="20"/>
                <w:szCs w:val="20"/>
              </w:rPr>
            </w:pPr>
          </w:p>
        </w:tc>
        <w:tc>
          <w:tcPr>
            <w:tcW w:w="2231" w:type="dxa"/>
            <w:vMerge/>
            <w:vAlign w:val="center"/>
            <w:hideMark/>
          </w:tcPr>
          <w:p w14:paraId="190F474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A2D738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3CB6475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PT POLARX5</w:t>
            </w:r>
            <w:r>
              <w:rPr>
                <w:sz w:val="20"/>
                <w:szCs w:val="20"/>
              </w:rPr>
              <w:br/>
              <w:t>LEIAR25.R4</w:t>
            </w:r>
          </w:p>
        </w:tc>
        <w:tc>
          <w:tcPr>
            <w:tcW w:w="1220" w:type="dxa"/>
            <w:vMerge/>
            <w:noWrap/>
            <w:vAlign w:val="center"/>
            <w:hideMark/>
          </w:tcPr>
          <w:p w14:paraId="37DB456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A31AB9" w14:paraId="27927BF0"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488C3AC" w14:textId="77777777" w:rsidR="00A31AB9" w:rsidRDefault="00A31AB9" w:rsidP="006B03B0">
            <w:pPr>
              <w:spacing w:line="200" w:lineRule="exact"/>
              <w:jc w:val="center"/>
              <w:rPr>
                <w:color w:val="000000"/>
                <w:sz w:val="20"/>
                <w:szCs w:val="20"/>
              </w:rPr>
            </w:pPr>
          </w:p>
        </w:tc>
        <w:tc>
          <w:tcPr>
            <w:tcW w:w="2231" w:type="dxa"/>
            <w:vMerge/>
            <w:vAlign w:val="center"/>
            <w:hideMark/>
          </w:tcPr>
          <w:p w14:paraId="1DC777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44FC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59902B9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AE5A90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34CF48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9A96C79" w14:textId="77777777" w:rsidR="00A31AB9" w:rsidRDefault="00A31AB9" w:rsidP="006B03B0">
            <w:pPr>
              <w:spacing w:line="200" w:lineRule="exact"/>
              <w:jc w:val="center"/>
              <w:rPr>
                <w:color w:val="000000"/>
                <w:sz w:val="20"/>
                <w:szCs w:val="20"/>
              </w:rPr>
            </w:pPr>
          </w:p>
        </w:tc>
        <w:tc>
          <w:tcPr>
            <w:tcW w:w="2231" w:type="dxa"/>
            <w:vMerge/>
            <w:vAlign w:val="center"/>
            <w:hideMark/>
          </w:tcPr>
          <w:p w14:paraId="33B31F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9DE47E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5F796ED0"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509D122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40F566C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F27BA83" w14:textId="77777777" w:rsidR="00A31AB9" w:rsidRDefault="00A31AB9" w:rsidP="006B03B0">
            <w:pPr>
              <w:spacing w:line="200" w:lineRule="exact"/>
              <w:jc w:val="center"/>
              <w:rPr>
                <w:color w:val="000000"/>
                <w:sz w:val="20"/>
                <w:szCs w:val="20"/>
              </w:rPr>
            </w:pPr>
          </w:p>
        </w:tc>
        <w:tc>
          <w:tcPr>
            <w:tcW w:w="2231" w:type="dxa"/>
            <w:vMerge/>
            <w:vAlign w:val="center"/>
            <w:hideMark/>
          </w:tcPr>
          <w:p w14:paraId="022ADA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103BEF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47C1CAE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0928B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F8F6221"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74A741" w14:textId="77777777" w:rsidR="00A31AB9" w:rsidRDefault="00A31AB9" w:rsidP="006B03B0">
            <w:pPr>
              <w:spacing w:line="200" w:lineRule="exact"/>
              <w:jc w:val="center"/>
              <w:rPr>
                <w:color w:val="000000"/>
                <w:sz w:val="20"/>
                <w:szCs w:val="20"/>
              </w:rPr>
            </w:pPr>
          </w:p>
        </w:tc>
        <w:tc>
          <w:tcPr>
            <w:tcW w:w="2231" w:type="dxa"/>
            <w:vMerge/>
            <w:vAlign w:val="center"/>
            <w:hideMark/>
          </w:tcPr>
          <w:p w14:paraId="13411C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43F38F1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71C67B2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66FF17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3C25D478"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AB48E83" w14:textId="77777777" w:rsidR="00A31AB9" w:rsidRDefault="00A31AB9" w:rsidP="006B03B0">
            <w:pPr>
              <w:spacing w:line="200" w:lineRule="exact"/>
              <w:jc w:val="center"/>
              <w:rPr>
                <w:color w:val="000000"/>
                <w:sz w:val="20"/>
                <w:szCs w:val="20"/>
              </w:rPr>
            </w:pPr>
          </w:p>
        </w:tc>
        <w:tc>
          <w:tcPr>
            <w:tcW w:w="2231" w:type="dxa"/>
            <w:vMerge/>
            <w:vAlign w:val="center"/>
            <w:hideMark/>
          </w:tcPr>
          <w:p w14:paraId="2BCC2177"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12C9EF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37DAF6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663C8E2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8212223"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54CDD2" w14:textId="77777777" w:rsidR="00A31AB9" w:rsidRDefault="00A31AB9" w:rsidP="006B03B0">
            <w:pPr>
              <w:spacing w:line="200" w:lineRule="exact"/>
              <w:jc w:val="center"/>
              <w:rPr>
                <w:color w:val="000000"/>
                <w:sz w:val="20"/>
                <w:szCs w:val="20"/>
              </w:rPr>
            </w:pPr>
          </w:p>
        </w:tc>
        <w:tc>
          <w:tcPr>
            <w:tcW w:w="2231" w:type="dxa"/>
            <w:vMerge/>
            <w:vAlign w:val="center"/>
            <w:hideMark/>
          </w:tcPr>
          <w:p w14:paraId="5A68BD0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F291A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6FCA356"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0513153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1E613E24"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A278609" w14:textId="77777777" w:rsidR="00A31AB9" w:rsidRDefault="00A31AB9" w:rsidP="006B03B0">
            <w:pPr>
              <w:spacing w:line="200" w:lineRule="exact"/>
              <w:jc w:val="center"/>
              <w:rPr>
                <w:color w:val="000000"/>
                <w:sz w:val="20"/>
                <w:szCs w:val="20"/>
              </w:rPr>
            </w:pPr>
          </w:p>
        </w:tc>
        <w:tc>
          <w:tcPr>
            <w:tcW w:w="2231" w:type="dxa"/>
            <w:vMerge/>
            <w:vAlign w:val="center"/>
            <w:hideMark/>
          </w:tcPr>
          <w:p w14:paraId="194DE1A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BD5DFF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36FCDD1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1DBAB29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949A25D"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1399C046" w14:textId="77777777" w:rsidR="00A31AB9" w:rsidRPr="009D0D99" w:rsidRDefault="00A31AB9" w:rsidP="006B03B0">
            <w:pPr>
              <w:spacing w:line="200" w:lineRule="exact"/>
              <w:jc w:val="center"/>
              <w:rPr>
                <w:color w:val="000000"/>
                <w:sz w:val="20"/>
                <w:szCs w:val="20"/>
                <w:lang w:val="en-US"/>
              </w:rPr>
            </w:pPr>
            <w:r>
              <w:rPr>
                <w:color w:val="000000"/>
                <w:sz w:val="20"/>
                <w:szCs w:val="20"/>
              </w:rPr>
              <w:t>Multi-Constellation</w:t>
            </w:r>
          </w:p>
        </w:tc>
        <w:tc>
          <w:tcPr>
            <w:tcW w:w="2231" w:type="dxa"/>
            <w:noWrap/>
            <w:vAlign w:val="center"/>
            <w:hideMark/>
          </w:tcPr>
          <w:p w14:paraId="0C72051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an 2023 – July 2025</w:t>
            </w:r>
          </w:p>
        </w:tc>
        <w:tc>
          <w:tcPr>
            <w:tcW w:w="1514" w:type="dxa"/>
            <w:noWrap/>
            <w:vAlign w:val="center"/>
            <w:hideMark/>
          </w:tcPr>
          <w:p w14:paraId="0D39032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F3B3F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7F0476A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A31AB9" w14:paraId="31BFD8A5"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48E6A99E" w14:textId="77777777" w:rsidR="00A31AB9" w:rsidRDefault="00A31AB9" w:rsidP="006B03B0">
            <w:pPr>
              <w:spacing w:line="200" w:lineRule="exact"/>
              <w:jc w:val="center"/>
              <w:rPr>
                <w:color w:val="000000"/>
                <w:sz w:val="20"/>
                <w:szCs w:val="20"/>
              </w:rPr>
            </w:pPr>
            <w:r>
              <w:rPr>
                <w:color w:val="000000"/>
                <w:sz w:val="20"/>
                <w:szCs w:val="20"/>
              </w:rPr>
              <w:t>Multi-Frequency</w:t>
            </w:r>
          </w:p>
        </w:tc>
        <w:tc>
          <w:tcPr>
            <w:tcW w:w="2231" w:type="dxa"/>
            <w:noWrap/>
            <w:vAlign w:val="center"/>
            <w:hideMark/>
          </w:tcPr>
          <w:p w14:paraId="5405F87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Jan 2024 – July 2025</w:t>
            </w:r>
          </w:p>
        </w:tc>
        <w:tc>
          <w:tcPr>
            <w:tcW w:w="1514" w:type="dxa"/>
            <w:noWrap/>
            <w:vAlign w:val="center"/>
            <w:hideMark/>
          </w:tcPr>
          <w:p w14:paraId="04193CC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73C7DF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46B891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27E70F3B" w14:textId="77777777" w:rsidR="00A31AB9" w:rsidRPr="00F17C7C" w:rsidRDefault="00A31AB9" w:rsidP="00A31AB9">
      <w:pPr>
        <w:pStyle w:val="MainText"/>
        <w:ind w:firstLine="0"/>
        <w:rPr>
          <w:rFonts w:ascii="SimSun" w:eastAsia="SimSun" w:hAnsi="SimSun" w:cs="SimSun"/>
        </w:rPr>
      </w:pPr>
    </w:p>
    <w:p w14:paraId="389B1F54" w14:textId="339C09AB" w:rsidR="00036C3A" w:rsidRPr="004C519C" w:rsidRDefault="00143252" w:rsidP="008E6BFA">
      <w:pPr>
        <w:pStyle w:val="Heading1"/>
      </w:pPr>
      <w:r>
        <w:t xml:space="preserve">Detection </w:t>
      </w:r>
      <w:r w:rsidR="00AD4F20">
        <w:t>r</w:t>
      </w:r>
      <w:r w:rsidR="00036C3A" w:rsidRPr="004C519C">
        <w:t>esult</w:t>
      </w:r>
      <w:r w:rsidR="00C2379A" w:rsidRPr="004C519C">
        <w:t>s</w:t>
      </w:r>
      <w:r w:rsidR="00036C3A" w:rsidRPr="004C519C">
        <w:t xml:space="preserve"> and </w:t>
      </w:r>
      <w:r w:rsidR="00AD4F20">
        <w:t>d</w:t>
      </w:r>
      <w:r w:rsidR="00036C3A" w:rsidRPr="004C519C">
        <w:t>iscussion</w:t>
      </w:r>
      <w:bookmarkEnd w:id="10"/>
      <w:r w:rsidR="00C2379A" w:rsidRPr="004C519C">
        <w:t>s</w:t>
      </w:r>
    </w:p>
    <w:p w14:paraId="568C5D59" w14:textId="186004D6" w:rsidR="00B13C09" w:rsidRPr="008D565E" w:rsidRDefault="00255788" w:rsidP="00147F06">
      <w:pPr>
        <w:pStyle w:val="MainText"/>
        <w:ind w:firstLine="0"/>
      </w:pPr>
      <w:r w:rsidRPr="00255788">
        <w:t>This section evaluates AFPD-DTW through post-processing, real-time, and multi-constellation/multi-frequency detection</w:t>
      </w:r>
      <w:r w:rsidR="00E271BC">
        <w:rPr>
          <w:rFonts w:hint="eastAsia"/>
        </w:rPr>
        <w:t xml:space="preserve"> </w:t>
      </w:r>
      <w:r w:rsidR="00A00CD0">
        <w:t>experiments</w:t>
      </w:r>
      <w:r w:rsidRPr="00255788">
        <w:t>, followed by a comparison with existing methods</w:t>
      </w:r>
      <w:r w:rsidR="00B13C09" w:rsidRPr="008D565E">
        <w:t>.</w:t>
      </w:r>
    </w:p>
    <w:p w14:paraId="05A2B931" w14:textId="73ED80B8" w:rsidR="008D565E" w:rsidRPr="008D565E" w:rsidRDefault="004317C2" w:rsidP="00C17837">
      <w:pPr>
        <w:pStyle w:val="Heading2"/>
      </w:pPr>
      <w:bookmarkStart w:id="13" w:name="post-process-detection"/>
      <w:r w:rsidRPr="004C519C">
        <w:t>Post-</w:t>
      </w:r>
      <w:r w:rsidRPr="008E6BFA">
        <w:t>processing</w:t>
      </w:r>
      <w:r w:rsidR="00036C3A" w:rsidRPr="004C519C">
        <w:t xml:space="preserve"> </w:t>
      </w:r>
      <w:r w:rsidR="00876EFB">
        <w:t>d</w:t>
      </w:r>
      <w:r w:rsidR="00036C3A" w:rsidRPr="004C519C">
        <w:t>etection</w:t>
      </w:r>
    </w:p>
    <w:bookmarkEnd w:id="13"/>
    <w:p w14:paraId="6DCB3893" w14:textId="746F6368" w:rsidR="00734758" w:rsidRDefault="006D2269" w:rsidP="008D565E">
      <w:pPr>
        <w:pStyle w:val="MainText"/>
        <w:ind w:firstLine="0"/>
      </w:pPr>
      <w:r>
        <w:rPr>
          <w:rFonts w:hint="eastAsia"/>
        </w:rPr>
        <w:t>Post</w:t>
      </w:r>
      <w:r w:rsidR="004317C2" w:rsidRPr="008D565E">
        <w:t>-processing</w:t>
      </w:r>
      <w:r w:rsidR="00734758" w:rsidRPr="008D565E">
        <w:t xml:space="preserve"> </w:t>
      </w:r>
      <w:r w:rsidR="00A701CD">
        <w:t>detection</w:t>
      </w:r>
      <w:r w:rsidR="00734758" w:rsidRPr="008D565E">
        <w:t xml:space="preserve"> </w:t>
      </w:r>
      <w:r w:rsidR="00084D59">
        <w:rPr>
          <w:rFonts w:hint="eastAsia"/>
        </w:rPr>
        <w:t>is</w:t>
      </w:r>
      <w:r w:rsidR="00084D59">
        <w:rPr>
          <w:lang w:val="en-US"/>
        </w:rPr>
        <w:t xml:space="preserve"> </w:t>
      </w:r>
      <w:r w:rsidR="00734758" w:rsidRPr="008D565E">
        <w:t xml:space="preserve">validated using full-year data from 2020 </w:t>
      </w:r>
      <w:r w:rsidR="00253551">
        <w:t>to</w:t>
      </w:r>
      <w:r w:rsidR="00734758" w:rsidRPr="008D565E">
        <w:t xml:space="preserve"> 202</w:t>
      </w:r>
      <w:r w:rsidR="007B0C4A">
        <w:t>5</w:t>
      </w:r>
      <w:r w:rsidR="00734758" w:rsidRPr="008D565E">
        <w:t xml:space="preserve">. </w:t>
      </w:r>
      <w:r w:rsidR="002C7739" w:rsidRPr="008D565E">
        <w:t>Figure</w:t>
      </w:r>
      <w:r w:rsidR="00D2397A">
        <w:t>s</w:t>
      </w:r>
      <w:r w:rsidR="002C7739" w:rsidRPr="008D565E">
        <w:t xml:space="preserve"> </w:t>
      </w:r>
      <w:r w:rsidR="0027708A" w:rsidRPr="008D565E">
        <w:fldChar w:fldCharType="begin"/>
      </w:r>
      <w:r w:rsidR="0027708A" w:rsidRPr="008D565E">
        <w:instrText xml:space="preserve"> REF _Ref182346923 </w:instrText>
      </w:r>
      <w:r w:rsidR="00B62CCC" w:rsidRPr="008D565E">
        <w:instrText>\# 0 \h</w:instrText>
      </w:r>
      <w:r w:rsidR="0027708A" w:rsidRPr="008D565E">
        <w:instrText xml:space="preserve"> </w:instrText>
      </w:r>
      <w:r w:rsidR="004C519C" w:rsidRPr="008D565E">
        <w:instrText xml:space="preserve"> \* MERGEFORMAT </w:instrText>
      </w:r>
      <w:r w:rsidR="0027708A" w:rsidRPr="008D565E">
        <w:fldChar w:fldCharType="separate"/>
      </w:r>
      <w:r w:rsidR="007C00B5">
        <w:t>7</w:t>
      </w:r>
      <w:r w:rsidR="0027708A" w:rsidRPr="008D565E">
        <w:fldChar w:fldCharType="end"/>
      </w:r>
      <w:r w:rsidR="00734758" w:rsidRPr="008D565E">
        <w:t xml:space="preserve"> </w:t>
      </w:r>
      <w:r w:rsidR="00EB45C8">
        <w:t>and</w:t>
      </w:r>
      <w:r w:rsidR="00734758" w:rsidRPr="008D565E">
        <w:t xml:space="preserve"> </w:t>
      </w:r>
      <w:r w:rsidR="0027708A" w:rsidRPr="008D565E">
        <w:fldChar w:fldCharType="begin"/>
      </w:r>
      <w:r w:rsidR="0027708A" w:rsidRPr="008D565E">
        <w:instrText xml:space="preserve"> REF _Ref182346928 \h </w:instrText>
      </w:r>
      <w:r w:rsidR="004C519C" w:rsidRPr="008D565E">
        <w:instrText xml:space="preserve"> \* MERGEFORMAT </w:instrText>
      </w:r>
      <w:r w:rsidR="0027708A" w:rsidRPr="008D565E">
        <w:fldChar w:fldCharType="separate"/>
      </w:r>
      <w:r w:rsidR="007C00B5">
        <w:t>8</w:t>
      </w:r>
      <w:r w:rsidR="0027708A" w:rsidRPr="008D565E">
        <w:fldChar w:fldCharType="end"/>
      </w:r>
      <w:r w:rsidR="00734758" w:rsidRPr="008D565E">
        <w:t xml:space="preserve"> illustrate the DTW anomaly score</w:t>
      </w:r>
      <w:r w:rsidR="00B04A9D">
        <w:t>s</w:t>
      </w:r>
      <w:r w:rsidR="00734758" w:rsidRPr="008D565E">
        <w:t xml:space="preserve"> for </w:t>
      </w:r>
      <w:r w:rsidR="00074EFD">
        <w:t xml:space="preserve">the </w:t>
      </w:r>
      <w:r w:rsidR="00734758" w:rsidRPr="008D565E">
        <w:t>S2W signal</w:t>
      </w:r>
      <w:r w:rsidR="00196801">
        <w:t xml:space="preserve"> </w:t>
      </w:r>
      <w:r w:rsidR="00734758" w:rsidRPr="008D565E">
        <w:t xml:space="preserve">from different stations. On a daily basis, higher DTW anomaly scores indicate </w:t>
      </w:r>
      <w:r w:rsidR="00C2379A" w:rsidRPr="008D565E">
        <w:t xml:space="preserve">a </w:t>
      </w:r>
      <w:r w:rsidR="00734758" w:rsidRPr="008D565E">
        <w:t xml:space="preserve">greater likelihood of flex power change events, with different colors representing different satellites. The figures clearly show dates where multiple satellites exhibit high anomaly scores, particularly </w:t>
      </w:r>
      <w:r w:rsidR="007F2357" w:rsidRPr="008D565E">
        <w:t xml:space="preserve">noticeable </w:t>
      </w:r>
      <w:r w:rsidR="00734758" w:rsidRPr="008D565E">
        <w:t xml:space="preserve">in the 2021 flex power events. The 2020 flex power events appear more concentrated, corresponding to the more complex and frequent flex power activities during </w:t>
      </w:r>
      <w:r w:rsidR="006776FD">
        <w:t xml:space="preserve">the </w:t>
      </w:r>
      <w:r w:rsidR="00734758" w:rsidRPr="008D565E">
        <w:t>year.</w:t>
      </w:r>
      <w:r w:rsidR="00F3332D" w:rsidRPr="008D565E">
        <w:t xml:space="preserve"> </w:t>
      </w:r>
      <w:r w:rsidR="004D1981" w:rsidRPr="004D1981">
        <w:t>Notably, some dates</w:t>
      </w:r>
      <w:r w:rsidR="0001396E">
        <w:rPr>
          <w:rFonts w:hint="eastAsia"/>
        </w:rPr>
        <w:t xml:space="preserve"> are</w:t>
      </w:r>
      <w:r w:rsidR="004D1981" w:rsidRPr="004D1981">
        <w:t xml:space="preserve"> miss</w:t>
      </w:r>
      <w:r w:rsidR="0001396E">
        <w:t>ing</w:t>
      </w:r>
      <w:r w:rsidR="004D1981" w:rsidRPr="004D1981">
        <w:t xml:space="preserve"> anomaly scores due to </w:t>
      </w:r>
      <w:r w:rsidR="00501A92">
        <w:t xml:space="preserve">a </w:t>
      </w:r>
      <w:r w:rsidR="004D1981" w:rsidRPr="004D1981">
        <w:t>lack of data, such as at station CAS1 during April to June 2020</w:t>
      </w:r>
      <w:r w:rsidR="00F3332D" w:rsidRPr="008D565E">
        <w:t>. During validation across multiple stations, we discovered that flex power activation dates could be determined using very few stations when high-quality C/N0 data was available.</w:t>
      </w:r>
    </w:p>
    <w:p w14:paraId="0AA45335" w14:textId="77777777" w:rsidR="00C17837" w:rsidRPr="004C519C" w:rsidRDefault="00C17837" w:rsidP="00C17837">
      <w:pPr>
        <w:pStyle w:val="BodyText"/>
        <w:jc w:val="center"/>
        <w:rPr>
          <w:sz w:val="20"/>
          <w:szCs w:val="20"/>
        </w:rPr>
      </w:pPr>
      <w:r w:rsidRPr="004C519C">
        <w:rPr>
          <w:noProof/>
          <w:sz w:val="20"/>
          <w:szCs w:val="20"/>
        </w:rPr>
        <w:lastRenderedPageBreak/>
        <w:drawing>
          <wp:inline distT="0" distB="0" distL="0" distR="0" wp14:anchorId="1A3E62C4" wp14:editId="665FAFF9">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5D18C4AF" w14:textId="7D138944" w:rsidR="00C17837" w:rsidRPr="004C519C" w:rsidRDefault="00C17837" w:rsidP="00C17837">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4BEC554E" w14:textId="77777777" w:rsidR="00C17837" w:rsidRPr="008D565E" w:rsidRDefault="00C17837" w:rsidP="008D565E">
      <w:pPr>
        <w:pStyle w:val="MainText"/>
        <w:ind w:firstLine="0"/>
      </w:pP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7035826D"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19826839" w:rsidR="00A61718" w:rsidRPr="00E960C9" w:rsidRDefault="00CC4728" w:rsidP="00E960C9">
      <w:pPr>
        <w:pStyle w:val="MainText"/>
      </w:pPr>
      <w:r w:rsidRPr="00E960C9">
        <w:t xml:space="preserve">To identify specific flex power event dates, anomaly detection was performed on the </w:t>
      </w:r>
      <w:r w:rsidR="00361D06" w:rsidRPr="00E960C9">
        <w:rPr>
          <w:rFonts w:hint="eastAsia"/>
        </w:rPr>
        <w:t>DTW</w:t>
      </w:r>
      <w:r w:rsidR="00361D06" w:rsidRPr="00E960C9">
        <w:t xml:space="preserve"> </w:t>
      </w:r>
      <w:r w:rsidR="007E6261" w:rsidRPr="00E960C9">
        <w:t xml:space="preserve">anomaly </w:t>
      </w:r>
      <w:r w:rsidR="00361D06" w:rsidRPr="00E960C9">
        <w:t>score</w:t>
      </w:r>
      <w:r w:rsidR="003A6948" w:rsidRPr="00E960C9">
        <w:t>s</w:t>
      </w:r>
      <w:r w:rsidRPr="00E960C9">
        <w:t xml:space="preserve">. </w:t>
      </w:r>
      <w:r w:rsidR="00BB2EE5" w:rsidRPr="00E960C9">
        <w:rPr>
          <w:rFonts w:hint="eastAsia"/>
        </w:rPr>
        <w:t>F</w:t>
      </w:r>
      <w:r w:rsidR="00BB2EE5" w:rsidRPr="00E960C9">
        <w:t xml:space="preserve">igure </w:t>
      </w:r>
      <w:r w:rsidR="00410A90" w:rsidRPr="00E960C9">
        <w:fldChar w:fldCharType="begin"/>
      </w:r>
      <w:r w:rsidR="00410A90" w:rsidRPr="00E960C9">
        <w:instrText xml:space="preserve"> REF _Ref182346912 </w:instrText>
      </w:r>
      <w:r w:rsidR="000F22F2" w:rsidRPr="00E960C9">
        <w:instrText>\# 0 \h</w:instrText>
      </w:r>
      <w:r w:rsidR="00410A90" w:rsidRPr="00E960C9">
        <w:instrText xml:space="preserve"> </w:instrText>
      </w:r>
      <w:r w:rsidR="004C519C" w:rsidRPr="00E960C9">
        <w:instrText xml:space="preserve"> \* MERGEFORMAT </w:instrText>
      </w:r>
      <w:r w:rsidR="00410A90" w:rsidRPr="00E960C9">
        <w:fldChar w:fldCharType="separate"/>
      </w:r>
      <w:r w:rsidR="007C00B5">
        <w:t>9</w:t>
      </w:r>
      <w:r w:rsidR="00410A90" w:rsidRPr="00E960C9">
        <w:fldChar w:fldCharType="end"/>
      </w:r>
      <w:r w:rsidR="00410A90" w:rsidRPr="00E960C9">
        <w:t xml:space="preserve"> </w:t>
      </w:r>
      <w:r w:rsidRPr="00E960C9">
        <w:t xml:space="preserve">demonstrates </w:t>
      </w:r>
      <w:r w:rsidR="009B334D">
        <w:rPr>
          <w:rFonts w:hint="eastAsia"/>
        </w:rPr>
        <w:t>nin</w:t>
      </w:r>
      <w:r w:rsidR="009B334D">
        <w:rPr>
          <w:lang w:val="en-US"/>
        </w:rPr>
        <w:t xml:space="preserve">e </w:t>
      </w:r>
      <w:r w:rsidRPr="00E960C9">
        <w:t>classification results using the dynamic IQR threshold method to distinguish flex power events.</w:t>
      </w:r>
      <w:r w:rsidR="00281A15" w:rsidRPr="00E960C9">
        <w:t xml:space="preserve"> </w:t>
      </w:r>
      <w:r w:rsidR="00A07284" w:rsidRPr="00E960C9">
        <w:t xml:space="preserve">Since </w:t>
      </w:r>
      <w:r w:rsidR="002E223E" w:rsidRPr="002E223E">
        <w:t>the dates of flex power activation are much rarer than the non-activation date</w:t>
      </w:r>
      <w:r w:rsidR="007B4D24">
        <w:t>s</w:t>
      </w:r>
      <w:r w:rsidR="00A07284" w:rsidRPr="00E960C9">
        <w:t xml:space="preserve">, </w:t>
      </w:r>
      <w:r w:rsidR="00241F1B" w:rsidRPr="00241F1B">
        <w:t>the IQR classifier identifies these activation dates as outliers</w:t>
      </w:r>
      <w:r w:rsidR="00A07284" w:rsidRPr="00E960C9">
        <w:t>.</w:t>
      </w:r>
      <w:r w:rsidRPr="00E960C9">
        <w:t xml:space="preserve"> For cases showing </w:t>
      </w:r>
      <w:r w:rsidR="007B4D24" w:rsidRPr="007B4D24">
        <w:t>suboptimal classification</w:t>
      </w:r>
      <w:r w:rsidRPr="00E960C9">
        <w:t xml:space="preserve"> results, such as SAVO G0</w:t>
      </w:r>
      <w:r w:rsidR="002A0E38" w:rsidRPr="00E960C9">
        <w:t>1</w:t>
      </w:r>
      <w:r w:rsidRPr="00E960C9">
        <w:t xml:space="preserve"> and G0</w:t>
      </w:r>
      <w:r w:rsidR="002A0E38" w:rsidRPr="00E960C9">
        <w:t>3</w:t>
      </w:r>
      <w:r w:rsidRPr="00E960C9">
        <w:t xml:space="preserve"> shown in</w:t>
      </w:r>
      <w:r w:rsidR="002A0E38" w:rsidRPr="00E960C9">
        <w:t xml:space="preserve"> </w:t>
      </w:r>
      <w:r w:rsidR="002A0E38" w:rsidRPr="00E960C9">
        <w:fldChar w:fldCharType="begin"/>
      </w:r>
      <w:r w:rsidR="002A0E38" w:rsidRPr="00E960C9">
        <w:instrText xml:space="preserve"> REF _Ref182346912 \h </w:instrText>
      </w:r>
      <w:r w:rsidR="004C519C" w:rsidRPr="00E960C9">
        <w:instrText xml:space="preserve"> \* MERGEFORMAT </w:instrText>
      </w:r>
      <w:r w:rsidR="002A0E38" w:rsidRPr="00E960C9">
        <w:fldChar w:fldCharType="separate"/>
      </w:r>
      <w:r w:rsidR="007C00B5" w:rsidRPr="004C519C">
        <w:t xml:space="preserve">Fig. </w:t>
      </w:r>
      <w:r w:rsidR="007C00B5">
        <w:t>9</w:t>
      </w:r>
      <w:r w:rsidR="002A0E38" w:rsidRPr="00E960C9">
        <w:fldChar w:fldCharType="end"/>
      </w:r>
      <w:r w:rsidRPr="00E960C9">
        <w:t>, misclassification can be effectively prevented through simple equal-weight or weighted voting across multiple stations and satellites.</w:t>
      </w:r>
      <w:r w:rsidR="001419A9" w:rsidRPr="00E960C9">
        <w:t xml:space="preserve"> </w:t>
      </w:r>
      <w:r w:rsidR="001419A9" w:rsidRPr="00E960C9">
        <w:fldChar w:fldCharType="begin"/>
      </w:r>
      <w:r w:rsidR="001419A9" w:rsidRPr="00E960C9">
        <w:instrText xml:space="preserve"> REF _Ref182608772 \h </w:instrText>
      </w:r>
      <w:r w:rsidR="004C519C" w:rsidRPr="00E960C9">
        <w:instrText xml:space="preserve"> \* MERGEFORMAT </w:instrText>
      </w:r>
      <w:r w:rsidR="001419A9" w:rsidRPr="00E960C9">
        <w:fldChar w:fldCharType="separate"/>
      </w:r>
      <w:r w:rsidR="007C00B5" w:rsidRPr="004C519C">
        <w:t xml:space="preserve">Table </w:t>
      </w:r>
      <w:r w:rsidR="007C00B5">
        <w:t>2</w:t>
      </w:r>
      <w:r w:rsidR="001419A9" w:rsidRPr="00E960C9">
        <w:fldChar w:fldCharType="end"/>
      </w:r>
      <w:r w:rsidRPr="00E960C9">
        <w:t xml:space="preserve"> presents</w:t>
      </w:r>
      <w:r w:rsidR="007D36E3">
        <w:t xml:space="preserve"> the</w:t>
      </w:r>
      <w:r w:rsidRPr="00E960C9">
        <w:t xml:space="preserve"> </w:t>
      </w:r>
      <w:r w:rsidR="00312450" w:rsidRPr="00E960C9">
        <w:rPr>
          <w:rFonts w:hint="eastAsia"/>
        </w:rPr>
        <w:t>A</w:t>
      </w:r>
      <w:r w:rsidR="00312450" w:rsidRPr="00E960C9">
        <w:t>FPD-DTW</w:t>
      </w:r>
      <w:r w:rsidRPr="00E960C9">
        <w:t xml:space="preserve"> </w:t>
      </w:r>
      <w:r w:rsidR="004317C2" w:rsidRPr="00E960C9">
        <w:t>post-processing</w:t>
      </w:r>
      <w:r w:rsidRPr="00E960C9">
        <w:t xml:space="preserve"> algorithm detection results for 2020 and 2021 flex power events. These results align well with previously reported flex power events by </w:t>
      </w:r>
      <w:r w:rsidR="0066363E">
        <w:t>related</w:t>
      </w:r>
      <w:r w:rsidR="005E2F15">
        <w:rPr>
          <w:lang w:val="en-US"/>
        </w:rPr>
        <w:t xml:space="preserve"> works</w:t>
      </w:r>
      <w:r w:rsidR="00B31374">
        <w:rPr>
          <w:rFonts w:hint="eastAsia"/>
          <w:lang w:val="en-US"/>
        </w:rPr>
        <w:t xml:space="preserve"> </w:t>
      </w:r>
      <w:r w:rsidR="003E46D3" w:rsidRPr="00E960C9">
        <w:fldChar w:fldCharType="begin"/>
      </w:r>
      <w:r w:rsidR="003B6027">
        <w:instrText xml:space="preserve"> ADDIN ZOTERO_ITEM CSL_CITATION {"citationID":"a28p519biv8","properties":{"formattedCitation":"(Steigenberger et al. 2019; Wu et al. 2024; Meng et al. 2024)","plainCitation":"(Steigenberger et al. 2019; Wu et al. 2024; Meng et al. 2024)","noteIndex":0},"citationItems":[{"id":343,"uris":["http://zotero.org/users/12078793/items/M3WFHS2S"],"itemData":{"id":343,"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E960C9">
        <w:fldChar w:fldCharType="separate"/>
      </w:r>
      <w:r w:rsidR="00874707" w:rsidRPr="00E960C9">
        <w:t>(Steigenberger et al. 2019; Wu et al. 2024; Meng et al. 2024)</w:t>
      </w:r>
      <w:r w:rsidR="003E46D3" w:rsidRPr="00E960C9">
        <w:fldChar w:fldCharType="end"/>
      </w:r>
      <w:r w:rsidRPr="00E960C9">
        <w:t xml:space="preserve">. </w:t>
      </w:r>
      <w:r w:rsidR="00B811F6" w:rsidRPr="00E960C9">
        <w:fldChar w:fldCharType="begin"/>
      </w:r>
      <w:r w:rsidR="00B811F6" w:rsidRPr="00E960C9">
        <w:instrText xml:space="preserve"> REF _Ref182608761 \h </w:instrText>
      </w:r>
      <w:r w:rsidR="004C519C" w:rsidRPr="00E960C9">
        <w:instrText xml:space="preserve"> \* MERGEFORMAT </w:instrText>
      </w:r>
      <w:r w:rsidR="00B811F6" w:rsidRPr="00E960C9">
        <w:fldChar w:fldCharType="separate"/>
      </w:r>
      <w:r w:rsidR="007C00B5" w:rsidRPr="004C519C">
        <w:t xml:space="preserve">Table </w:t>
      </w:r>
      <w:r w:rsidR="007C00B5">
        <w:t>3</w:t>
      </w:r>
      <w:r w:rsidR="00B811F6" w:rsidRPr="00E960C9">
        <w:fldChar w:fldCharType="end"/>
      </w:r>
      <w:r w:rsidR="002C52ED" w:rsidRPr="00E960C9">
        <w:t xml:space="preserve"> </w:t>
      </w:r>
      <w:r w:rsidRPr="00E960C9">
        <w:t xml:space="preserve">extends the </w:t>
      </w:r>
      <w:r w:rsidR="00312450" w:rsidRPr="00E960C9">
        <w:rPr>
          <w:rFonts w:hint="eastAsia"/>
        </w:rPr>
        <w:t>A</w:t>
      </w:r>
      <w:r w:rsidR="00312450" w:rsidRPr="00E960C9">
        <w:t xml:space="preserve">FPD-DTW </w:t>
      </w:r>
      <w:r w:rsidR="004317C2" w:rsidRPr="00E960C9">
        <w:t>post-processing</w:t>
      </w:r>
      <w:r w:rsidRPr="00E960C9">
        <w:t xml:space="preserve"> results to flex power events from </w:t>
      </w:r>
      <w:r w:rsidR="008E71BB">
        <w:t>Jan</w:t>
      </w:r>
      <w:r w:rsidR="009455B8">
        <w:t>uary</w:t>
      </w:r>
      <w:r w:rsidR="008E71BB">
        <w:t xml:space="preserve"> </w:t>
      </w:r>
      <w:r w:rsidRPr="00E960C9">
        <w:t>2022 through July 202</w:t>
      </w:r>
      <w:r w:rsidR="00C071D5" w:rsidRPr="00E960C9">
        <w:t>5</w:t>
      </w:r>
      <w:r w:rsidRPr="00E960C9">
        <w:t>, providing a valuable reference for future flex power research.</w:t>
      </w:r>
      <w:r w:rsidR="00781F16" w:rsidRPr="00E960C9">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lastRenderedPageBreak/>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2C07F481"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9</w:t>
      </w:r>
      <w:r w:rsidRPr="004C519C">
        <w:rPr>
          <w:noProof/>
          <w:sz w:val="20"/>
        </w:rPr>
        <w:fldChar w:fldCharType="end"/>
      </w:r>
      <w:bookmarkEnd w:id="16"/>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7070EFA3" w:rsidR="00373867" w:rsidRPr="00F3501A" w:rsidRDefault="00373867" w:rsidP="00373867">
      <w:pPr>
        <w:pStyle w:val="Caption"/>
        <w:rPr>
          <w:b w:val="0"/>
          <w:bCs/>
          <w:sz w:val="20"/>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10</w:t>
      </w:r>
      <w:r w:rsidRPr="004C519C">
        <w:rPr>
          <w:noProof/>
          <w:sz w:val="20"/>
        </w:rPr>
        <w:fldChar w:fldCharType="end"/>
      </w:r>
      <w:bookmarkEnd w:id="17"/>
      <w:r w:rsidRPr="004C519C">
        <w:rPr>
          <w:sz w:val="20"/>
        </w:rPr>
        <w:t xml:space="preserve"> </w:t>
      </w:r>
      <w:r w:rsidRPr="00F3501A">
        <w:rPr>
          <w:b w:val="0"/>
          <w:bCs/>
          <w:sz w:val="20"/>
        </w:rPr>
        <w:t>Multi-station S2W C/N0 time series depicting three flex power mode transitions overlooked by FPD during 2020-2021</w:t>
      </w:r>
    </w:p>
    <w:p w14:paraId="40B5E94C" w14:textId="664536F8" w:rsidR="00645EFF" w:rsidRPr="004C519C" w:rsidRDefault="00A945F3" w:rsidP="00F2713F">
      <w:pPr>
        <w:pStyle w:val="MainText"/>
      </w:pPr>
      <w:r w:rsidRPr="00D05361">
        <w:t xml:space="preserve">Additionally, we identified several overlooked flex power events (marked with *), further validating our algorithm’s </w:t>
      </w:r>
      <w:r w:rsidR="00940FCB" w:rsidRPr="00940FCB">
        <w:t>robustness</w:t>
      </w:r>
      <w:r w:rsidR="00643B9D" w:rsidRPr="00D05361">
        <w:rPr>
          <w:rFonts w:hint="eastAsia"/>
        </w:rPr>
        <w:t>.</w:t>
      </w:r>
      <w:r w:rsidR="00643B9D" w:rsidRPr="00D05361">
        <w:t xml:space="preserve"> </w:t>
      </w:r>
      <w:r w:rsidR="00643B9D" w:rsidRPr="00D05361">
        <w:rPr>
          <w:rFonts w:hint="eastAsia"/>
        </w:rPr>
        <w:t>Figure</w:t>
      </w:r>
      <w:r w:rsidR="00643B9D" w:rsidRPr="00D05361">
        <w:t xml:space="preserve"> </w:t>
      </w:r>
      <w:r w:rsidR="00643B9D" w:rsidRPr="00D05361">
        <w:fldChar w:fldCharType="begin"/>
      </w:r>
      <w:r w:rsidR="00643B9D" w:rsidRPr="00D05361">
        <w:instrText xml:space="preserve"> REF _Ref188648045 \# 0 \h </w:instrText>
      </w:r>
      <w:r w:rsidR="004C519C" w:rsidRPr="00D05361">
        <w:instrText xml:space="preserve"> \* MERGEFORMAT </w:instrText>
      </w:r>
      <w:r w:rsidR="00643B9D" w:rsidRPr="00D05361">
        <w:fldChar w:fldCharType="separate"/>
      </w:r>
      <w:r w:rsidR="007C00B5">
        <w:t>10</w:t>
      </w:r>
      <w:r w:rsidR="00643B9D" w:rsidRPr="00D05361">
        <w:fldChar w:fldCharType="end"/>
      </w:r>
      <w:r w:rsidR="00643B9D" w:rsidRPr="00D05361">
        <w:t xml:space="preserve"> </w:t>
      </w:r>
      <w:r w:rsidRPr="00D05361">
        <w:t>presents multi-station S2W C/N0 time series for three such events from 2020-2021, undetected by FPD</w:t>
      </w:r>
      <w:r w:rsidR="00643B9D" w:rsidRPr="00D05361">
        <w:t xml:space="preserve">. </w:t>
      </w:r>
      <w:r w:rsidR="00BA73E4" w:rsidRPr="00D05361">
        <w:t>Colored hollow dots indicate signals from different stations, while red and green shaded areas mark flex power activation and deactivation periods with timestamps</w:t>
      </w:r>
      <w:r w:rsidR="00643B9D" w:rsidRPr="00D05361">
        <w:t xml:space="preserve">. </w:t>
      </w:r>
      <w:r w:rsidR="00D558E7" w:rsidRPr="00D05361">
        <w:t xml:space="preserve">On July 8 and 9, 2020, G05 flex power was deactivated at 1:24 and activated at 11:25, but on July 10, these times shifted to 0:22 and 13:15, </w:t>
      </w:r>
      <w:r w:rsidR="00357177" w:rsidRPr="00357177">
        <w:t>suggesting a mode transition</w:t>
      </w:r>
      <w:r w:rsidR="00D558E7" w:rsidRPr="00D05361">
        <w:t xml:space="preserve">. On September 18, 2020, </w:t>
      </w:r>
      <w:r w:rsidR="00136E84">
        <w:t>f</w:t>
      </w:r>
      <w:r w:rsidR="009A4D89" w:rsidRPr="00D05361">
        <w:t xml:space="preserve">lex </w:t>
      </w:r>
      <w:r w:rsidR="00136E84">
        <w:t>p</w:t>
      </w:r>
      <w:r w:rsidR="00D558E7" w:rsidRPr="00D05361">
        <w:t>ower transitioned to global coverage mode and was deactivated on September 19. Similarly, on November 3, 2021, activation/deactivation times changed from 00:00/12:00 to 00:00/3:01, indicating another mode change. These transitions, successfully detected by AFPD-DTW but missed by FPD, further highlight our method’s effectiveness</w:t>
      </w:r>
      <w:r w:rsidR="00643B9D" w:rsidRPr="00D05361">
        <w:t>.</w:t>
      </w:r>
    </w:p>
    <w:p w14:paraId="0112EC7F" w14:textId="2133B240" w:rsidR="001840E6" w:rsidRPr="00F3501A" w:rsidRDefault="001840E6" w:rsidP="001840E6">
      <w:pPr>
        <w:pStyle w:val="Caption"/>
        <w:keepNext/>
        <w:rPr>
          <w:b w:val="0"/>
          <w:bCs/>
          <w:sz w:val="20"/>
        </w:rPr>
      </w:pPr>
      <w:bookmarkStart w:id="18" w:name="_Ref182608772"/>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2</w:t>
      </w:r>
      <w:r w:rsidR="0071060E" w:rsidRPr="004C519C">
        <w:rPr>
          <w:noProof/>
          <w:sz w:val="20"/>
        </w:rPr>
        <w:fldChar w:fldCharType="end"/>
      </w:r>
      <w:bookmarkEnd w:id="18"/>
      <w:r w:rsidRPr="004C519C">
        <w:rPr>
          <w:sz w:val="20"/>
        </w:rPr>
        <w:t xml:space="preserve"> </w:t>
      </w:r>
      <w:r w:rsidR="009455B8" w:rsidRPr="009455B8">
        <w:rPr>
          <w:b w:val="0"/>
          <w:bCs/>
          <w:sz w:val="20"/>
        </w:rPr>
        <w:t xml:space="preserve">Detected </w:t>
      </w:r>
      <w:r w:rsidR="00030E03" w:rsidRPr="00030E03">
        <w:rPr>
          <w:b w:val="0"/>
          <w:bCs/>
          <w:sz w:val="20"/>
        </w:rPr>
        <w:t>GPS</w:t>
      </w:r>
      <w:r w:rsidR="00030E03">
        <w:rPr>
          <w:b w:val="0"/>
          <w:bCs/>
          <w:sz w:val="20"/>
        </w:rPr>
        <w:t xml:space="preserve"> </w:t>
      </w:r>
      <w:r w:rsidR="002A4247">
        <w:rPr>
          <w:b w:val="0"/>
          <w:bCs/>
          <w:sz w:val="20"/>
        </w:rPr>
        <w:t xml:space="preserve">S2W </w:t>
      </w:r>
      <w:r w:rsidR="00030E03">
        <w:rPr>
          <w:b w:val="0"/>
          <w:bCs/>
          <w:sz w:val="20"/>
        </w:rPr>
        <w:t>f</w:t>
      </w:r>
      <w:r w:rsidR="00A45A8A" w:rsidRPr="00F3501A">
        <w:rPr>
          <w:b w:val="0"/>
          <w:bCs/>
          <w:sz w:val="20"/>
        </w:rPr>
        <w:t xml:space="preserve">lex power </w:t>
      </w:r>
      <w:r w:rsidR="0024174D">
        <w:rPr>
          <w:b w:val="0"/>
          <w:bCs/>
          <w:sz w:val="20"/>
        </w:rPr>
        <w:t>changes</w:t>
      </w:r>
      <w:r w:rsidR="00A45A8A" w:rsidRPr="00F3501A">
        <w:rPr>
          <w:b w:val="0"/>
          <w:bCs/>
          <w:sz w:val="20"/>
        </w:rPr>
        <w:t xml:space="preserve"> in 2020-202</w:t>
      </w:r>
      <w:r w:rsidR="009455B8">
        <w:rPr>
          <w:b w:val="0"/>
          <w:bCs/>
          <w:sz w:val="20"/>
        </w:rPr>
        <w:t>1</w:t>
      </w:r>
      <w:r w:rsidR="00A45A8A" w:rsidRPr="00F3501A">
        <w:rPr>
          <w:b w:val="0"/>
          <w:bCs/>
          <w:sz w:val="20"/>
        </w:rPr>
        <w:t xml:space="preserve">. Events marked with * were missed by previous detection </w:t>
      </w:r>
      <w:r w:rsidR="006E6D59">
        <w:rPr>
          <w:b w:val="0"/>
          <w:bCs/>
          <w:sz w:val="20"/>
        </w:rPr>
        <w:t>method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lastRenderedPageBreak/>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5874CC62" w:rsidR="001B095B"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3</w:t>
      </w:r>
      <w:r w:rsidR="0071060E" w:rsidRPr="004C519C">
        <w:rPr>
          <w:noProof/>
          <w:sz w:val="20"/>
        </w:rPr>
        <w:fldChar w:fldCharType="end"/>
      </w:r>
      <w:bookmarkEnd w:id="19"/>
      <w:r w:rsidRPr="004C519C">
        <w:rPr>
          <w:sz w:val="20"/>
        </w:rPr>
        <w:t xml:space="preserve"> </w:t>
      </w:r>
      <w:r w:rsidR="00630EE8" w:rsidRPr="00F530FA">
        <w:rPr>
          <w:b w:val="0"/>
          <w:bCs/>
          <w:sz w:val="20"/>
        </w:rPr>
        <w:t>Detected</w:t>
      </w:r>
      <w:r w:rsidR="00630EE8">
        <w:rPr>
          <w:sz w:val="20"/>
          <w:lang w:val="en-US"/>
        </w:rPr>
        <w:t xml:space="preserve"> </w:t>
      </w:r>
      <w:r w:rsidR="00646801" w:rsidRPr="00646801">
        <w:rPr>
          <w:b w:val="0"/>
          <w:bCs/>
          <w:sz w:val="20"/>
        </w:rPr>
        <w:t>GPS</w:t>
      </w:r>
      <w:r w:rsidR="00646801">
        <w:rPr>
          <w:b w:val="0"/>
          <w:bCs/>
          <w:sz w:val="20"/>
        </w:rPr>
        <w:t xml:space="preserve"> S2W f</w:t>
      </w:r>
      <w:r w:rsidR="00A720C4" w:rsidRPr="00F3501A">
        <w:rPr>
          <w:b w:val="0"/>
          <w:bCs/>
          <w:sz w:val="20"/>
        </w:rPr>
        <w:t xml:space="preserve">lex power </w:t>
      </w:r>
      <w:r w:rsidR="00094C97">
        <w:rPr>
          <w:b w:val="0"/>
          <w:bCs/>
          <w:sz w:val="20"/>
        </w:rPr>
        <w:t>changes</w:t>
      </w:r>
      <w:r w:rsidR="00A720C4" w:rsidRPr="00F3501A">
        <w:rPr>
          <w:b w:val="0"/>
          <w:bCs/>
          <w:sz w:val="20"/>
        </w:rPr>
        <w:t xml:space="preserve"> from </w:t>
      </w:r>
      <w:r w:rsidR="00CD7822">
        <w:rPr>
          <w:rFonts w:hint="eastAsia"/>
          <w:b w:val="0"/>
          <w:bCs/>
          <w:sz w:val="20"/>
        </w:rPr>
        <w:t>J</w:t>
      </w:r>
      <w:r w:rsidR="00CD7822">
        <w:rPr>
          <w:b w:val="0"/>
          <w:bCs/>
          <w:sz w:val="20"/>
          <w:lang w:val="en-US"/>
        </w:rPr>
        <w:t xml:space="preserve">an </w:t>
      </w:r>
      <w:r w:rsidR="00A720C4" w:rsidRPr="00F3501A">
        <w:rPr>
          <w:b w:val="0"/>
          <w:bCs/>
          <w:sz w:val="20"/>
        </w:rPr>
        <w:t>2022 to July 202</w:t>
      </w:r>
      <w:r w:rsidR="00222442">
        <w:rPr>
          <w:b w:val="0"/>
          <w:bCs/>
          <w:sz w:val="20"/>
        </w:rPr>
        <w:t>5</w:t>
      </w:r>
    </w:p>
    <w:tbl>
      <w:tblPr>
        <w:tblStyle w:val="PlainTable2"/>
        <w:tblW w:w="5000" w:type="pct"/>
        <w:tblLook w:val="04A0" w:firstRow="1" w:lastRow="0" w:firstColumn="1" w:lastColumn="0" w:noHBand="0" w:noVBand="1"/>
      </w:tblPr>
      <w:tblGrid>
        <w:gridCol w:w="889"/>
        <w:gridCol w:w="1400"/>
        <w:gridCol w:w="888"/>
        <w:gridCol w:w="1399"/>
        <w:gridCol w:w="888"/>
        <w:gridCol w:w="1399"/>
        <w:gridCol w:w="888"/>
        <w:gridCol w:w="1275"/>
      </w:tblGrid>
      <w:tr w:rsidR="0049632F" w14:paraId="5694A514"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51463B" w14:textId="77777777" w:rsidR="0049632F" w:rsidRPr="0049632F" w:rsidRDefault="0049632F">
            <w:pPr>
              <w:rPr>
                <w:color w:val="000000"/>
                <w:sz w:val="20"/>
                <w:szCs w:val="20"/>
              </w:rPr>
            </w:pPr>
            <w:r w:rsidRPr="0049632F">
              <w:rPr>
                <w:color w:val="000000"/>
                <w:sz w:val="20"/>
                <w:szCs w:val="20"/>
              </w:rPr>
              <w:t>Event</w:t>
            </w:r>
          </w:p>
        </w:tc>
        <w:tc>
          <w:tcPr>
            <w:tcW w:w="0" w:type="auto"/>
            <w:noWrap/>
            <w:hideMark/>
          </w:tcPr>
          <w:p w14:paraId="070032D5"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2DAAD059"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0D07BE4D"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7D1C4CE3"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41BE9428"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47468764"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77C4DE64" w14:textId="77777777" w:rsidR="0049632F" w:rsidRPr="0049632F" w:rsidRDefault="0049632F" w:rsidP="00AB2675">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r>
      <w:tr w:rsidR="0049632F" w14:paraId="3A987F0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8DC8C2" w14:textId="77777777" w:rsidR="0049632F" w:rsidRPr="0049632F" w:rsidRDefault="0049632F">
            <w:pPr>
              <w:rPr>
                <w:color w:val="000000"/>
                <w:sz w:val="20"/>
                <w:szCs w:val="20"/>
              </w:rPr>
            </w:pPr>
            <w:r w:rsidRPr="0049632F">
              <w:rPr>
                <w:color w:val="000000"/>
                <w:sz w:val="20"/>
                <w:szCs w:val="20"/>
              </w:rPr>
              <w:t>1</w:t>
            </w:r>
          </w:p>
        </w:tc>
        <w:tc>
          <w:tcPr>
            <w:tcW w:w="0" w:type="auto"/>
            <w:noWrap/>
            <w:hideMark/>
          </w:tcPr>
          <w:p w14:paraId="1D5B81D0"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5/24</w:t>
            </w:r>
          </w:p>
        </w:tc>
        <w:tc>
          <w:tcPr>
            <w:tcW w:w="0" w:type="auto"/>
            <w:noWrap/>
            <w:hideMark/>
          </w:tcPr>
          <w:p w14:paraId="5A8FB90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0</w:t>
            </w:r>
          </w:p>
        </w:tc>
        <w:tc>
          <w:tcPr>
            <w:tcW w:w="0" w:type="auto"/>
            <w:noWrap/>
            <w:hideMark/>
          </w:tcPr>
          <w:p w14:paraId="56BAA27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2</w:t>
            </w:r>
          </w:p>
        </w:tc>
        <w:tc>
          <w:tcPr>
            <w:tcW w:w="0" w:type="auto"/>
            <w:noWrap/>
            <w:hideMark/>
          </w:tcPr>
          <w:p w14:paraId="50F807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9</w:t>
            </w:r>
          </w:p>
        </w:tc>
        <w:tc>
          <w:tcPr>
            <w:tcW w:w="0" w:type="auto"/>
            <w:noWrap/>
            <w:hideMark/>
          </w:tcPr>
          <w:p w14:paraId="56352FA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6</w:t>
            </w:r>
          </w:p>
        </w:tc>
        <w:tc>
          <w:tcPr>
            <w:tcW w:w="0" w:type="auto"/>
            <w:noWrap/>
            <w:hideMark/>
          </w:tcPr>
          <w:p w14:paraId="517332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8</w:t>
            </w:r>
          </w:p>
        </w:tc>
        <w:tc>
          <w:tcPr>
            <w:tcW w:w="0" w:type="auto"/>
            <w:noWrap/>
            <w:hideMark/>
          </w:tcPr>
          <w:p w14:paraId="4B55EE01"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7</w:t>
            </w:r>
          </w:p>
        </w:tc>
      </w:tr>
      <w:tr w:rsidR="0049632F" w14:paraId="2DEC038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4EAB4E" w14:textId="77777777" w:rsidR="0049632F" w:rsidRPr="0049632F" w:rsidRDefault="0049632F">
            <w:pPr>
              <w:rPr>
                <w:color w:val="000000"/>
                <w:sz w:val="20"/>
                <w:szCs w:val="20"/>
              </w:rPr>
            </w:pPr>
            <w:r w:rsidRPr="0049632F">
              <w:rPr>
                <w:color w:val="000000"/>
                <w:sz w:val="20"/>
                <w:szCs w:val="20"/>
              </w:rPr>
              <w:t>2</w:t>
            </w:r>
          </w:p>
        </w:tc>
        <w:tc>
          <w:tcPr>
            <w:tcW w:w="0" w:type="auto"/>
            <w:noWrap/>
            <w:hideMark/>
          </w:tcPr>
          <w:p w14:paraId="700E8EC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5/25</w:t>
            </w:r>
          </w:p>
        </w:tc>
        <w:tc>
          <w:tcPr>
            <w:tcW w:w="0" w:type="auto"/>
            <w:noWrap/>
            <w:hideMark/>
          </w:tcPr>
          <w:p w14:paraId="7989228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1</w:t>
            </w:r>
          </w:p>
        </w:tc>
        <w:tc>
          <w:tcPr>
            <w:tcW w:w="0" w:type="auto"/>
            <w:noWrap/>
            <w:hideMark/>
          </w:tcPr>
          <w:p w14:paraId="1CFF00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3</w:t>
            </w:r>
          </w:p>
        </w:tc>
        <w:tc>
          <w:tcPr>
            <w:tcW w:w="0" w:type="auto"/>
            <w:noWrap/>
            <w:hideMark/>
          </w:tcPr>
          <w:p w14:paraId="7DCA6A2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0</w:t>
            </w:r>
          </w:p>
        </w:tc>
        <w:tc>
          <w:tcPr>
            <w:tcW w:w="0" w:type="auto"/>
            <w:noWrap/>
            <w:hideMark/>
          </w:tcPr>
          <w:p w14:paraId="5958456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7</w:t>
            </w:r>
          </w:p>
        </w:tc>
        <w:tc>
          <w:tcPr>
            <w:tcW w:w="0" w:type="auto"/>
            <w:noWrap/>
            <w:hideMark/>
          </w:tcPr>
          <w:p w14:paraId="2A6C0A7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9</w:t>
            </w:r>
          </w:p>
        </w:tc>
        <w:tc>
          <w:tcPr>
            <w:tcW w:w="0" w:type="auto"/>
            <w:noWrap/>
            <w:hideMark/>
          </w:tcPr>
          <w:p w14:paraId="0DDB377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3/5</w:t>
            </w:r>
          </w:p>
        </w:tc>
      </w:tr>
      <w:tr w:rsidR="0049632F" w14:paraId="2498BF1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2506BCC" w14:textId="77777777" w:rsidR="0049632F" w:rsidRPr="0049632F" w:rsidRDefault="0049632F">
            <w:pPr>
              <w:rPr>
                <w:color w:val="000000"/>
                <w:sz w:val="20"/>
                <w:szCs w:val="20"/>
              </w:rPr>
            </w:pPr>
            <w:r w:rsidRPr="0049632F">
              <w:rPr>
                <w:color w:val="000000"/>
                <w:sz w:val="20"/>
                <w:szCs w:val="20"/>
              </w:rPr>
              <w:t>3</w:t>
            </w:r>
          </w:p>
        </w:tc>
        <w:tc>
          <w:tcPr>
            <w:tcW w:w="0" w:type="auto"/>
            <w:noWrap/>
            <w:hideMark/>
          </w:tcPr>
          <w:p w14:paraId="7244407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6/13</w:t>
            </w:r>
          </w:p>
        </w:tc>
        <w:tc>
          <w:tcPr>
            <w:tcW w:w="0" w:type="auto"/>
            <w:noWrap/>
            <w:hideMark/>
          </w:tcPr>
          <w:p w14:paraId="3F69B00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2</w:t>
            </w:r>
          </w:p>
        </w:tc>
        <w:tc>
          <w:tcPr>
            <w:tcW w:w="0" w:type="auto"/>
            <w:noWrap/>
            <w:hideMark/>
          </w:tcPr>
          <w:p w14:paraId="5493E3F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4</w:t>
            </w:r>
          </w:p>
        </w:tc>
        <w:tc>
          <w:tcPr>
            <w:tcW w:w="0" w:type="auto"/>
            <w:noWrap/>
            <w:hideMark/>
          </w:tcPr>
          <w:p w14:paraId="489DADF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1</w:t>
            </w:r>
          </w:p>
        </w:tc>
        <w:tc>
          <w:tcPr>
            <w:tcW w:w="0" w:type="auto"/>
            <w:noWrap/>
            <w:hideMark/>
          </w:tcPr>
          <w:p w14:paraId="64277C6C"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9</w:t>
            </w:r>
          </w:p>
        </w:tc>
        <w:tc>
          <w:tcPr>
            <w:tcW w:w="0" w:type="auto"/>
            <w:noWrap/>
            <w:hideMark/>
          </w:tcPr>
          <w:p w14:paraId="59DD35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0</w:t>
            </w:r>
          </w:p>
        </w:tc>
        <w:tc>
          <w:tcPr>
            <w:tcW w:w="0" w:type="auto"/>
            <w:noWrap/>
            <w:hideMark/>
          </w:tcPr>
          <w:p w14:paraId="1649B45B"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4/29</w:t>
            </w:r>
          </w:p>
        </w:tc>
      </w:tr>
      <w:tr w:rsidR="0049632F" w14:paraId="7ADBBD7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E8438E" w14:textId="77777777" w:rsidR="0049632F" w:rsidRPr="0049632F" w:rsidRDefault="0049632F">
            <w:pPr>
              <w:rPr>
                <w:color w:val="000000"/>
                <w:sz w:val="20"/>
                <w:szCs w:val="20"/>
              </w:rPr>
            </w:pPr>
            <w:r w:rsidRPr="0049632F">
              <w:rPr>
                <w:color w:val="000000"/>
                <w:sz w:val="20"/>
                <w:szCs w:val="20"/>
              </w:rPr>
              <w:t>4</w:t>
            </w:r>
          </w:p>
        </w:tc>
        <w:tc>
          <w:tcPr>
            <w:tcW w:w="0" w:type="auto"/>
            <w:noWrap/>
            <w:hideMark/>
          </w:tcPr>
          <w:p w14:paraId="737462C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6/18</w:t>
            </w:r>
          </w:p>
        </w:tc>
        <w:tc>
          <w:tcPr>
            <w:tcW w:w="0" w:type="auto"/>
            <w:noWrap/>
            <w:hideMark/>
          </w:tcPr>
          <w:p w14:paraId="52FE04A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3</w:t>
            </w:r>
          </w:p>
        </w:tc>
        <w:tc>
          <w:tcPr>
            <w:tcW w:w="0" w:type="auto"/>
            <w:noWrap/>
            <w:hideMark/>
          </w:tcPr>
          <w:p w14:paraId="7605092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6</w:t>
            </w:r>
          </w:p>
        </w:tc>
        <w:tc>
          <w:tcPr>
            <w:tcW w:w="0" w:type="auto"/>
            <w:noWrap/>
            <w:hideMark/>
          </w:tcPr>
          <w:p w14:paraId="3A3C130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2</w:t>
            </w:r>
          </w:p>
        </w:tc>
        <w:tc>
          <w:tcPr>
            <w:tcW w:w="0" w:type="auto"/>
            <w:noWrap/>
            <w:hideMark/>
          </w:tcPr>
          <w:p w14:paraId="2DB1C2F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0</w:t>
            </w:r>
          </w:p>
        </w:tc>
        <w:tc>
          <w:tcPr>
            <w:tcW w:w="0" w:type="auto"/>
            <w:noWrap/>
            <w:hideMark/>
          </w:tcPr>
          <w:p w14:paraId="1790462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1</w:t>
            </w:r>
          </w:p>
        </w:tc>
        <w:tc>
          <w:tcPr>
            <w:tcW w:w="0" w:type="auto"/>
            <w:noWrap/>
            <w:hideMark/>
          </w:tcPr>
          <w:p w14:paraId="14E045A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4/30</w:t>
            </w:r>
          </w:p>
        </w:tc>
      </w:tr>
      <w:tr w:rsidR="0049632F" w14:paraId="43E287AA"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00CD8E" w14:textId="77777777" w:rsidR="0049632F" w:rsidRPr="0049632F" w:rsidRDefault="0049632F">
            <w:pPr>
              <w:rPr>
                <w:color w:val="000000"/>
                <w:sz w:val="20"/>
                <w:szCs w:val="20"/>
              </w:rPr>
            </w:pPr>
            <w:r w:rsidRPr="0049632F">
              <w:rPr>
                <w:color w:val="000000"/>
                <w:sz w:val="20"/>
                <w:szCs w:val="20"/>
              </w:rPr>
              <w:t>5</w:t>
            </w:r>
          </w:p>
        </w:tc>
        <w:tc>
          <w:tcPr>
            <w:tcW w:w="0" w:type="auto"/>
            <w:noWrap/>
            <w:hideMark/>
          </w:tcPr>
          <w:p w14:paraId="48DAB1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1</w:t>
            </w:r>
          </w:p>
        </w:tc>
        <w:tc>
          <w:tcPr>
            <w:tcW w:w="0" w:type="auto"/>
            <w:noWrap/>
            <w:hideMark/>
          </w:tcPr>
          <w:p w14:paraId="08D8717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4</w:t>
            </w:r>
          </w:p>
        </w:tc>
        <w:tc>
          <w:tcPr>
            <w:tcW w:w="0" w:type="auto"/>
            <w:noWrap/>
            <w:hideMark/>
          </w:tcPr>
          <w:p w14:paraId="7284AB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7</w:t>
            </w:r>
          </w:p>
        </w:tc>
        <w:tc>
          <w:tcPr>
            <w:tcW w:w="0" w:type="auto"/>
            <w:noWrap/>
            <w:hideMark/>
          </w:tcPr>
          <w:p w14:paraId="66BEE62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3</w:t>
            </w:r>
          </w:p>
        </w:tc>
        <w:tc>
          <w:tcPr>
            <w:tcW w:w="0" w:type="auto"/>
            <w:noWrap/>
            <w:hideMark/>
          </w:tcPr>
          <w:p w14:paraId="44915A5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4</w:t>
            </w:r>
          </w:p>
        </w:tc>
        <w:tc>
          <w:tcPr>
            <w:tcW w:w="0" w:type="auto"/>
            <w:noWrap/>
            <w:hideMark/>
          </w:tcPr>
          <w:p w14:paraId="174377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2</w:t>
            </w:r>
          </w:p>
        </w:tc>
        <w:tc>
          <w:tcPr>
            <w:tcW w:w="0" w:type="auto"/>
            <w:noWrap/>
            <w:hideMark/>
          </w:tcPr>
          <w:p w14:paraId="123CDC77"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10</w:t>
            </w:r>
          </w:p>
        </w:tc>
      </w:tr>
      <w:tr w:rsidR="0049632F" w14:paraId="11BCDD5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7B54B4" w14:textId="77777777" w:rsidR="0049632F" w:rsidRPr="0049632F" w:rsidRDefault="0049632F">
            <w:pPr>
              <w:rPr>
                <w:color w:val="000000"/>
                <w:sz w:val="20"/>
                <w:szCs w:val="20"/>
              </w:rPr>
            </w:pPr>
            <w:r w:rsidRPr="0049632F">
              <w:rPr>
                <w:color w:val="000000"/>
                <w:sz w:val="20"/>
                <w:szCs w:val="20"/>
              </w:rPr>
              <w:t>6</w:t>
            </w:r>
          </w:p>
        </w:tc>
        <w:tc>
          <w:tcPr>
            <w:tcW w:w="0" w:type="auto"/>
            <w:noWrap/>
            <w:hideMark/>
          </w:tcPr>
          <w:p w14:paraId="6A6D765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7/12</w:t>
            </w:r>
          </w:p>
        </w:tc>
        <w:tc>
          <w:tcPr>
            <w:tcW w:w="0" w:type="auto"/>
            <w:noWrap/>
            <w:hideMark/>
          </w:tcPr>
          <w:p w14:paraId="04612E7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5</w:t>
            </w:r>
          </w:p>
        </w:tc>
        <w:tc>
          <w:tcPr>
            <w:tcW w:w="0" w:type="auto"/>
            <w:noWrap/>
            <w:hideMark/>
          </w:tcPr>
          <w:p w14:paraId="1F3F41D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9</w:t>
            </w:r>
          </w:p>
        </w:tc>
        <w:tc>
          <w:tcPr>
            <w:tcW w:w="0" w:type="auto"/>
            <w:noWrap/>
            <w:hideMark/>
          </w:tcPr>
          <w:p w14:paraId="58CD0BE6"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4</w:t>
            </w:r>
          </w:p>
        </w:tc>
        <w:tc>
          <w:tcPr>
            <w:tcW w:w="0" w:type="auto"/>
            <w:noWrap/>
            <w:hideMark/>
          </w:tcPr>
          <w:p w14:paraId="4D4E650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8</w:t>
            </w:r>
          </w:p>
        </w:tc>
        <w:tc>
          <w:tcPr>
            <w:tcW w:w="0" w:type="auto"/>
            <w:noWrap/>
            <w:hideMark/>
          </w:tcPr>
          <w:p w14:paraId="538580C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3</w:t>
            </w:r>
          </w:p>
        </w:tc>
        <w:tc>
          <w:tcPr>
            <w:tcW w:w="0" w:type="auto"/>
            <w:noWrap/>
            <w:hideMark/>
          </w:tcPr>
          <w:p w14:paraId="43AAFD1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11</w:t>
            </w:r>
          </w:p>
        </w:tc>
      </w:tr>
      <w:tr w:rsidR="0049632F" w14:paraId="300D105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3EEA2" w14:textId="77777777" w:rsidR="0049632F" w:rsidRPr="0049632F" w:rsidRDefault="0049632F">
            <w:pPr>
              <w:rPr>
                <w:color w:val="000000"/>
                <w:sz w:val="20"/>
                <w:szCs w:val="20"/>
              </w:rPr>
            </w:pPr>
            <w:r w:rsidRPr="0049632F">
              <w:rPr>
                <w:color w:val="000000"/>
                <w:sz w:val="20"/>
                <w:szCs w:val="20"/>
              </w:rPr>
              <w:t>7</w:t>
            </w:r>
          </w:p>
        </w:tc>
        <w:tc>
          <w:tcPr>
            <w:tcW w:w="0" w:type="auto"/>
            <w:noWrap/>
            <w:hideMark/>
          </w:tcPr>
          <w:p w14:paraId="01666DC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6</w:t>
            </w:r>
          </w:p>
        </w:tc>
        <w:tc>
          <w:tcPr>
            <w:tcW w:w="0" w:type="auto"/>
            <w:noWrap/>
            <w:hideMark/>
          </w:tcPr>
          <w:p w14:paraId="518E5C9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6</w:t>
            </w:r>
          </w:p>
        </w:tc>
        <w:tc>
          <w:tcPr>
            <w:tcW w:w="0" w:type="auto"/>
            <w:noWrap/>
            <w:hideMark/>
          </w:tcPr>
          <w:p w14:paraId="5D82B28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7/22</w:t>
            </w:r>
          </w:p>
        </w:tc>
        <w:tc>
          <w:tcPr>
            <w:tcW w:w="0" w:type="auto"/>
            <w:noWrap/>
            <w:hideMark/>
          </w:tcPr>
          <w:p w14:paraId="7A0871C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5</w:t>
            </w:r>
          </w:p>
        </w:tc>
        <w:tc>
          <w:tcPr>
            <w:tcW w:w="0" w:type="auto"/>
            <w:noWrap/>
            <w:hideMark/>
          </w:tcPr>
          <w:p w14:paraId="310300F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1</w:t>
            </w:r>
          </w:p>
        </w:tc>
        <w:tc>
          <w:tcPr>
            <w:tcW w:w="0" w:type="auto"/>
            <w:noWrap/>
            <w:hideMark/>
          </w:tcPr>
          <w:p w14:paraId="5B48093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4</w:t>
            </w:r>
          </w:p>
        </w:tc>
        <w:tc>
          <w:tcPr>
            <w:tcW w:w="0" w:type="auto"/>
            <w:noWrap/>
            <w:hideMark/>
          </w:tcPr>
          <w:p w14:paraId="7596AA38"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26</w:t>
            </w:r>
          </w:p>
        </w:tc>
      </w:tr>
      <w:tr w:rsidR="0049632F" w14:paraId="1F5BEE2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9C0E4" w14:textId="77777777" w:rsidR="0049632F" w:rsidRPr="0049632F" w:rsidRDefault="0049632F">
            <w:pPr>
              <w:rPr>
                <w:color w:val="000000"/>
                <w:sz w:val="20"/>
                <w:szCs w:val="20"/>
              </w:rPr>
            </w:pPr>
            <w:r w:rsidRPr="0049632F">
              <w:rPr>
                <w:color w:val="000000"/>
                <w:sz w:val="20"/>
                <w:szCs w:val="20"/>
              </w:rPr>
              <w:t>8</w:t>
            </w:r>
          </w:p>
        </w:tc>
        <w:tc>
          <w:tcPr>
            <w:tcW w:w="0" w:type="auto"/>
            <w:noWrap/>
            <w:hideMark/>
          </w:tcPr>
          <w:p w14:paraId="42A99D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18</w:t>
            </w:r>
          </w:p>
        </w:tc>
        <w:tc>
          <w:tcPr>
            <w:tcW w:w="0" w:type="auto"/>
            <w:noWrap/>
            <w:hideMark/>
          </w:tcPr>
          <w:p w14:paraId="7FFA0A3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7</w:t>
            </w:r>
          </w:p>
        </w:tc>
        <w:tc>
          <w:tcPr>
            <w:tcW w:w="0" w:type="auto"/>
            <w:noWrap/>
            <w:hideMark/>
          </w:tcPr>
          <w:p w14:paraId="3666745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7/29</w:t>
            </w:r>
          </w:p>
        </w:tc>
        <w:tc>
          <w:tcPr>
            <w:tcW w:w="0" w:type="auto"/>
            <w:noWrap/>
            <w:hideMark/>
          </w:tcPr>
          <w:p w14:paraId="138AD6D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6</w:t>
            </w:r>
          </w:p>
        </w:tc>
        <w:tc>
          <w:tcPr>
            <w:tcW w:w="0" w:type="auto"/>
            <w:noWrap/>
            <w:hideMark/>
          </w:tcPr>
          <w:p w14:paraId="50610C1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12</w:t>
            </w:r>
          </w:p>
        </w:tc>
        <w:tc>
          <w:tcPr>
            <w:tcW w:w="0" w:type="auto"/>
            <w:noWrap/>
            <w:hideMark/>
          </w:tcPr>
          <w:p w14:paraId="361A80B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5</w:t>
            </w:r>
          </w:p>
        </w:tc>
        <w:tc>
          <w:tcPr>
            <w:tcW w:w="0" w:type="auto"/>
            <w:noWrap/>
            <w:hideMark/>
          </w:tcPr>
          <w:p w14:paraId="31C9A21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27</w:t>
            </w:r>
          </w:p>
        </w:tc>
      </w:tr>
      <w:tr w:rsidR="0049632F" w14:paraId="5A37377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4CBFE93" w14:textId="77777777" w:rsidR="0049632F" w:rsidRPr="0049632F" w:rsidRDefault="0049632F">
            <w:pPr>
              <w:rPr>
                <w:color w:val="000000"/>
                <w:sz w:val="20"/>
                <w:szCs w:val="20"/>
              </w:rPr>
            </w:pPr>
            <w:r w:rsidRPr="0049632F">
              <w:rPr>
                <w:color w:val="000000"/>
                <w:sz w:val="20"/>
                <w:szCs w:val="20"/>
              </w:rPr>
              <w:t>9</w:t>
            </w:r>
          </w:p>
        </w:tc>
        <w:tc>
          <w:tcPr>
            <w:tcW w:w="0" w:type="auto"/>
            <w:noWrap/>
            <w:hideMark/>
          </w:tcPr>
          <w:p w14:paraId="40F20DE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19</w:t>
            </w:r>
          </w:p>
        </w:tc>
        <w:tc>
          <w:tcPr>
            <w:tcW w:w="0" w:type="auto"/>
            <w:noWrap/>
            <w:hideMark/>
          </w:tcPr>
          <w:p w14:paraId="210CB2E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8</w:t>
            </w:r>
          </w:p>
        </w:tc>
        <w:tc>
          <w:tcPr>
            <w:tcW w:w="0" w:type="auto"/>
            <w:noWrap/>
            <w:hideMark/>
          </w:tcPr>
          <w:p w14:paraId="7F3853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2</w:t>
            </w:r>
          </w:p>
        </w:tc>
        <w:tc>
          <w:tcPr>
            <w:tcW w:w="0" w:type="auto"/>
            <w:noWrap/>
            <w:hideMark/>
          </w:tcPr>
          <w:p w14:paraId="2EE88B4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7</w:t>
            </w:r>
          </w:p>
        </w:tc>
        <w:tc>
          <w:tcPr>
            <w:tcW w:w="0" w:type="auto"/>
            <w:noWrap/>
            <w:hideMark/>
          </w:tcPr>
          <w:p w14:paraId="2A33EF9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4</w:t>
            </w:r>
          </w:p>
        </w:tc>
        <w:tc>
          <w:tcPr>
            <w:tcW w:w="0" w:type="auto"/>
            <w:noWrap/>
            <w:hideMark/>
          </w:tcPr>
          <w:p w14:paraId="257B7B0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6</w:t>
            </w:r>
          </w:p>
        </w:tc>
        <w:tc>
          <w:tcPr>
            <w:tcW w:w="0" w:type="auto"/>
            <w:noWrap/>
            <w:hideMark/>
          </w:tcPr>
          <w:p w14:paraId="0D2B891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4</w:t>
            </w:r>
          </w:p>
        </w:tc>
      </w:tr>
      <w:tr w:rsidR="0049632F" w14:paraId="459A910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585AC1" w14:textId="77777777" w:rsidR="0049632F" w:rsidRPr="0049632F" w:rsidRDefault="0049632F">
            <w:pPr>
              <w:rPr>
                <w:color w:val="000000"/>
                <w:sz w:val="20"/>
                <w:szCs w:val="20"/>
              </w:rPr>
            </w:pPr>
            <w:r w:rsidRPr="0049632F">
              <w:rPr>
                <w:color w:val="000000"/>
                <w:sz w:val="20"/>
                <w:szCs w:val="20"/>
              </w:rPr>
              <w:t>10</w:t>
            </w:r>
          </w:p>
        </w:tc>
        <w:tc>
          <w:tcPr>
            <w:tcW w:w="0" w:type="auto"/>
            <w:noWrap/>
            <w:hideMark/>
          </w:tcPr>
          <w:p w14:paraId="3F9E554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0</w:t>
            </w:r>
          </w:p>
        </w:tc>
        <w:tc>
          <w:tcPr>
            <w:tcW w:w="0" w:type="auto"/>
            <w:noWrap/>
            <w:hideMark/>
          </w:tcPr>
          <w:p w14:paraId="3839B93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9</w:t>
            </w:r>
          </w:p>
        </w:tc>
        <w:tc>
          <w:tcPr>
            <w:tcW w:w="0" w:type="auto"/>
            <w:noWrap/>
            <w:hideMark/>
          </w:tcPr>
          <w:p w14:paraId="19825C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3</w:t>
            </w:r>
          </w:p>
        </w:tc>
        <w:tc>
          <w:tcPr>
            <w:tcW w:w="0" w:type="auto"/>
            <w:noWrap/>
            <w:hideMark/>
          </w:tcPr>
          <w:p w14:paraId="3913257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8</w:t>
            </w:r>
          </w:p>
        </w:tc>
        <w:tc>
          <w:tcPr>
            <w:tcW w:w="0" w:type="auto"/>
            <w:noWrap/>
            <w:hideMark/>
          </w:tcPr>
          <w:p w14:paraId="2E91E50F"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4</w:t>
            </w:r>
          </w:p>
        </w:tc>
        <w:tc>
          <w:tcPr>
            <w:tcW w:w="0" w:type="auto"/>
            <w:noWrap/>
            <w:hideMark/>
          </w:tcPr>
          <w:p w14:paraId="2E0D303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7</w:t>
            </w:r>
          </w:p>
        </w:tc>
        <w:tc>
          <w:tcPr>
            <w:tcW w:w="0" w:type="auto"/>
            <w:noWrap/>
            <w:hideMark/>
          </w:tcPr>
          <w:p w14:paraId="4AFF778F"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7</w:t>
            </w:r>
          </w:p>
        </w:tc>
      </w:tr>
      <w:tr w:rsidR="0049632F" w14:paraId="3587E3A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5BA787B" w14:textId="77777777" w:rsidR="0049632F" w:rsidRPr="0049632F" w:rsidRDefault="0049632F">
            <w:pPr>
              <w:rPr>
                <w:color w:val="000000"/>
                <w:sz w:val="20"/>
                <w:szCs w:val="20"/>
              </w:rPr>
            </w:pPr>
            <w:r w:rsidRPr="0049632F">
              <w:rPr>
                <w:color w:val="000000"/>
                <w:sz w:val="20"/>
                <w:szCs w:val="20"/>
              </w:rPr>
              <w:t>11</w:t>
            </w:r>
          </w:p>
        </w:tc>
        <w:tc>
          <w:tcPr>
            <w:tcW w:w="0" w:type="auto"/>
            <w:noWrap/>
            <w:hideMark/>
          </w:tcPr>
          <w:p w14:paraId="6DACF6B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1</w:t>
            </w:r>
          </w:p>
        </w:tc>
        <w:tc>
          <w:tcPr>
            <w:tcW w:w="0" w:type="auto"/>
            <w:noWrap/>
            <w:hideMark/>
          </w:tcPr>
          <w:p w14:paraId="1F8120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0</w:t>
            </w:r>
          </w:p>
        </w:tc>
        <w:tc>
          <w:tcPr>
            <w:tcW w:w="0" w:type="auto"/>
            <w:noWrap/>
            <w:hideMark/>
          </w:tcPr>
          <w:p w14:paraId="37B833B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4</w:t>
            </w:r>
          </w:p>
        </w:tc>
        <w:tc>
          <w:tcPr>
            <w:tcW w:w="0" w:type="auto"/>
            <w:noWrap/>
            <w:hideMark/>
          </w:tcPr>
          <w:p w14:paraId="30A50A3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9</w:t>
            </w:r>
          </w:p>
        </w:tc>
        <w:tc>
          <w:tcPr>
            <w:tcW w:w="0" w:type="auto"/>
            <w:noWrap/>
            <w:hideMark/>
          </w:tcPr>
          <w:p w14:paraId="46868B5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7</w:t>
            </w:r>
          </w:p>
        </w:tc>
        <w:tc>
          <w:tcPr>
            <w:tcW w:w="0" w:type="auto"/>
            <w:noWrap/>
            <w:hideMark/>
          </w:tcPr>
          <w:p w14:paraId="329B955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8</w:t>
            </w:r>
          </w:p>
        </w:tc>
        <w:tc>
          <w:tcPr>
            <w:tcW w:w="0" w:type="auto"/>
            <w:noWrap/>
            <w:hideMark/>
          </w:tcPr>
          <w:p w14:paraId="15BE030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8</w:t>
            </w:r>
          </w:p>
        </w:tc>
      </w:tr>
      <w:tr w:rsidR="0049632F" w14:paraId="27A1B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34BCDB" w14:textId="77777777" w:rsidR="0049632F" w:rsidRPr="0049632F" w:rsidRDefault="0049632F">
            <w:pPr>
              <w:rPr>
                <w:color w:val="000000"/>
                <w:sz w:val="20"/>
                <w:szCs w:val="20"/>
              </w:rPr>
            </w:pPr>
            <w:r w:rsidRPr="0049632F">
              <w:rPr>
                <w:color w:val="000000"/>
                <w:sz w:val="20"/>
                <w:szCs w:val="20"/>
              </w:rPr>
              <w:t>12</w:t>
            </w:r>
          </w:p>
        </w:tc>
        <w:tc>
          <w:tcPr>
            <w:tcW w:w="0" w:type="auto"/>
            <w:noWrap/>
            <w:hideMark/>
          </w:tcPr>
          <w:p w14:paraId="373DF2D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2</w:t>
            </w:r>
          </w:p>
        </w:tc>
        <w:tc>
          <w:tcPr>
            <w:tcW w:w="0" w:type="auto"/>
            <w:noWrap/>
            <w:hideMark/>
          </w:tcPr>
          <w:p w14:paraId="5E997D9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1</w:t>
            </w:r>
          </w:p>
        </w:tc>
        <w:tc>
          <w:tcPr>
            <w:tcW w:w="0" w:type="auto"/>
            <w:noWrap/>
            <w:hideMark/>
          </w:tcPr>
          <w:p w14:paraId="4174DEA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5</w:t>
            </w:r>
          </w:p>
        </w:tc>
        <w:tc>
          <w:tcPr>
            <w:tcW w:w="0" w:type="auto"/>
            <w:noWrap/>
            <w:hideMark/>
          </w:tcPr>
          <w:p w14:paraId="3B8DA43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0</w:t>
            </w:r>
          </w:p>
        </w:tc>
        <w:tc>
          <w:tcPr>
            <w:tcW w:w="0" w:type="auto"/>
            <w:noWrap/>
            <w:hideMark/>
          </w:tcPr>
          <w:p w14:paraId="43E20176"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19</w:t>
            </w:r>
          </w:p>
        </w:tc>
        <w:tc>
          <w:tcPr>
            <w:tcW w:w="0" w:type="auto"/>
            <w:noWrap/>
            <w:hideMark/>
          </w:tcPr>
          <w:p w14:paraId="505EF52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9</w:t>
            </w:r>
          </w:p>
        </w:tc>
        <w:tc>
          <w:tcPr>
            <w:tcW w:w="0" w:type="auto"/>
            <w:noWrap/>
            <w:hideMark/>
          </w:tcPr>
          <w:p w14:paraId="65EF47C8"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15</w:t>
            </w:r>
          </w:p>
        </w:tc>
      </w:tr>
      <w:tr w:rsidR="0049632F" w14:paraId="1CAA5126"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14A9E9" w14:textId="77777777" w:rsidR="0049632F" w:rsidRPr="0049632F" w:rsidRDefault="0049632F">
            <w:pPr>
              <w:rPr>
                <w:color w:val="000000"/>
                <w:sz w:val="20"/>
                <w:szCs w:val="20"/>
              </w:rPr>
            </w:pPr>
            <w:r w:rsidRPr="0049632F">
              <w:rPr>
                <w:color w:val="000000"/>
                <w:sz w:val="20"/>
                <w:szCs w:val="20"/>
              </w:rPr>
              <w:t>13</w:t>
            </w:r>
          </w:p>
        </w:tc>
        <w:tc>
          <w:tcPr>
            <w:tcW w:w="0" w:type="auto"/>
            <w:noWrap/>
            <w:hideMark/>
          </w:tcPr>
          <w:p w14:paraId="4AC6F87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3</w:t>
            </w:r>
          </w:p>
        </w:tc>
        <w:tc>
          <w:tcPr>
            <w:tcW w:w="0" w:type="auto"/>
            <w:noWrap/>
            <w:hideMark/>
          </w:tcPr>
          <w:p w14:paraId="4E37604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2</w:t>
            </w:r>
          </w:p>
        </w:tc>
        <w:tc>
          <w:tcPr>
            <w:tcW w:w="0" w:type="auto"/>
            <w:noWrap/>
            <w:hideMark/>
          </w:tcPr>
          <w:p w14:paraId="3D763DB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6</w:t>
            </w:r>
          </w:p>
        </w:tc>
        <w:tc>
          <w:tcPr>
            <w:tcW w:w="0" w:type="auto"/>
            <w:noWrap/>
            <w:hideMark/>
          </w:tcPr>
          <w:p w14:paraId="7C2B7EB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1</w:t>
            </w:r>
          </w:p>
        </w:tc>
        <w:tc>
          <w:tcPr>
            <w:tcW w:w="0" w:type="auto"/>
            <w:noWrap/>
            <w:hideMark/>
          </w:tcPr>
          <w:p w14:paraId="2BA8DA0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0</w:t>
            </w:r>
          </w:p>
        </w:tc>
        <w:tc>
          <w:tcPr>
            <w:tcW w:w="0" w:type="auto"/>
            <w:noWrap/>
            <w:hideMark/>
          </w:tcPr>
          <w:p w14:paraId="07C1AE3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0</w:t>
            </w:r>
          </w:p>
        </w:tc>
        <w:tc>
          <w:tcPr>
            <w:tcW w:w="0" w:type="auto"/>
            <w:noWrap/>
            <w:hideMark/>
          </w:tcPr>
          <w:p w14:paraId="2C4636A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26</w:t>
            </w:r>
          </w:p>
        </w:tc>
      </w:tr>
      <w:tr w:rsidR="0049632F" w14:paraId="6B70A16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7DB0C" w14:textId="77777777" w:rsidR="0049632F" w:rsidRPr="0049632F" w:rsidRDefault="0049632F">
            <w:pPr>
              <w:rPr>
                <w:color w:val="000000"/>
                <w:sz w:val="20"/>
                <w:szCs w:val="20"/>
              </w:rPr>
            </w:pPr>
            <w:r w:rsidRPr="0049632F">
              <w:rPr>
                <w:color w:val="000000"/>
                <w:sz w:val="20"/>
                <w:szCs w:val="20"/>
              </w:rPr>
              <w:t>14</w:t>
            </w:r>
          </w:p>
        </w:tc>
        <w:tc>
          <w:tcPr>
            <w:tcW w:w="0" w:type="auto"/>
            <w:noWrap/>
            <w:hideMark/>
          </w:tcPr>
          <w:p w14:paraId="5B9B36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4</w:t>
            </w:r>
          </w:p>
        </w:tc>
        <w:tc>
          <w:tcPr>
            <w:tcW w:w="0" w:type="auto"/>
            <w:noWrap/>
            <w:hideMark/>
          </w:tcPr>
          <w:p w14:paraId="6C8E349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3</w:t>
            </w:r>
          </w:p>
        </w:tc>
        <w:tc>
          <w:tcPr>
            <w:tcW w:w="0" w:type="auto"/>
            <w:noWrap/>
            <w:hideMark/>
          </w:tcPr>
          <w:p w14:paraId="26853EB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7</w:t>
            </w:r>
          </w:p>
        </w:tc>
        <w:tc>
          <w:tcPr>
            <w:tcW w:w="0" w:type="auto"/>
            <w:noWrap/>
            <w:hideMark/>
          </w:tcPr>
          <w:p w14:paraId="60C461B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2</w:t>
            </w:r>
          </w:p>
        </w:tc>
        <w:tc>
          <w:tcPr>
            <w:tcW w:w="0" w:type="auto"/>
            <w:noWrap/>
            <w:hideMark/>
          </w:tcPr>
          <w:p w14:paraId="68E5F59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1</w:t>
            </w:r>
          </w:p>
        </w:tc>
        <w:tc>
          <w:tcPr>
            <w:tcW w:w="0" w:type="auto"/>
            <w:noWrap/>
            <w:hideMark/>
          </w:tcPr>
          <w:p w14:paraId="590B4D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1</w:t>
            </w:r>
          </w:p>
        </w:tc>
        <w:tc>
          <w:tcPr>
            <w:tcW w:w="0" w:type="auto"/>
            <w:noWrap/>
            <w:hideMark/>
          </w:tcPr>
          <w:p w14:paraId="219EFD85"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27</w:t>
            </w:r>
          </w:p>
        </w:tc>
      </w:tr>
      <w:tr w:rsidR="0049632F" w14:paraId="05BED96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ED785C" w14:textId="77777777" w:rsidR="0049632F" w:rsidRPr="0049632F" w:rsidRDefault="0049632F">
            <w:pPr>
              <w:rPr>
                <w:color w:val="000000"/>
                <w:sz w:val="20"/>
                <w:szCs w:val="20"/>
              </w:rPr>
            </w:pPr>
            <w:r w:rsidRPr="0049632F">
              <w:rPr>
                <w:color w:val="000000"/>
                <w:sz w:val="20"/>
                <w:szCs w:val="20"/>
              </w:rPr>
              <w:t>15</w:t>
            </w:r>
          </w:p>
        </w:tc>
        <w:tc>
          <w:tcPr>
            <w:tcW w:w="0" w:type="auto"/>
            <w:noWrap/>
            <w:hideMark/>
          </w:tcPr>
          <w:p w14:paraId="632F503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6</w:t>
            </w:r>
          </w:p>
        </w:tc>
        <w:tc>
          <w:tcPr>
            <w:tcW w:w="0" w:type="auto"/>
            <w:noWrap/>
            <w:hideMark/>
          </w:tcPr>
          <w:p w14:paraId="292626C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4</w:t>
            </w:r>
          </w:p>
        </w:tc>
        <w:tc>
          <w:tcPr>
            <w:tcW w:w="0" w:type="auto"/>
            <w:noWrap/>
            <w:hideMark/>
          </w:tcPr>
          <w:p w14:paraId="37AB5CD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8</w:t>
            </w:r>
          </w:p>
        </w:tc>
        <w:tc>
          <w:tcPr>
            <w:tcW w:w="0" w:type="auto"/>
            <w:noWrap/>
            <w:hideMark/>
          </w:tcPr>
          <w:p w14:paraId="441674A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3</w:t>
            </w:r>
          </w:p>
        </w:tc>
        <w:tc>
          <w:tcPr>
            <w:tcW w:w="0" w:type="auto"/>
            <w:noWrap/>
            <w:hideMark/>
          </w:tcPr>
          <w:p w14:paraId="2C8734B8"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2</w:t>
            </w:r>
          </w:p>
        </w:tc>
        <w:tc>
          <w:tcPr>
            <w:tcW w:w="0" w:type="auto"/>
            <w:noWrap/>
            <w:hideMark/>
          </w:tcPr>
          <w:p w14:paraId="59FE33D6"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2</w:t>
            </w:r>
          </w:p>
        </w:tc>
        <w:tc>
          <w:tcPr>
            <w:tcW w:w="0" w:type="auto"/>
            <w:noWrap/>
            <w:hideMark/>
          </w:tcPr>
          <w:p w14:paraId="08176D0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7/25</w:t>
            </w:r>
          </w:p>
        </w:tc>
      </w:tr>
      <w:tr w:rsidR="0049632F" w14:paraId="26A4FE7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A5E8F5" w14:textId="77777777" w:rsidR="0049632F" w:rsidRPr="0049632F" w:rsidRDefault="0049632F">
            <w:pPr>
              <w:rPr>
                <w:color w:val="000000"/>
                <w:sz w:val="20"/>
                <w:szCs w:val="20"/>
              </w:rPr>
            </w:pPr>
            <w:r w:rsidRPr="0049632F">
              <w:rPr>
                <w:color w:val="000000"/>
                <w:sz w:val="20"/>
                <w:szCs w:val="20"/>
              </w:rPr>
              <w:t>16</w:t>
            </w:r>
          </w:p>
        </w:tc>
        <w:tc>
          <w:tcPr>
            <w:tcW w:w="0" w:type="auto"/>
            <w:noWrap/>
            <w:hideMark/>
          </w:tcPr>
          <w:p w14:paraId="48E6B18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7</w:t>
            </w:r>
          </w:p>
        </w:tc>
        <w:tc>
          <w:tcPr>
            <w:tcW w:w="0" w:type="auto"/>
            <w:noWrap/>
            <w:hideMark/>
          </w:tcPr>
          <w:p w14:paraId="55348C0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5</w:t>
            </w:r>
          </w:p>
        </w:tc>
        <w:tc>
          <w:tcPr>
            <w:tcW w:w="0" w:type="auto"/>
            <w:noWrap/>
            <w:hideMark/>
          </w:tcPr>
          <w:p w14:paraId="5BED1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9</w:t>
            </w:r>
          </w:p>
        </w:tc>
        <w:tc>
          <w:tcPr>
            <w:tcW w:w="0" w:type="auto"/>
            <w:noWrap/>
            <w:hideMark/>
          </w:tcPr>
          <w:p w14:paraId="329FBD5E"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4</w:t>
            </w:r>
          </w:p>
        </w:tc>
        <w:tc>
          <w:tcPr>
            <w:tcW w:w="0" w:type="auto"/>
            <w:noWrap/>
            <w:hideMark/>
          </w:tcPr>
          <w:p w14:paraId="3530925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3</w:t>
            </w:r>
          </w:p>
        </w:tc>
        <w:tc>
          <w:tcPr>
            <w:tcW w:w="0" w:type="auto"/>
            <w:noWrap/>
            <w:hideMark/>
          </w:tcPr>
          <w:p w14:paraId="236A1F18"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3</w:t>
            </w:r>
          </w:p>
        </w:tc>
        <w:tc>
          <w:tcPr>
            <w:tcW w:w="0" w:type="auto"/>
            <w:noWrap/>
            <w:hideMark/>
          </w:tcPr>
          <w:p w14:paraId="3937A44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7/26</w:t>
            </w:r>
          </w:p>
        </w:tc>
      </w:tr>
      <w:tr w:rsidR="0049632F" w14:paraId="5C662F1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2069" w14:textId="77777777" w:rsidR="0049632F" w:rsidRPr="0049632F" w:rsidRDefault="0049632F">
            <w:pPr>
              <w:rPr>
                <w:color w:val="000000"/>
                <w:sz w:val="20"/>
                <w:szCs w:val="20"/>
              </w:rPr>
            </w:pPr>
            <w:r w:rsidRPr="0049632F">
              <w:rPr>
                <w:color w:val="000000"/>
                <w:sz w:val="20"/>
                <w:szCs w:val="20"/>
              </w:rPr>
              <w:t>17</w:t>
            </w:r>
          </w:p>
        </w:tc>
        <w:tc>
          <w:tcPr>
            <w:tcW w:w="0" w:type="auto"/>
            <w:noWrap/>
            <w:hideMark/>
          </w:tcPr>
          <w:p w14:paraId="591C208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10</w:t>
            </w:r>
          </w:p>
        </w:tc>
        <w:tc>
          <w:tcPr>
            <w:tcW w:w="0" w:type="auto"/>
            <w:noWrap/>
            <w:hideMark/>
          </w:tcPr>
          <w:p w14:paraId="2719BB3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6</w:t>
            </w:r>
          </w:p>
        </w:tc>
        <w:tc>
          <w:tcPr>
            <w:tcW w:w="0" w:type="auto"/>
            <w:noWrap/>
            <w:hideMark/>
          </w:tcPr>
          <w:p w14:paraId="212FAF0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1</w:t>
            </w:r>
          </w:p>
        </w:tc>
        <w:tc>
          <w:tcPr>
            <w:tcW w:w="0" w:type="auto"/>
            <w:noWrap/>
            <w:hideMark/>
          </w:tcPr>
          <w:p w14:paraId="3D598F88"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5</w:t>
            </w:r>
          </w:p>
        </w:tc>
        <w:tc>
          <w:tcPr>
            <w:tcW w:w="0" w:type="auto"/>
            <w:noWrap/>
            <w:hideMark/>
          </w:tcPr>
          <w:p w14:paraId="2FE429E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4</w:t>
            </w:r>
          </w:p>
        </w:tc>
        <w:tc>
          <w:tcPr>
            <w:tcW w:w="0" w:type="auto"/>
            <w:noWrap/>
            <w:hideMark/>
          </w:tcPr>
          <w:p w14:paraId="5F28400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4</w:t>
            </w:r>
          </w:p>
        </w:tc>
        <w:tc>
          <w:tcPr>
            <w:tcW w:w="0" w:type="auto"/>
            <w:noWrap/>
            <w:hideMark/>
          </w:tcPr>
          <w:p w14:paraId="262E61AF"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3/31</w:t>
            </w:r>
          </w:p>
        </w:tc>
      </w:tr>
      <w:tr w:rsidR="0049632F" w14:paraId="14CE18E1"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89DBB" w14:textId="77777777" w:rsidR="0049632F" w:rsidRPr="0049632F" w:rsidRDefault="0049632F">
            <w:pPr>
              <w:rPr>
                <w:color w:val="000000"/>
                <w:sz w:val="20"/>
                <w:szCs w:val="20"/>
              </w:rPr>
            </w:pPr>
            <w:r w:rsidRPr="0049632F">
              <w:rPr>
                <w:color w:val="000000"/>
                <w:sz w:val="20"/>
                <w:szCs w:val="20"/>
              </w:rPr>
              <w:t>18</w:t>
            </w:r>
          </w:p>
        </w:tc>
        <w:tc>
          <w:tcPr>
            <w:tcW w:w="0" w:type="auto"/>
            <w:noWrap/>
            <w:hideMark/>
          </w:tcPr>
          <w:p w14:paraId="4C37E0C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18</w:t>
            </w:r>
          </w:p>
        </w:tc>
        <w:tc>
          <w:tcPr>
            <w:tcW w:w="0" w:type="auto"/>
            <w:noWrap/>
            <w:hideMark/>
          </w:tcPr>
          <w:p w14:paraId="16B6337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7</w:t>
            </w:r>
          </w:p>
        </w:tc>
        <w:tc>
          <w:tcPr>
            <w:tcW w:w="0" w:type="auto"/>
            <w:noWrap/>
            <w:hideMark/>
          </w:tcPr>
          <w:p w14:paraId="66E03C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2</w:t>
            </w:r>
          </w:p>
        </w:tc>
        <w:tc>
          <w:tcPr>
            <w:tcW w:w="0" w:type="auto"/>
            <w:noWrap/>
            <w:hideMark/>
          </w:tcPr>
          <w:p w14:paraId="436BF1C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6</w:t>
            </w:r>
          </w:p>
        </w:tc>
        <w:tc>
          <w:tcPr>
            <w:tcW w:w="0" w:type="auto"/>
            <w:noWrap/>
            <w:hideMark/>
          </w:tcPr>
          <w:p w14:paraId="1F26F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5</w:t>
            </w:r>
          </w:p>
        </w:tc>
        <w:tc>
          <w:tcPr>
            <w:tcW w:w="0" w:type="auto"/>
            <w:noWrap/>
            <w:hideMark/>
          </w:tcPr>
          <w:p w14:paraId="35E5E55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5</w:t>
            </w:r>
          </w:p>
        </w:tc>
        <w:tc>
          <w:tcPr>
            <w:tcW w:w="0" w:type="auto"/>
            <w:noWrap/>
            <w:hideMark/>
          </w:tcPr>
          <w:p w14:paraId="4F9B530E"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4</w:t>
            </w:r>
          </w:p>
        </w:tc>
      </w:tr>
      <w:tr w:rsidR="0049632F" w14:paraId="140F86D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D2C95" w14:textId="77777777" w:rsidR="0049632F" w:rsidRPr="0049632F" w:rsidRDefault="0049632F">
            <w:pPr>
              <w:rPr>
                <w:color w:val="000000"/>
                <w:sz w:val="20"/>
                <w:szCs w:val="20"/>
              </w:rPr>
            </w:pPr>
            <w:r w:rsidRPr="0049632F">
              <w:rPr>
                <w:color w:val="000000"/>
                <w:sz w:val="20"/>
                <w:szCs w:val="20"/>
              </w:rPr>
              <w:t>19</w:t>
            </w:r>
          </w:p>
        </w:tc>
        <w:tc>
          <w:tcPr>
            <w:tcW w:w="0" w:type="auto"/>
            <w:noWrap/>
            <w:hideMark/>
          </w:tcPr>
          <w:p w14:paraId="45C4167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26</w:t>
            </w:r>
          </w:p>
        </w:tc>
        <w:tc>
          <w:tcPr>
            <w:tcW w:w="0" w:type="auto"/>
            <w:noWrap/>
            <w:hideMark/>
          </w:tcPr>
          <w:p w14:paraId="0E9F826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8</w:t>
            </w:r>
          </w:p>
        </w:tc>
        <w:tc>
          <w:tcPr>
            <w:tcW w:w="0" w:type="auto"/>
            <w:noWrap/>
            <w:hideMark/>
          </w:tcPr>
          <w:p w14:paraId="185A0D0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3</w:t>
            </w:r>
          </w:p>
        </w:tc>
        <w:tc>
          <w:tcPr>
            <w:tcW w:w="0" w:type="auto"/>
            <w:noWrap/>
            <w:hideMark/>
          </w:tcPr>
          <w:p w14:paraId="51B258B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7</w:t>
            </w:r>
          </w:p>
        </w:tc>
        <w:tc>
          <w:tcPr>
            <w:tcW w:w="0" w:type="auto"/>
            <w:noWrap/>
            <w:hideMark/>
          </w:tcPr>
          <w:p w14:paraId="42029E3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6</w:t>
            </w:r>
          </w:p>
        </w:tc>
        <w:tc>
          <w:tcPr>
            <w:tcW w:w="0" w:type="auto"/>
            <w:noWrap/>
            <w:hideMark/>
          </w:tcPr>
          <w:p w14:paraId="797CFBE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6</w:t>
            </w:r>
          </w:p>
        </w:tc>
        <w:tc>
          <w:tcPr>
            <w:tcW w:w="0" w:type="auto"/>
            <w:noWrap/>
            <w:hideMark/>
          </w:tcPr>
          <w:p w14:paraId="4AD9794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5</w:t>
            </w:r>
          </w:p>
        </w:tc>
      </w:tr>
      <w:tr w:rsidR="0049632F" w14:paraId="54749E3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3E5D4" w14:textId="77777777" w:rsidR="0049632F" w:rsidRPr="0049632F" w:rsidRDefault="0049632F">
            <w:pPr>
              <w:rPr>
                <w:color w:val="000000"/>
                <w:sz w:val="20"/>
                <w:szCs w:val="20"/>
              </w:rPr>
            </w:pPr>
            <w:r w:rsidRPr="0049632F">
              <w:rPr>
                <w:color w:val="000000"/>
                <w:sz w:val="20"/>
                <w:szCs w:val="20"/>
              </w:rPr>
              <w:t>20</w:t>
            </w:r>
          </w:p>
        </w:tc>
        <w:tc>
          <w:tcPr>
            <w:tcW w:w="0" w:type="auto"/>
            <w:noWrap/>
            <w:hideMark/>
          </w:tcPr>
          <w:p w14:paraId="3A84D10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0/3</w:t>
            </w:r>
          </w:p>
        </w:tc>
        <w:tc>
          <w:tcPr>
            <w:tcW w:w="0" w:type="auto"/>
            <w:noWrap/>
            <w:hideMark/>
          </w:tcPr>
          <w:p w14:paraId="1454D42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9</w:t>
            </w:r>
          </w:p>
        </w:tc>
        <w:tc>
          <w:tcPr>
            <w:tcW w:w="0" w:type="auto"/>
            <w:noWrap/>
            <w:hideMark/>
          </w:tcPr>
          <w:p w14:paraId="155C0D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4</w:t>
            </w:r>
          </w:p>
        </w:tc>
        <w:tc>
          <w:tcPr>
            <w:tcW w:w="0" w:type="auto"/>
            <w:noWrap/>
            <w:hideMark/>
          </w:tcPr>
          <w:p w14:paraId="076E662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8</w:t>
            </w:r>
          </w:p>
        </w:tc>
        <w:tc>
          <w:tcPr>
            <w:tcW w:w="0" w:type="auto"/>
            <w:noWrap/>
            <w:hideMark/>
          </w:tcPr>
          <w:p w14:paraId="3150936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30</w:t>
            </w:r>
          </w:p>
        </w:tc>
        <w:tc>
          <w:tcPr>
            <w:tcW w:w="0" w:type="auto"/>
            <w:noWrap/>
            <w:hideMark/>
          </w:tcPr>
          <w:p w14:paraId="7B33654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7</w:t>
            </w:r>
          </w:p>
        </w:tc>
        <w:tc>
          <w:tcPr>
            <w:tcW w:w="0" w:type="auto"/>
            <w:noWrap/>
            <w:hideMark/>
          </w:tcPr>
          <w:p w14:paraId="7DC0471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2</w:t>
            </w:r>
          </w:p>
        </w:tc>
      </w:tr>
      <w:tr w:rsidR="0049632F" w14:paraId="60C38E9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681DE" w14:textId="77777777" w:rsidR="0049632F" w:rsidRPr="0049632F" w:rsidRDefault="0049632F">
            <w:pPr>
              <w:rPr>
                <w:color w:val="000000"/>
                <w:sz w:val="20"/>
                <w:szCs w:val="20"/>
              </w:rPr>
            </w:pPr>
            <w:r w:rsidRPr="0049632F">
              <w:rPr>
                <w:color w:val="000000"/>
                <w:sz w:val="20"/>
                <w:szCs w:val="20"/>
              </w:rPr>
              <w:t>21</w:t>
            </w:r>
          </w:p>
        </w:tc>
        <w:tc>
          <w:tcPr>
            <w:tcW w:w="0" w:type="auto"/>
            <w:noWrap/>
            <w:hideMark/>
          </w:tcPr>
          <w:p w14:paraId="5E10EBF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0/6</w:t>
            </w:r>
          </w:p>
        </w:tc>
        <w:tc>
          <w:tcPr>
            <w:tcW w:w="0" w:type="auto"/>
            <w:noWrap/>
            <w:hideMark/>
          </w:tcPr>
          <w:p w14:paraId="4A39B6D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0</w:t>
            </w:r>
          </w:p>
        </w:tc>
        <w:tc>
          <w:tcPr>
            <w:tcW w:w="0" w:type="auto"/>
            <w:noWrap/>
            <w:hideMark/>
          </w:tcPr>
          <w:p w14:paraId="2328ABA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3</w:t>
            </w:r>
          </w:p>
        </w:tc>
        <w:tc>
          <w:tcPr>
            <w:tcW w:w="0" w:type="auto"/>
            <w:noWrap/>
            <w:hideMark/>
          </w:tcPr>
          <w:p w14:paraId="6A4DF3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9</w:t>
            </w:r>
          </w:p>
        </w:tc>
        <w:tc>
          <w:tcPr>
            <w:tcW w:w="0" w:type="auto"/>
            <w:noWrap/>
            <w:hideMark/>
          </w:tcPr>
          <w:p w14:paraId="4B72C55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31</w:t>
            </w:r>
          </w:p>
        </w:tc>
        <w:tc>
          <w:tcPr>
            <w:tcW w:w="0" w:type="auto"/>
            <w:noWrap/>
            <w:hideMark/>
          </w:tcPr>
          <w:p w14:paraId="0D0A7A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8</w:t>
            </w:r>
          </w:p>
        </w:tc>
        <w:tc>
          <w:tcPr>
            <w:tcW w:w="0" w:type="auto"/>
            <w:noWrap/>
            <w:hideMark/>
          </w:tcPr>
          <w:p w14:paraId="65FAC77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14</w:t>
            </w:r>
          </w:p>
        </w:tc>
      </w:tr>
      <w:tr w:rsidR="0049632F" w14:paraId="1FCC35B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4195E3" w14:textId="77777777" w:rsidR="0049632F" w:rsidRPr="0049632F" w:rsidRDefault="0049632F">
            <w:pPr>
              <w:rPr>
                <w:color w:val="000000"/>
                <w:sz w:val="20"/>
                <w:szCs w:val="20"/>
              </w:rPr>
            </w:pPr>
            <w:r w:rsidRPr="0049632F">
              <w:rPr>
                <w:color w:val="000000"/>
                <w:sz w:val="20"/>
                <w:szCs w:val="20"/>
              </w:rPr>
              <w:t>22</w:t>
            </w:r>
          </w:p>
        </w:tc>
        <w:tc>
          <w:tcPr>
            <w:tcW w:w="0" w:type="auto"/>
            <w:noWrap/>
            <w:hideMark/>
          </w:tcPr>
          <w:p w14:paraId="7420024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2/5</w:t>
            </w:r>
          </w:p>
        </w:tc>
        <w:tc>
          <w:tcPr>
            <w:tcW w:w="0" w:type="auto"/>
            <w:noWrap/>
            <w:hideMark/>
          </w:tcPr>
          <w:p w14:paraId="0B051FD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1</w:t>
            </w:r>
          </w:p>
        </w:tc>
        <w:tc>
          <w:tcPr>
            <w:tcW w:w="0" w:type="auto"/>
            <w:noWrap/>
            <w:hideMark/>
          </w:tcPr>
          <w:p w14:paraId="5EA322B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4</w:t>
            </w:r>
          </w:p>
        </w:tc>
        <w:tc>
          <w:tcPr>
            <w:tcW w:w="0" w:type="auto"/>
            <w:noWrap/>
            <w:hideMark/>
          </w:tcPr>
          <w:p w14:paraId="3378B03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0</w:t>
            </w:r>
          </w:p>
        </w:tc>
        <w:tc>
          <w:tcPr>
            <w:tcW w:w="0" w:type="auto"/>
            <w:noWrap/>
            <w:hideMark/>
          </w:tcPr>
          <w:p w14:paraId="380DC62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w:t>
            </w:r>
          </w:p>
        </w:tc>
        <w:tc>
          <w:tcPr>
            <w:tcW w:w="0" w:type="auto"/>
            <w:noWrap/>
            <w:hideMark/>
          </w:tcPr>
          <w:p w14:paraId="03770C7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9</w:t>
            </w:r>
          </w:p>
        </w:tc>
        <w:tc>
          <w:tcPr>
            <w:tcW w:w="0" w:type="auto"/>
            <w:noWrap/>
            <w:hideMark/>
          </w:tcPr>
          <w:p w14:paraId="09265D0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9</w:t>
            </w:r>
          </w:p>
        </w:tc>
      </w:tr>
      <w:tr w:rsidR="0049632F" w14:paraId="2FDE47F1"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360C64" w14:textId="77777777" w:rsidR="0049632F" w:rsidRPr="0049632F" w:rsidRDefault="0049632F">
            <w:pPr>
              <w:rPr>
                <w:color w:val="000000"/>
                <w:sz w:val="20"/>
                <w:szCs w:val="20"/>
              </w:rPr>
            </w:pPr>
            <w:r w:rsidRPr="0049632F">
              <w:rPr>
                <w:color w:val="000000"/>
                <w:sz w:val="20"/>
                <w:szCs w:val="20"/>
              </w:rPr>
              <w:t>23</w:t>
            </w:r>
          </w:p>
        </w:tc>
        <w:tc>
          <w:tcPr>
            <w:tcW w:w="0" w:type="auto"/>
            <w:noWrap/>
            <w:hideMark/>
          </w:tcPr>
          <w:p w14:paraId="4C8640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2/10</w:t>
            </w:r>
          </w:p>
        </w:tc>
        <w:tc>
          <w:tcPr>
            <w:tcW w:w="0" w:type="auto"/>
            <w:noWrap/>
            <w:hideMark/>
          </w:tcPr>
          <w:p w14:paraId="556FF4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2</w:t>
            </w:r>
          </w:p>
        </w:tc>
        <w:tc>
          <w:tcPr>
            <w:tcW w:w="0" w:type="auto"/>
            <w:noWrap/>
            <w:hideMark/>
          </w:tcPr>
          <w:p w14:paraId="42F3585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6</w:t>
            </w:r>
          </w:p>
        </w:tc>
        <w:tc>
          <w:tcPr>
            <w:tcW w:w="0" w:type="auto"/>
            <w:noWrap/>
            <w:hideMark/>
          </w:tcPr>
          <w:p w14:paraId="0C8FE5F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1</w:t>
            </w:r>
          </w:p>
        </w:tc>
        <w:tc>
          <w:tcPr>
            <w:tcW w:w="0" w:type="auto"/>
            <w:noWrap/>
            <w:hideMark/>
          </w:tcPr>
          <w:p w14:paraId="07769DC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2</w:t>
            </w:r>
          </w:p>
        </w:tc>
        <w:tc>
          <w:tcPr>
            <w:tcW w:w="0" w:type="auto"/>
            <w:noWrap/>
            <w:hideMark/>
          </w:tcPr>
          <w:p w14:paraId="6C8EF19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0</w:t>
            </w:r>
          </w:p>
        </w:tc>
        <w:tc>
          <w:tcPr>
            <w:tcW w:w="0" w:type="auto"/>
            <w:noWrap/>
            <w:hideMark/>
          </w:tcPr>
          <w:p w14:paraId="42D63C9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28</w:t>
            </w:r>
          </w:p>
        </w:tc>
      </w:tr>
      <w:tr w:rsidR="0049632F" w14:paraId="0D24995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AA40A" w14:textId="77777777" w:rsidR="0049632F" w:rsidRPr="0049632F" w:rsidRDefault="0049632F">
            <w:pPr>
              <w:rPr>
                <w:color w:val="000000"/>
                <w:sz w:val="20"/>
                <w:szCs w:val="20"/>
              </w:rPr>
            </w:pPr>
            <w:r w:rsidRPr="0049632F">
              <w:rPr>
                <w:color w:val="000000"/>
                <w:sz w:val="20"/>
                <w:szCs w:val="20"/>
              </w:rPr>
              <w:t>24</w:t>
            </w:r>
          </w:p>
        </w:tc>
        <w:tc>
          <w:tcPr>
            <w:tcW w:w="0" w:type="auto"/>
            <w:noWrap/>
            <w:hideMark/>
          </w:tcPr>
          <w:p w14:paraId="64F41C6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4</w:t>
            </w:r>
          </w:p>
        </w:tc>
        <w:tc>
          <w:tcPr>
            <w:tcW w:w="0" w:type="auto"/>
            <w:noWrap/>
            <w:hideMark/>
          </w:tcPr>
          <w:p w14:paraId="03F17BC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3</w:t>
            </w:r>
          </w:p>
        </w:tc>
        <w:tc>
          <w:tcPr>
            <w:tcW w:w="0" w:type="auto"/>
            <w:noWrap/>
            <w:hideMark/>
          </w:tcPr>
          <w:p w14:paraId="6225254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7</w:t>
            </w:r>
          </w:p>
        </w:tc>
        <w:tc>
          <w:tcPr>
            <w:tcW w:w="0" w:type="auto"/>
            <w:noWrap/>
            <w:hideMark/>
          </w:tcPr>
          <w:p w14:paraId="4614EFC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2</w:t>
            </w:r>
          </w:p>
        </w:tc>
        <w:tc>
          <w:tcPr>
            <w:tcW w:w="0" w:type="auto"/>
            <w:noWrap/>
            <w:hideMark/>
          </w:tcPr>
          <w:p w14:paraId="2C3FD2A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5</w:t>
            </w:r>
          </w:p>
        </w:tc>
        <w:tc>
          <w:tcPr>
            <w:tcW w:w="0" w:type="auto"/>
            <w:noWrap/>
            <w:hideMark/>
          </w:tcPr>
          <w:p w14:paraId="27821CD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1</w:t>
            </w:r>
          </w:p>
        </w:tc>
        <w:tc>
          <w:tcPr>
            <w:tcW w:w="0" w:type="auto"/>
            <w:noWrap/>
            <w:hideMark/>
          </w:tcPr>
          <w:p w14:paraId="4598ACA9"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29</w:t>
            </w:r>
          </w:p>
        </w:tc>
      </w:tr>
      <w:tr w:rsidR="0049632F" w14:paraId="3A0F423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01BCFE3" w14:textId="77777777" w:rsidR="0049632F" w:rsidRPr="0049632F" w:rsidRDefault="0049632F">
            <w:pPr>
              <w:rPr>
                <w:color w:val="000000"/>
                <w:sz w:val="20"/>
                <w:szCs w:val="20"/>
              </w:rPr>
            </w:pPr>
            <w:r w:rsidRPr="0049632F">
              <w:rPr>
                <w:color w:val="000000"/>
                <w:sz w:val="20"/>
                <w:szCs w:val="20"/>
              </w:rPr>
              <w:t>25</w:t>
            </w:r>
          </w:p>
        </w:tc>
        <w:tc>
          <w:tcPr>
            <w:tcW w:w="0" w:type="auto"/>
            <w:noWrap/>
            <w:hideMark/>
          </w:tcPr>
          <w:p w14:paraId="5603082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5</w:t>
            </w:r>
          </w:p>
        </w:tc>
        <w:tc>
          <w:tcPr>
            <w:tcW w:w="0" w:type="auto"/>
            <w:noWrap/>
            <w:hideMark/>
          </w:tcPr>
          <w:p w14:paraId="4D5CFEC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4</w:t>
            </w:r>
          </w:p>
        </w:tc>
        <w:tc>
          <w:tcPr>
            <w:tcW w:w="0" w:type="auto"/>
            <w:noWrap/>
            <w:hideMark/>
          </w:tcPr>
          <w:p w14:paraId="03A7427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4</w:t>
            </w:r>
          </w:p>
        </w:tc>
        <w:tc>
          <w:tcPr>
            <w:tcW w:w="0" w:type="auto"/>
            <w:noWrap/>
            <w:hideMark/>
          </w:tcPr>
          <w:p w14:paraId="42AD496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3</w:t>
            </w:r>
          </w:p>
        </w:tc>
        <w:tc>
          <w:tcPr>
            <w:tcW w:w="0" w:type="auto"/>
            <w:noWrap/>
            <w:hideMark/>
          </w:tcPr>
          <w:p w14:paraId="0CE52E5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6</w:t>
            </w:r>
          </w:p>
        </w:tc>
        <w:tc>
          <w:tcPr>
            <w:tcW w:w="0" w:type="auto"/>
            <w:noWrap/>
            <w:hideMark/>
          </w:tcPr>
          <w:p w14:paraId="4F305FA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2</w:t>
            </w:r>
          </w:p>
        </w:tc>
        <w:tc>
          <w:tcPr>
            <w:tcW w:w="0" w:type="auto"/>
            <w:noWrap/>
            <w:hideMark/>
          </w:tcPr>
          <w:p w14:paraId="0DD18606"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1</w:t>
            </w:r>
          </w:p>
        </w:tc>
      </w:tr>
      <w:tr w:rsidR="0049632F" w14:paraId="631105E8"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6AF324" w14:textId="77777777" w:rsidR="0049632F" w:rsidRPr="0049632F" w:rsidRDefault="0049632F">
            <w:pPr>
              <w:rPr>
                <w:color w:val="000000"/>
                <w:sz w:val="20"/>
                <w:szCs w:val="20"/>
              </w:rPr>
            </w:pPr>
            <w:r w:rsidRPr="0049632F">
              <w:rPr>
                <w:color w:val="000000"/>
                <w:sz w:val="20"/>
                <w:szCs w:val="20"/>
              </w:rPr>
              <w:t>26</w:t>
            </w:r>
          </w:p>
        </w:tc>
        <w:tc>
          <w:tcPr>
            <w:tcW w:w="0" w:type="auto"/>
            <w:noWrap/>
            <w:hideMark/>
          </w:tcPr>
          <w:p w14:paraId="7FFEA5C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8</w:t>
            </w:r>
          </w:p>
        </w:tc>
        <w:tc>
          <w:tcPr>
            <w:tcW w:w="0" w:type="auto"/>
            <w:noWrap/>
            <w:hideMark/>
          </w:tcPr>
          <w:p w14:paraId="672A031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5</w:t>
            </w:r>
          </w:p>
        </w:tc>
        <w:tc>
          <w:tcPr>
            <w:tcW w:w="0" w:type="auto"/>
            <w:noWrap/>
            <w:hideMark/>
          </w:tcPr>
          <w:p w14:paraId="51C4FCF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25</w:t>
            </w:r>
          </w:p>
        </w:tc>
        <w:tc>
          <w:tcPr>
            <w:tcW w:w="0" w:type="auto"/>
            <w:noWrap/>
            <w:hideMark/>
          </w:tcPr>
          <w:p w14:paraId="0D2A77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4</w:t>
            </w:r>
          </w:p>
        </w:tc>
        <w:tc>
          <w:tcPr>
            <w:tcW w:w="0" w:type="auto"/>
            <w:noWrap/>
            <w:hideMark/>
          </w:tcPr>
          <w:p w14:paraId="312D264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9</w:t>
            </w:r>
          </w:p>
        </w:tc>
        <w:tc>
          <w:tcPr>
            <w:tcW w:w="0" w:type="auto"/>
            <w:noWrap/>
            <w:hideMark/>
          </w:tcPr>
          <w:p w14:paraId="2C21E70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3</w:t>
            </w:r>
          </w:p>
        </w:tc>
        <w:tc>
          <w:tcPr>
            <w:tcW w:w="0" w:type="auto"/>
            <w:noWrap/>
            <w:hideMark/>
          </w:tcPr>
          <w:p w14:paraId="2BA7E53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8</w:t>
            </w:r>
          </w:p>
        </w:tc>
      </w:tr>
      <w:tr w:rsidR="0049632F" w14:paraId="3B994EA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1C8574" w14:textId="77777777" w:rsidR="0049632F" w:rsidRPr="0049632F" w:rsidRDefault="0049632F">
            <w:pPr>
              <w:rPr>
                <w:color w:val="000000"/>
                <w:sz w:val="20"/>
                <w:szCs w:val="20"/>
              </w:rPr>
            </w:pPr>
            <w:r w:rsidRPr="0049632F">
              <w:rPr>
                <w:color w:val="000000"/>
                <w:sz w:val="20"/>
                <w:szCs w:val="20"/>
              </w:rPr>
              <w:t>27</w:t>
            </w:r>
          </w:p>
        </w:tc>
        <w:tc>
          <w:tcPr>
            <w:tcW w:w="0" w:type="auto"/>
            <w:noWrap/>
            <w:hideMark/>
          </w:tcPr>
          <w:p w14:paraId="2438636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9</w:t>
            </w:r>
          </w:p>
        </w:tc>
        <w:tc>
          <w:tcPr>
            <w:tcW w:w="0" w:type="auto"/>
            <w:noWrap/>
            <w:hideMark/>
          </w:tcPr>
          <w:p w14:paraId="2249F2A2"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6</w:t>
            </w:r>
          </w:p>
        </w:tc>
        <w:tc>
          <w:tcPr>
            <w:tcW w:w="0" w:type="auto"/>
            <w:noWrap/>
            <w:hideMark/>
          </w:tcPr>
          <w:p w14:paraId="09EDFBA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6</w:t>
            </w:r>
          </w:p>
        </w:tc>
        <w:tc>
          <w:tcPr>
            <w:tcW w:w="0" w:type="auto"/>
            <w:noWrap/>
            <w:hideMark/>
          </w:tcPr>
          <w:p w14:paraId="09DB33F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5</w:t>
            </w:r>
          </w:p>
        </w:tc>
        <w:tc>
          <w:tcPr>
            <w:tcW w:w="0" w:type="auto"/>
            <w:noWrap/>
            <w:hideMark/>
          </w:tcPr>
          <w:p w14:paraId="39657AD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0</w:t>
            </w:r>
          </w:p>
        </w:tc>
        <w:tc>
          <w:tcPr>
            <w:tcW w:w="0" w:type="auto"/>
            <w:noWrap/>
            <w:hideMark/>
          </w:tcPr>
          <w:p w14:paraId="0525C04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4</w:t>
            </w:r>
          </w:p>
        </w:tc>
        <w:tc>
          <w:tcPr>
            <w:tcW w:w="0" w:type="auto"/>
            <w:noWrap/>
            <w:hideMark/>
          </w:tcPr>
          <w:p w14:paraId="144F270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9</w:t>
            </w:r>
          </w:p>
        </w:tc>
      </w:tr>
      <w:tr w:rsidR="0049632F" w14:paraId="477DC84E"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C047D" w14:textId="77777777" w:rsidR="0049632F" w:rsidRPr="0049632F" w:rsidRDefault="0049632F">
            <w:pPr>
              <w:rPr>
                <w:color w:val="000000"/>
                <w:sz w:val="20"/>
                <w:szCs w:val="20"/>
              </w:rPr>
            </w:pPr>
            <w:r w:rsidRPr="0049632F">
              <w:rPr>
                <w:color w:val="000000"/>
                <w:sz w:val="20"/>
                <w:szCs w:val="20"/>
              </w:rPr>
              <w:lastRenderedPageBreak/>
              <w:t>28</w:t>
            </w:r>
          </w:p>
        </w:tc>
        <w:tc>
          <w:tcPr>
            <w:tcW w:w="0" w:type="auto"/>
            <w:noWrap/>
            <w:hideMark/>
          </w:tcPr>
          <w:p w14:paraId="61F4E76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5/1</w:t>
            </w:r>
          </w:p>
        </w:tc>
        <w:tc>
          <w:tcPr>
            <w:tcW w:w="0" w:type="auto"/>
            <w:noWrap/>
            <w:hideMark/>
          </w:tcPr>
          <w:p w14:paraId="0B5D686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7</w:t>
            </w:r>
          </w:p>
        </w:tc>
        <w:tc>
          <w:tcPr>
            <w:tcW w:w="0" w:type="auto"/>
            <w:noWrap/>
            <w:hideMark/>
          </w:tcPr>
          <w:p w14:paraId="197A198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w:t>
            </w:r>
          </w:p>
        </w:tc>
        <w:tc>
          <w:tcPr>
            <w:tcW w:w="0" w:type="auto"/>
            <w:noWrap/>
            <w:hideMark/>
          </w:tcPr>
          <w:p w14:paraId="7C32CE3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6</w:t>
            </w:r>
          </w:p>
        </w:tc>
        <w:tc>
          <w:tcPr>
            <w:tcW w:w="0" w:type="auto"/>
            <w:noWrap/>
            <w:hideMark/>
          </w:tcPr>
          <w:p w14:paraId="441D5929"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4</w:t>
            </w:r>
          </w:p>
        </w:tc>
        <w:tc>
          <w:tcPr>
            <w:tcW w:w="0" w:type="auto"/>
            <w:noWrap/>
            <w:hideMark/>
          </w:tcPr>
          <w:p w14:paraId="34F2639F"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5</w:t>
            </w:r>
          </w:p>
        </w:tc>
        <w:tc>
          <w:tcPr>
            <w:tcW w:w="0" w:type="auto"/>
            <w:noWrap/>
            <w:hideMark/>
          </w:tcPr>
          <w:p w14:paraId="51E4898D"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13</w:t>
            </w:r>
          </w:p>
        </w:tc>
      </w:tr>
      <w:tr w:rsidR="0049632F" w14:paraId="0F9DA05C"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7A2942" w14:textId="77777777" w:rsidR="0049632F" w:rsidRPr="0049632F" w:rsidRDefault="0049632F">
            <w:pPr>
              <w:rPr>
                <w:color w:val="000000"/>
                <w:sz w:val="20"/>
                <w:szCs w:val="20"/>
              </w:rPr>
            </w:pPr>
            <w:r w:rsidRPr="0049632F">
              <w:rPr>
                <w:color w:val="000000"/>
                <w:sz w:val="20"/>
                <w:szCs w:val="20"/>
              </w:rPr>
              <w:t>29</w:t>
            </w:r>
          </w:p>
        </w:tc>
        <w:tc>
          <w:tcPr>
            <w:tcW w:w="0" w:type="auto"/>
            <w:noWrap/>
            <w:hideMark/>
          </w:tcPr>
          <w:p w14:paraId="4C8DA96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5/16</w:t>
            </w:r>
          </w:p>
        </w:tc>
        <w:tc>
          <w:tcPr>
            <w:tcW w:w="0" w:type="auto"/>
            <w:noWrap/>
            <w:hideMark/>
          </w:tcPr>
          <w:p w14:paraId="71A8F23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8</w:t>
            </w:r>
          </w:p>
        </w:tc>
        <w:tc>
          <w:tcPr>
            <w:tcW w:w="0" w:type="auto"/>
            <w:noWrap/>
            <w:hideMark/>
          </w:tcPr>
          <w:p w14:paraId="7961165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2</w:t>
            </w:r>
          </w:p>
        </w:tc>
        <w:tc>
          <w:tcPr>
            <w:tcW w:w="0" w:type="auto"/>
            <w:noWrap/>
            <w:hideMark/>
          </w:tcPr>
          <w:p w14:paraId="1CA3439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7</w:t>
            </w:r>
          </w:p>
        </w:tc>
        <w:tc>
          <w:tcPr>
            <w:tcW w:w="0" w:type="auto"/>
            <w:noWrap/>
            <w:hideMark/>
          </w:tcPr>
          <w:p w14:paraId="3E653AB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5</w:t>
            </w:r>
          </w:p>
        </w:tc>
        <w:tc>
          <w:tcPr>
            <w:tcW w:w="0" w:type="auto"/>
            <w:hideMark/>
          </w:tcPr>
          <w:p w14:paraId="4C8B760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hideMark/>
          </w:tcPr>
          <w:p w14:paraId="1D3B8658" w14:textId="77777777" w:rsidR="0049632F" w:rsidRDefault="0049632F">
            <w:pPr>
              <w:cnfStyle w:val="000000100000" w:firstRow="0" w:lastRow="0" w:firstColumn="0" w:lastColumn="0" w:oddVBand="0" w:evenVBand="0" w:oddHBand="1" w:evenHBand="0" w:firstRowFirstColumn="0" w:firstRowLastColumn="0" w:lastRowFirstColumn="0" w:lastRowLastColumn="0"/>
              <w:rPr>
                <w:sz w:val="20"/>
                <w:szCs w:val="20"/>
              </w:rPr>
            </w:pPr>
          </w:p>
        </w:tc>
      </w:tr>
    </w:tbl>
    <w:p w14:paraId="66A7DD68" w14:textId="021F1DB1" w:rsidR="002C1FD7" w:rsidRPr="004C519C" w:rsidRDefault="002C1FD7" w:rsidP="008E6BFA">
      <w:pPr>
        <w:pStyle w:val="Heading2"/>
      </w:pPr>
      <w:bookmarkStart w:id="20" w:name="real-time-process-detection"/>
      <w:r w:rsidRPr="004C519C">
        <w:t xml:space="preserve">Real-time </w:t>
      </w:r>
      <w:r w:rsidR="0000336F">
        <w:t>d</w:t>
      </w:r>
      <w:r w:rsidRPr="004C519C">
        <w:t>etection</w:t>
      </w:r>
    </w:p>
    <w:bookmarkEnd w:id="20"/>
    <w:p w14:paraId="1611D6FE" w14:textId="5F0B1688" w:rsidR="009D3EBB" w:rsidRPr="00D05361" w:rsidRDefault="00A76A36" w:rsidP="00D05361">
      <w:pPr>
        <w:pStyle w:val="MainText"/>
        <w:ind w:firstLine="0"/>
      </w:pPr>
      <w:r w:rsidRPr="00D05361">
        <w:t>To ensure full-day signal coverage for real-time detection, we utilized data from 10 stations collected between June 1–7, 2024</w:t>
      </w:r>
      <w:r w:rsidR="007A6A88" w:rsidRPr="00D05361">
        <w:t>.</w:t>
      </w:r>
      <w:r w:rsidR="006353B4" w:rsidRPr="00D05361">
        <w:t xml:space="preserve"> </w:t>
      </w:r>
      <w:r w:rsidR="00DC6452" w:rsidRPr="00D05361">
        <w:rPr>
          <w:rFonts w:hint="eastAsia"/>
        </w:rPr>
        <w:t>F</w:t>
      </w:r>
      <w:r w:rsidR="00DC6452" w:rsidRPr="00D05361">
        <w:t xml:space="preserve">igure </w:t>
      </w:r>
      <w:r w:rsidR="001E47C5" w:rsidRPr="00D05361">
        <w:fldChar w:fldCharType="begin"/>
      </w:r>
      <w:r w:rsidR="001E47C5" w:rsidRPr="00D05361">
        <w:instrText xml:space="preserve"> REF _Ref182346722 </w:instrText>
      </w:r>
      <w:r w:rsidR="00DC6452" w:rsidRPr="00D05361">
        <w:instrText>\# 0 \h</w:instrText>
      </w:r>
      <w:r w:rsidR="001E47C5" w:rsidRPr="00D05361">
        <w:instrText xml:space="preserve"> </w:instrText>
      </w:r>
      <w:r w:rsidR="004C519C" w:rsidRPr="00D05361">
        <w:instrText xml:space="preserve"> \* MERGEFORMAT </w:instrText>
      </w:r>
      <w:r w:rsidR="001E47C5" w:rsidRPr="00D05361">
        <w:fldChar w:fldCharType="separate"/>
      </w:r>
      <w:r w:rsidR="007C00B5">
        <w:t>11</w:t>
      </w:r>
      <w:r w:rsidR="001E47C5" w:rsidRPr="00D05361">
        <w:fldChar w:fldCharType="end"/>
      </w:r>
      <w:r w:rsidR="001E47C5" w:rsidRPr="00D05361">
        <w:t xml:space="preserve"> </w:t>
      </w:r>
      <w:r w:rsidR="00E7776E" w:rsidRPr="00D05361">
        <w:t>presents the AFPD-DTW real-time detection results, where TP, TN, FP, and FN are represented by blue, green, red, and orange, respectively</w:t>
      </w:r>
      <w:r w:rsidR="002C1FD7" w:rsidRPr="00D05361">
        <w:t>.</w:t>
      </w:r>
      <w:r w:rsidR="000452F8" w:rsidRPr="00D05361">
        <w:rPr>
          <w:rFonts w:hint="eastAsia"/>
        </w:rPr>
        <w:t xml:space="preserve"> </w:t>
      </w:r>
      <w:r w:rsidR="00D607C2" w:rsidRPr="00D05361">
        <w:t xml:space="preserve">Performance analysis </w:t>
      </w:r>
      <w:r w:rsidR="00671472">
        <w:t xml:space="preserve">in </w:t>
      </w:r>
      <w:r w:rsidR="00830AD8" w:rsidRPr="00D05361">
        <w:fldChar w:fldCharType="begin"/>
      </w:r>
      <w:r w:rsidR="00830AD8" w:rsidRPr="00D05361">
        <w:instrText xml:space="preserve"> REF _Ref182346855 \h </w:instrText>
      </w:r>
      <w:r w:rsidR="004C519C" w:rsidRPr="00D05361">
        <w:instrText xml:space="preserve"> \* MERGEFORMAT </w:instrText>
      </w:r>
      <w:r w:rsidR="00830AD8" w:rsidRPr="00D05361">
        <w:fldChar w:fldCharType="separate"/>
      </w:r>
      <w:r w:rsidR="007C00B5" w:rsidRPr="004C519C">
        <w:t xml:space="preserve">Table </w:t>
      </w:r>
      <w:r w:rsidR="007C00B5">
        <w:t>4</w:t>
      </w:r>
      <w:r w:rsidR="00830AD8" w:rsidRPr="00D05361">
        <w:fldChar w:fldCharType="end"/>
      </w:r>
      <w:r w:rsidR="00830AD8" w:rsidRPr="00D05361">
        <w:t xml:space="preserve"> </w:t>
      </w:r>
      <w:r w:rsidR="00C2379A" w:rsidRPr="00D05361">
        <w:t>d</w:t>
      </w:r>
      <w:r w:rsidR="00D607C2" w:rsidRPr="00D05361">
        <w:t xml:space="preserve">emonstrates the high reliability of </w:t>
      </w:r>
      <w:r w:rsidR="00312450" w:rsidRPr="00D05361">
        <w:rPr>
          <w:rFonts w:hint="eastAsia"/>
        </w:rPr>
        <w:t>A</w:t>
      </w:r>
      <w:r w:rsidR="00312450" w:rsidRPr="00D05361">
        <w:t xml:space="preserve">FPD-DTW </w:t>
      </w:r>
      <w:r w:rsidR="00D607C2" w:rsidRPr="00D05361">
        <w:t xml:space="preserve">in real-time detection. </w:t>
      </w:r>
      <w:r w:rsidR="00AA33F4" w:rsidRPr="00D05361">
        <w:t>Across all PRNs, TPR exceed</w:t>
      </w:r>
      <w:r w:rsidR="005A4FE4">
        <w:t>s</w:t>
      </w:r>
      <w:r w:rsidR="00AA33F4" w:rsidRPr="00D05361">
        <w:t xml:space="preserve"> 99</w:t>
      </w:r>
      <w:r w:rsidR="00000A40" w:rsidRPr="00D05361">
        <w:t>.</w:t>
      </w:r>
      <w:r w:rsidR="00AA33F4" w:rsidRPr="00D05361">
        <w:t>6</w:t>
      </w:r>
      <w:r w:rsidR="00000A40" w:rsidRPr="00D05361">
        <w:t>%</w:t>
      </w:r>
      <w:r w:rsidR="00AA33F4" w:rsidRPr="00D05361">
        <w:t>, with G15 achieving the highest at 99</w:t>
      </w:r>
      <w:r w:rsidR="00000A40" w:rsidRPr="00D05361">
        <w:t>.</w:t>
      </w:r>
      <w:r w:rsidR="00AA33F4" w:rsidRPr="00D05361">
        <w:t>93</w:t>
      </w:r>
      <w:r w:rsidR="00000A40" w:rsidRPr="00D05361">
        <w:t>%</w:t>
      </w:r>
      <w:r w:rsidR="00AA33F4" w:rsidRPr="00D05361">
        <w:t xml:space="preserve">. FPR values remain exceptionally low, with G01, G05, G06, G25, and G31 exhibiting zero false positives. </w:t>
      </w:r>
      <w:r w:rsidR="00507633">
        <w:t>A</w:t>
      </w:r>
      <w:r w:rsidR="00AA33F4" w:rsidRPr="00D05361">
        <w:t>ccuracy is consistently high, ranging from 99</w:t>
      </w:r>
      <w:r w:rsidR="00322433" w:rsidRPr="00D05361">
        <w:rPr>
          <w:rFonts w:eastAsia="SimSun"/>
        </w:rPr>
        <w:t>.</w:t>
      </w:r>
      <w:r w:rsidR="00AA33F4" w:rsidRPr="00D05361">
        <w:t>7</w:t>
      </w:r>
      <w:r w:rsidR="00322433" w:rsidRPr="00D05361">
        <w:t>4%</w:t>
      </w:r>
      <w:r w:rsidR="00AA33F4" w:rsidRPr="00D05361">
        <w:t xml:space="preserve"> to 99</w:t>
      </w:r>
      <w:r w:rsidR="00322433" w:rsidRPr="00D05361">
        <w:t>.</w:t>
      </w:r>
      <w:r w:rsidR="00AA33F4" w:rsidRPr="00D05361">
        <w:t>9</w:t>
      </w:r>
      <w:r w:rsidR="00322433" w:rsidRPr="00D05361">
        <w:t>7%</w:t>
      </w:r>
      <w:r w:rsidR="00AA33F4" w:rsidRPr="00D05361">
        <w:t>. Precision is particularly robust, with multiple satellites achieving 10</w:t>
      </w:r>
      <w:r w:rsidR="000F3E39">
        <w:t>0%</w:t>
      </w:r>
      <w:r w:rsidR="00AA33F4" w:rsidRPr="00D05361">
        <w:t xml:space="preserve"> and the lowest precision still exceeding 99</w:t>
      </w:r>
      <w:r w:rsidR="00322433" w:rsidRPr="00D05361">
        <w:t>.</w:t>
      </w:r>
      <w:r w:rsidR="00AA33F4" w:rsidRPr="00D05361">
        <w:t>95</w:t>
      </w:r>
      <w:r w:rsidR="00322433" w:rsidRPr="00D05361">
        <w:t>%</w:t>
      </w:r>
      <w:r w:rsidR="00AA33F4" w:rsidRPr="00D05361">
        <w:t>. On average, AFPD-DTW achieves a TPR of 99</w:t>
      </w:r>
      <w:r w:rsidR="00322433" w:rsidRPr="00D05361">
        <w:t>.</w:t>
      </w:r>
      <w:r w:rsidR="00AA33F4" w:rsidRPr="00D05361">
        <w:t>86</w:t>
      </w:r>
      <w:r w:rsidR="00322433" w:rsidRPr="00D05361">
        <w:t>%</w:t>
      </w:r>
      <w:r w:rsidR="00AA33F4" w:rsidRPr="00D05361">
        <w:t>, FPR of 0</w:t>
      </w:r>
      <w:r w:rsidR="00322433" w:rsidRPr="00D05361">
        <w:t>.</w:t>
      </w:r>
      <w:r w:rsidR="00AA33F4" w:rsidRPr="00D05361">
        <w:t>05</w:t>
      </w:r>
      <w:r w:rsidR="00322433" w:rsidRPr="00D05361">
        <w:t>3%</w:t>
      </w:r>
      <w:r w:rsidR="00AA33F4" w:rsidRPr="00D05361">
        <w:t>, accuracy of 99</w:t>
      </w:r>
      <w:r w:rsidR="00322433" w:rsidRPr="00D05361">
        <w:t>.</w:t>
      </w:r>
      <w:r w:rsidR="00AA33F4" w:rsidRPr="00D05361">
        <w:t>88</w:t>
      </w:r>
      <w:r w:rsidR="00322433" w:rsidRPr="00D05361">
        <w:t>%</w:t>
      </w:r>
      <w:r w:rsidR="00AA33F4" w:rsidRPr="00D05361">
        <w:t>, and precision of 99</w:t>
      </w:r>
      <w:r w:rsidR="00322433" w:rsidRPr="00D05361">
        <w:t>.</w:t>
      </w:r>
      <w:r w:rsidR="00AA33F4" w:rsidRPr="00D05361">
        <w:t>98</w:t>
      </w:r>
      <w:r w:rsidR="00322433" w:rsidRPr="00D05361">
        <w:t>%</w:t>
      </w:r>
      <w:r w:rsidR="00AA33F4" w:rsidRPr="00D05361">
        <w:t>, demonstrating its exceptional performance in real-time flex power detection</w:t>
      </w:r>
      <w:r w:rsidR="002C1FD7" w:rsidRPr="00D05361">
        <w:t>.</w:t>
      </w:r>
      <w:r w:rsidR="00EA6D9A" w:rsidRPr="00D05361">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drawing>
          <wp:inline distT="0" distB="0" distL="0" distR="0" wp14:anchorId="42761F5A" wp14:editId="7A5897BF">
            <wp:extent cx="2764511" cy="2161309"/>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68065" cy="2164088"/>
                    </a:xfrm>
                    <a:prstGeom prst="rect">
                      <a:avLst/>
                    </a:prstGeom>
                    <a:noFill/>
                    <a:ln>
                      <a:noFill/>
                    </a:ln>
                  </pic:spPr>
                </pic:pic>
              </a:graphicData>
            </a:graphic>
          </wp:inline>
        </w:drawing>
      </w:r>
    </w:p>
    <w:p w14:paraId="02D98188" w14:textId="6FDA10CC"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11</w:t>
      </w:r>
      <w:r w:rsidRPr="004C519C">
        <w:rPr>
          <w:noProof/>
          <w:sz w:val="20"/>
        </w:rPr>
        <w:fldChar w:fldCharType="end"/>
      </w:r>
      <w:bookmarkEnd w:id="21"/>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0BAC003F" w14:textId="738C0490" w:rsidR="005F51B8" w:rsidRPr="00AD5D11" w:rsidRDefault="00001947" w:rsidP="00AD5D11">
      <w:pPr>
        <w:pStyle w:val="MainText"/>
      </w:pPr>
      <w:r w:rsidRPr="00AD5D11">
        <w:t xml:space="preserve">Meanwhile, </w:t>
      </w:r>
      <w:r w:rsidR="00C150CE" w:rsidRPr="00AD5D11">
        <w:fldChar w:fldCharType="begin"/>
      </w:r>
      <w:r w:rsidR="00C150CE" w:rsidRPr="00AD5D11">
        <w:instrText xml:space="preserve"> REF _Ref182346722 \h </w:instrText>
      </w:r>
      <w:r w:rsidR="004C519C" w:rsidRPr="00AD5D11">
        <w:instrText xml:space="preserve"> \* MERGEFORMAT </w:instrText>
      </w:r>
      <w:r w:rsidR="00C150CE" w:rsidRPr="00AD5D11">
        <w:fldChar w:fldCharType="separate"/>
      </w:r>
      <w:r w:rsidR="007C00B5" w:rsidRPr="004C519C">
        <w:t xml:space="preserve">Fig. </w:t>
      </w:r>
      <w:r w:rsidR="007C00B5">
        <w:t>11</w:t>
      </w:r>
      <w:r w:rsidR="00C150CE" w:rsidRPr="00AD5D11">
        <w:fldChar w:fldCharType="end"/>
      </w:r>
      <w:r w:rsidR="00C150CE" w:rsidRPr="00AD5D11">
        <w:t xml:space="preserve"> </w:t>
      </w:r>
      <w:r w:rsidR="00736ECD" w:rsidRPr="00AD5D11">
        <w:t xml:space="preserve">highlights distinct </w:t>
      </w:r>
      <w:r w:rsidR="00EF6AD9">
        <w:t>pattern</w:t>
      </w:r>
      <w:r w:rsidR="00B0006D">
        <w:rPr>
          <w:rFonts w:hint="eastAsia"/>
        </w:rPr>
        <w:t>s</w:t>
      </w:r>
      <w:r w:rsidR="00736ECD" w:rsidRPr="00AD5D11">
        <w:t xml:space="preserve"> in flex power modes over time</w:t>
      </w:r>
      <w:r w:rsidRPr="00AD5D11">
        <w:t xml:space="preserve">. </w:t>
      </w:r>
      <w:r w:rsidR="00FB2B0F" w:rsidRPr="00AD5D11">
        <w:t>During the detection period, two modes were observed</w:t>
      </w:r>
      <w:r w:rsidR="0080144E">
        <w:t xml:space="preserve">. </w:t>
      </w:r>
      <w:r w:rsidR="0080144E" w:rsidRPr="0080144E">
        <w:t>Mode 1 was active during part of the day on June 1–3 and June 7, whereas Mode 2 was active throughout the entire day on June 4–6</w:t>
      </w:r>
      <w:r w:rsidRPr="00AD5D11">
        <w:t xml:space="preserve">. </w:t>
      </w:r>
      <w:r w:rsidR="00736B83" w:rsidRPr="00AD5D11">
        <w:t xml:space="preserve">As summarized in </w:t>
      </w:r>
      <w:r w:rsidR="00304DB4" w:rsidRPr="00AD5D11">
        <w:fldChar w:fldCharType="begin"/>
      </w:r>
      <w:r w:rsidR="00304DB4" w:rsidRPr="00AD5D11">
        <w:instrText xml:space="preserve"> REF _Ref182346738 \h </w:instrText>
      </w:r>
      <w:r w:rsidR="004C519C" w:rsidRPr="00AD5D11">
        <w:instrText xml:space="preserve"> \* MERGEFORMAT </w:instrText>
      </w:r>
      <w:r w:rsidR="00304DB4" w:rsidRPr="00AD5D11">
        <w:fldChar w:fldCharType="separate"/>
      </w:r>
      <w:r w:rsidR="007C00B5" w:rsidRPr="004C519C">
        <w:t xml:space="preserve">Table </w:t>
      </w:r>
      <w:r w:rsidR="007C00B5">
        <w:t>5</w:t>
      </w:r>
      <w:r w:rsidR="00304DB4" w:rsidRPr="00AD5D11">
        <w:fldChar w:fldCharType="end"/>
      </w:r>
      <w:r w:rsidR="00736B83" w:rsidRPr="00AD5D11">
        <w:t xml:space="preserve">, the start and end timestamps </w:t>
      </w:r>
      <w:r w:rsidR="003C40EE">
        <w:t>of</w:t>
      </w:r>
      <w:r w:rsidR="00736B83" w:rsidRPr="00AD5D11">
        <w:t xml:space="preserve"> these modes make them easily distinguishable</w:t>
      </w:r>
      <w:r w:rsidRPr="00AD5D11">
        <w:t xml:space="preserve">. </w:t>
      </w:r>
      <w:r w:rsidR="004C2FFD" w:rsidRPr="00AD5D11">
        <w:t>Mode 1 exhibited regional activation, covering 30°W to 150°E without specific activation centers (</w:t>
      </w:r>
      <w:r w:rsidR="003F1CF7" w:rsidRPr="00AD5D11">
        <w:fldChar w:fldCharType="begin"/>
      </w:r>
      <w:r w:rsidR="003F1CF7" w:rsidRPr="00AD5D11">
        <w:instrText xml:space="preserve"> REF _Ref182346774 \h </w:instrText>
      </w:r>
      <w:r w:rsidR="00B67352" w:rsidRPr="00AD5D11">
        <w:instrText xml:space="preserve"> \* MERGEFORMAT </w:instrText>
      </w:r>
      <w:r w:rsidR="003F1CF7" w:rsidRPr="00AD5D11">
        <w:fldChar w:fldCharType="separate"/>
      </w:r>
      <w:r w:rsidR="007C00B5" w:rsidRPr="004C519C">
        <w:t xml:space="preserve">Fig. </w:t>
      </w:r>
      <w:r w:rsidR="007C00B5">
        <w:t>12</w:t>
      </w:r>
      <w:r w:rsidR="003F1CF7" w:rsidRPr="00AD5D11">
        <w:fldChar w:fldCharType="end"/>
      </w:r>
      <w:r w:rsidR="004C2FFD" w:rsidRPr="00AD5D11">
        <w:t xml:space="preserve">). In contrast, </w:t>
      </w:r>
      <w:r w:rsidR="00DF7DF1">
        <w:t>m</w:t>
      </w:r>
      <w:r w:rsidR="004C2FFD" w:rsidRPr="00AD5D11">
        <w:t>ode 2 provided global coverage (</w:t>
      </w:r>
      <w:r w:rsidR="003F1CF7" w:rsidRPr="00AD5D11">
        <w:fldChar w:fldCharType="begin"/>
      </w:r>
      <w:r w:rsidR="003F1CF7" w:rsidRPr="00AD5D11">
        <w:instrText xml:space="preserve"> REF _Ref182380621 \h </w:instrText>
      </w:r>
      <w:r w:rsidR="00B67352" w:rsidRPr="00AD5D11">
        <w:instrText xml:space="preserve"> \* MERGEFORMAT </w:instrText>
      </w:r>
      <w:r w:rsidR="003F1CF7" w:rsidRPr="00AD5D11">
        <w:fldChar w:fldCharType="separate"/>
      </w:r>
      <w:r w:rsidR="007C00B5" w:rsidRPr="004C519C">
        <w:t xml:space="preserve">Fig. </w:t>
      </w:r>
      <w:r w:rsidR="007C00B5">
        <w:t>13</w:t>
      </w:r>
      <w:r w:rsidR="003F1CF7" w:rsidRPr="00AD5D11">
        <w:fldChar w:fldCharType="end"/>
      </w:r>
      <w:r w:rsidR="004C2FFD" w:rsidRPr="00AD5D11">
        <w:t>).</w:t>
      </w:r>
    </w:p>
    <w:p w14:paraId="39299247" w14:textId="5014E407"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4</w:t>
      </w:r>
      <w:r w:rsidR="0071060E" w:rsidRPr="004C519C">
        <w:rPr>
          <w:noProof/>
          <w:sz w:val="20"/>
        </w:rPr>
        <w:fldChar w:fldCharType="end"/>
      </w:r>
      <w:bookmarkEnd w:id="22"/>
      <w:r w:rsidR="006E23EC" w:rsidRPr="004C519C">
        <w:rPr>
          <w:sz w:val="20"/>
        </w:rPr>
        <w:t xml:space="preserve"> </w:t>
      </w:r>
      <w:r w:rsidR="00EB610C" w:rsidRPr="00EB610C">
        <w:rPr>
          <w:b w:val="0"/>
          <w:bCs/>
          <w:sz w:val="20"/>
        </w:rPr>
        <w:t xml:space="preserve">Real-time detection performance (%) on IIR-M and IIF satellites in the S2W </w:t>
      </w:r>
      <w:r w:rsidR="00BD6A7A">
        <w:rPr>
          <w:b w:val="0"/>
          <w:bCs/>
          <w:sz w:val="20"/>
        </w:rPr>
        <w:t>signal</w:t>
      </w:r>
      <w:r w:rsidR="00EB610C" w:rsidRPr="00EB610C">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AD66C9" w:rsidRPr="004C519C" w14:paraId="5070F172" w14:textId="77777777" w:rsidTr="00E8109C">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E8109C">
            <w:pPr>
              <w:pStyle w:val="BodyText"/>
              <w:spacing w:before="0" w:after="0"/>
              <w:ind w:firstLine="0"/>
              <w:jc w:val="center"/>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AD66C9" w:rsidRPr="004C519C" w14:paraId="7DBCA65C"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E8109C">
            <w:pPr>
              <w:pStyle w:val="BodyText"/>
              <w:spacing w:before="0" w:after="0"/>
              <w:ind w:firstLine="0"/>
              <w:jc w:val="center"/>
              <w:rPr>
                <w:sz w:val="20"/>
                <w:szCs w:val="20"/>
              </w:rPr>
            </w:pPr>
            <w:r w:rsidRPr="004C519C">
              <w:rPr>
                <w:sz w:val="20"/>
                <w:szCs w:val="20"/>
              </w:rPr>
              <w:t>G01</w:t>
            </w:r>
          </w:p>
        </w:tc>
        <w:tc>
          <w:tcPr>
            <w:tcW w:w="783" w:type="dxa"/>
            <w:noWrap/>
            <w:vAlign w:val="center"/>
            <w:hideMark/>
          </w:tcPr>
          <w:p w14:paraId="437473F8" w14:textId="78650B0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lang w:val="en-US"/>
              </w:rPr>
              <w:t>.</w:t>
            </w:r>
            <w:r w:rsidRPr="004C519C">
              <w:rPr>
                <w:sz w:val="20"/>
                <w:szCs w:val="20"/>
              </w:rPr>
              <w:t>89</w:t>
            </w:r>
          </w:p>
        </w:tc>
        <w:tc>
          <w:tcPr>
            <w:tcW w:w="806" w:type="dxa"/>
            <w:noWrap/>
            <w:vAlign w:val="center"/>
            <w:hideMark/>
          </w:tcPr>
          <w:p w14:paraId="6591D7AB" w14:textId="6B2E3182"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270BAE83" w14:textId="2A185D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92</w:t>
            </w:r>
          </w:p>
        </w:tc>
        <w:tc>
          <w:tcPr>
            <w:tcW w:w="1038" w:type="dxa"/>
            <w:noWrap/>
            <w:vAlign w:val="center"/>
            <w:hideMark/>
          </w:tcPr>
          <w:p w14:paraId="0632A6F1" w14:textId="19CB1BB2" w:rsidR="00154966" w:rsidRPr="004C519C" w:rsidRDefault="00184C3C"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w:t>
            </w:r>
            <w:r w:rsidR="00154966" w:rsidRPr="004C519C">
              <w:rPr>
                <w:sz w:val="20"/>
                <w:szCs w:val="20"/>
              </w:rPr>
              <w:t>00</w:t>
            </w:r>
          </w:p>
        </w:tc>
        <w:tc>
          <w:tcPr>
            <w:tcW w:w="916" w:type="dxa"/>
            <w:noWrap/>
            <w:vAlign w:val="center"/>
            <w:hideMark/>
          </w:tcPr>
          <w:p w14:paraId="603B2CB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4F530EB3"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79</w:t>
            </w:r>
          </w:p>
        </w:tc>
        <w:tc>
          <w:tcPr>
            <w:tcW w:w="896" w:type="dxa"/>
            <w:noWrap/>
            <w:vAlign w:val="center"/>
            <w:hideMark/>
          </w:tcPr>
          <w:p w14:paraId="27B6C65D" w14:textId="7FCB45E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w:t>
            </w:r>
            <w:r w:rsidR="00184C3C">
              <w:rPr>
                <w:sz w:val="20"/>
                <w:szCs w:val="20"/>
              </w:rPr>
              <w:t>.</w:t>
            </w:r>
            <w:r w:rsidRPr="004C519C">
              <w:rPr>
                <w:sz w:val="20"/>
                <w:szCs w:val="20"/>
              </w:rPr>
              <w:t>08</w:t>
            </w:r>
          </w:p>
        </w:tc>
        <w:tc>
          <w:tcPr>
            <w:tcW w:w="1028" w:type="dxa"/>
            <w:noWrap/>
            <w:vAlign w:val="center"/>
            <w:hideMark/>
          </w:tcPr>
          <w:p w14:paraId="29E4A3D8" w14:textId="1F48565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82</w:t>
            </w:r>
          </w:p>
        </w:tc>
        <w:tc>
          <w:tcPr>
            <w:tcW w:w="1006" w:type="dxa"/>
            <w:noWrap/>
            <w:vAlign w:val="center"/>
            <w:hideMark/>
          </w:tcPr>
          <w:p w14:paraId="436E68F0" w14:textId="5CE7EB4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97</w:t>
            </w:r>
          </w:p>
        </w:tc>
      </w:tr>
      <w:tr w:rsidR="00AD66C9" w:rsidRPr="004C519C" w14:paraId="247510D7"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E8109C">
            <w:pPr>
              <w:pStyle w:val="BodyText"/>
              <w:spacing w:before="0" w:after="0"/>
              <w:ind w:firstLine="0"/>
              <w:jc w:val="center"/>
              <w:rPr>
                <w:sz w:val="20"/>
                <w:szCs w:val="20"/>
              </w:rPr>
            </w:pPr>
            <w:r w:rsidRPr="004C519C">
              <w:rPr>
                <w:sz w:val="20"/>
                <w:szCs w:val="20"/>
              </w:rPr>
              <w:lastRenderedPageBreak/>
              <w:t>G03</w:t>
            </w:r>
          </w:p>
        </w:tc>
        <w:tc>
          <w:tcPr>
            <w:tcW w:w="783" w:type="dxa"/>
            <w:noWrap/>
            <w:vAlign w:val="center"/>
            <w:hideMark/>
          </w:tcPr>
          <w:p w14:paraId="48117EE8" w14:textId="458CD4C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5</w:t>
            </w:r>
          </w:p>
        </w:tc>
        <w:tc>
          <w:tcPr>
            <w:tcW w:w="806" w:type="dxa"/>
            <w:noWrap/>
            <w:vAlign w:val="center"/>
            <w:hideMark/>
          </w:tcPr>
          <w:p w14:paraId="623E74D4" w14:textId="7A9B2D8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9</w:t>
            </w:r>
          </w:p>
        </w:tc>
        <w:tc>
          <w:tcPr>
            <w:tcW w:w="1104" w:type="dxa"/>
            <w:noWrap/>
            <w:vAlign w:val="center"/>
            <w:hideMark/>
          </w:tcPr>
          <w:p w14:paraId="1114CE19" w14:textId="70CF59E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7</w:t>
            </w:r>
          </w:p>
        </w:tc>
        <w:tc>
          <w:tcPr>
            <w:tcW w:w="1038" w:type="dxa"/>
            <w:noWrap/>
            <w:vAlign w:val="center"/>
            <w:hideMark/>
          </w:tcPr>
          <w:p w14:paraId="663349D4" w14:textId="3E0B568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58A4456C"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07C2FFB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1FCBB1D8" w14:textId="6F52BA2D"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4</w:t>
            </w:r>
          </w:p>
        </w:tc>
        <w:tc>
          <w:tcPr>
            <w:tcW w:w="1028" w:type="dxa"/>
            <w:noWrap/>
            <w:vAlign w:val="center"/>
            <w:hideMark/>
          </w:tcPr>
          <w:p w14:paraId="647261B7" w14:textId="6D18684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131B96CE" w14:textId="0E0DFF6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9</w:t>
            </w:r>
          </w:p>
        </w:tc>
      </w:tr>
      <w:tr w:rsidR="00AD66C9" w:rsidRPr="004C519C" w14:paraId="56D8D23A"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E8109C">
            <w:pPr>
              <w:pStyle w:val="BodyText"/>
              <w:spacing w:before="0" w:after="0"/>
              <w:ind w:firstLine="0"/>
              <w:jc w:val="center"/>
              <w:rPr>
                <w:sz w:val="20"/>
                <w:szCs w:val="20"/>
              </w:rPr>
            </w:pPr>
            <w:r w:rsidRPr="004C519C">
              <w:rPr>
                <w:sz w:val="20"/>
                <w:szCs w:val="20"/>
              </w:rPr>
              <w:t>G05</w:t>
            </w:r>
          </w:p>
        </w:tc>
        <w:tc>
          <w:tcPr>
            <w:tcW w:w="783" w:type="dxa"/>
            <w:noWrap/>
            <w:vAlign w:val="center"/>
            <w:hideMark/>
          </w:tcPr>
          <w:p w14:paraId="226650EC" w14:textId="4257481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2</w:t>
            </w:r>
          </w:p>
        </w:tc>
        <w:tc>
          <w:tcPr>
            <w:tcW w:w="806" w:type="dxa"/>
            <w:noWrap/>
            <w:vAlign w:val="center"/>
            <w:hideMark/>
          </w:tcPr>
          <w:p w14:paraId="4A3B3E95" w14:textId="63BC74F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5DDCB397" w14:textId="3F35FDE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4</w:t>
            </w:r>
          </w:p>
        </w:tc>
        <w:tc>
          <w:tcPr>
            <w:tcW w:w="1038" w:type="dxa"/>
            <w:noWrap/>
            <w:vAlign w:val="center"/>
            <w:hideMark/>
          </w:tcPr>
          <w:p w14:paraId="76E2A369" w14:textId="3696C99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w:t>
            </w:r>
          </w:p>
        </w:tc>
        <w:tc>
          <w:tcPr>
            <w:tcW w:w="916" w:type="dxa"/>
            <w:noWrap/>
            <w:vAlign w:val="center"/>
            <w:hideMark/>
          </w:tcPr>
          <w:p w14:paraId="6FA3E123"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6B24AE5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0</w:t>
            </w:r>
          </w:p>
        </w:tc>
        <w:tc>
          <w:tcPr>
            <w:tcW w:w="896" w:type="dxa"/>
            <w:noWrap/>
            <w:vAlign w:val="center"/>
            <w:hideMark/>
          </w:tcPr>
          <w:p w14:paraId="27C7CF66" w14:textId="50C9E6F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028" w:type="dxa"/>
            <w:noWrap/>
            <w:vAlign w:val="center"/>
            <w:hideMark/>
          </w:tcPr>
          <w:p w14:paraId="376C4303" w14:textId="3420368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4F53A474" w14:textId="6B0AE13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w:t>
            </w:r>
          </w:p>
        </w:tc>
      </w:tr>
      <w:tr w:rsidR="00AD66C9" w:rsidRPr="004C519C" w14:paraId="12D29B4E"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E8109C">
            <w:pPr>
              <w:pStyle w:val="BodyText"/>
              <w:spacing w:before="0" w:after="0"/>
              <w:ind w:firstLine="0"/>
              <w:jc w:val="center"/>
              <w:rPr>
                <w:sz w:val="20"/>
                <w:szCs w:val="20"/>
              </w:rPr>
            </w:pPr>
            <w:r w:rsidRPr="004C519C">
              <w:rPr>
                <w:sz w:val="20"/>
                <w:szCs w:val="20"/>
              </w:rPr>
              <w:t>G06</w:t>
            </w:r>
          </w:p>
        </w:tc>
        <w:tc>
          <w:tcPr>
            <w:tcW w:w="783" w:type="dxa"/>
            <w:noWrap/>
            <w:vAlign w:val="center"/>
            <w:hideMark/>
          </w:tcPr>
          <w:p w14:paraId="172190AC" w14:textId="58ABB99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7</w:t>
            </w:r>
          </w:p>
        </w:tc>
        <w:tc>
          <w:tcPr>
            <w:tcW w:w="806" w:type="dxa"/>
            <w:noWrap/>
            <w:vAlign w:val="center"/>
            <w:hideMark/>
          </w:tcPr>
          <w:p w14:paraId="7DB7C995" w14:textId="75E1AFC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0EBD54B0" w14:textId="1843A21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3</w:t>
            </w:r>
          </w:p>
        </w:tc>
        <w:tc>
          <w:tcPr>
            <w:tcW w:w="1038" w:type="dxa"/>
            <w:noWrap/>
            <w:vAlign w:val="center"/>
            <w:hideMark/>
          </w:tcPr>
          <w:p w14:paraId="1066ABA6" w14:textId="7EB6CA5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w:t>
            </w:r>
          </w:p>
        </w:tc>
        <w:tc>
          <w:tcPr>
            <w:tcW w:w="916" w:type="dxa"/>
            <w:noWrap/>
            <w:vAlign w:val="center"/>
            <w:hideMark/>
          </w:tcPr>
          <w:p w14:paraId="4DD3AC43"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6A71DC1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0D53976C" w14:textId="4AA3969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4</w:t>
            </w:r>
          </w:p>
        </w:tc>
        <w:tc>
          <w:tcPr>
            <w:tcW w:w="1028" w:type="dxa"/>
            <w:noWrap/>
            <w:vAlign w:val="center"/>
            <w:hideMark/>
          </w:tcPr>
          <w:p w14:paraId="5AE4B7DD" w14:textId="5393A705"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136E8AE1" w14:textId="5E03400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9</w:t>
            </w:r>
          </w:p>
        </w:tc>
      </w:tr>
      <w:tr w:rsidR="00AD66C9" w:rsidRPr="004C519C" w14:paraId="0D521ED6"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E8109C">
            <w:pPr>
              <w:pStyle w:val="BodyText"/>
              <w:spacing w:before="0" w:after="0"/>
              <w:ind w:firstLine="0"/>
              <w:jc w:val="center"/>
              <w:rPr>
                <w:sz w:val="20"/>
                <w:szCs w:val="20"/>
              </w:rPr>
            </w:pPr>
            <w:r w:rsidRPr="004C519C">
              <w:rPr>
                <w:sz w:val="20"/>
                <w:szCs w:val="20"/>
              </w:rPr>
              <w:t>G07</w:t>
            </w:r>
          </w:p>
        </w:tc>
        <w:tc>
          <w:tcPr>
            <w:tcW w:w="783" w:type="dxa"/>
            <w:noWrap/>
            <w:vAlign w:val="center"/>
            <w:hideMark/>
          </w:tcPr>
          <w:p w14:paraId="7A25CB80" w14:textId="7C70C2B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5</w:t>
            </w:r>
          </w:p>
        </w:tc>
        <w:tc>
          <w:tcPr>
            <w:tcW w:w="806" w:type="dxa"/>
            <w:noWrap/>
            <w:vAlign w:val="center"/>
            <w:hideMark/>
          </w:tcPr>
          <w:p w14:paraId="16FCDBCC" w14:textId="12BA34E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1</w:t>
            </w:r>
          </w:p>
        </w:tc>
        <w:tc>
          <w:tcPr>
            <w:tcW w:w="1104" w:type="dxa"/>
            <w:noWrap/>
            <w:vAlign w:val="center"/>
            <w:hideMark/>
          </w:tcPr>
          <w:p w14:paraId="7D88E2F8" w14:textId="092F6D4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4</w:t>
            </w:r>
          </w:p>
        </w:tc>
        <w:tc>
          <w:tcPr>
            <w:tcW w:w="1038" w:type="dxa"/>
            <w:noWrap/>
            <w:vAlign w:val="center"/>
            <w:hideMark/>
          </w:tcPr>
          <w:p w14:paraId="07783756" w14:textId="7B57237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29EF9FCE"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509C077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6D8091C9" w14:textId="7ABC5052"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6</w:t>
            </w:r>
          </w:p>
        </w:tc>
        <w:tc>
          <w:tcPr>
            <w:tcW w:w="1028" w:type="dxa"/>
            <w:noWrap/>
            <w:vAlign w:val="center"/>
            <w:hideMark/>
          </w:tcPr>
          <w:p w14:paraId="7865BA50" w14:textId="2923072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1006" w:type="dxa"/>
            <w:noWrap/>
            <w:vAlign w:val="center"/>
            <w:hideMark/>
          </w:tcPr>
          <w:p w14:paraId="71A97749" w14:textId="738DF48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8</w:t>
            </w:r>
          </w:p>
        </w:tc>
      </w:tr>
      <w:tr w:rsidR="00AD66C9" w:rsidRPr="004C519C" w14:paraId="452256BA"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E8109C">
            <w:pPr>
              <w:pStyle w:val="BodyText"/>
              <w:spacing w:before="0" w:after="0"/>
              <w:ind w:firstLine="0"/>
              <w:jc w:val="center"/>
              <w:rPr>
                <w:sz w:val="20"/>
                <w:szCs w:val="20"/>
              </w:rPr>
            </w:pPr>
            <w:r w:rsidRPr="004C519C">
              <w:rPr>
                <w:sz w:val="20"/>
                <w:szCs w:val="20"/>
              </w:rPr>
              <w:t>G08</w:t>
            </w:r>
          </w:p>
        </w:tc>
        <w:tc>
          <w:tcPr>
            <w:tcW w:w="783" w:type="dxa"/>
            <w:noWrap/>
            <w:vAlign w:val="center"/>
            <w:hideMark/>
          </w:tcPr>
          <w:p w14:paraId="1A5B30CF" w14:textId="595FD84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9</w:t>
            </w:r>
          </w:p>
        </w:tc>
        <w:tc>
          <w:tcPr>
            <w:tcW w:w="806" w:type="dxa"/>
            <w:noWrap/>
            <w:vAlign w:val="center"/>
            <w:hideMark/>
          </w:tcPr>
          <w:p w14:paraId="376C253B" w14:textId="388DCF9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7</w:t>
            </w:r>
          </w:p>
        </w:tc>
        <w:tc>
          <w:tcPr>
            <w:tcW w:w="1104" w:type="dxa"/>
            <w:noWrap/>
            <w:vAlign w:val="center"/>
            <w:hideMark/>
          </w:tcPr>
          <w:p w14:paraId="4ADD0C78" w14:textId="4F8AFC2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2</w:t>
            </w:r>
          </w:p>
        </w:tc>
        <w:tc>
          <w:tcPr>
            <w:tcW w:w="1038" w:type="dxa"/>
            <w:noWrap/>
            <w:vAlign w:val="center"/>
            <w:hideMark/>
          </w:tcPr>
          <w:p w14:paraId="1D342EBD" w14:textId="6E29AC5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8</w:t>
            </w:r>
          </w:p>
        </w:tc>
        <w:tc>
          <w:tcPr>
            <w:tcW w:w="916" w:type="dxa"/>
            <w:noWrap/>
            <w:vAlign w:val="center"/>
            <w:hideMark/>
          </w:tcPr>
          <w:p w14:paraId="75F1C5A6"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53A9FA8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7</w:t>
            </w:r>
          </w:p>
        </w:tc>
        <w:tc>
          <w:tcPr>
            <w:tcW w:w="896" w:type="dxa"/>
            <w:noWrap/>
            <w:vAlign w:val="center"/>
            <w:hideMark/>
          </w:tcPr>
          <w:p w14:paraId="2A92A38C" w14:textId="23878FB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12</w:t>
            </w:r>
          </w:p>
        </w:tc>
        <w:tc>
          <w:tcPr>
            <w:tcW w:w="1028" w:type="dxa"/>
            <w:noWrap/>
            <w:vAlign w:val="center"/>
            <w:hideMark/>
          </w:tcPr>
          <w:p w14:paraId="5698E9E8" w14:textId="1D876C8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7</w:t>
            </w:r>
          </w:p>
        </w:tc>
        <w:tc>
          <w:tcPr>
            <w:tcW w:w="1006" w:type="dxa"/>
            <w:noWrap/>
            <w:vAlign w:val="center"/>
            <w:hideMark/>
          </w:tcPr>
          <w:p w14:paraId="43523E06" w14:textId="039F629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5</w:t>
            </w:r>
          </w:p>
        </w:tc>
      </w:tr>
      <w:tr w:rsidR="00AD66C9" w:rsidRPr="004C519C" w14:paraId="76BF76B1"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E8109C">
            <w:pPr>
              <w:pStyle w:val="BodyText"/>
              <w:spacing w:before="0" w:after="0"/>
              <w:ind w:firstLine="0"/>
              <w:jc w:val="center"/>
              <w:rPr>
                <w:sz w:val="20"/>
                <w:szCs w:val="20"/>
              </w:rPr>
            </w:pPr>
            <w:r w:rsidRPr="004C519C">
              <w:rPr>
                <w:sz w:val="20"/>
                <w:szCs w:val="20"/>
              </w:rPr>
              <w:t>G09</w:t>
            </w:r>
          </w:p>
        </w:tc>
        <w:tc>
          <w:tcPr>
            <w:tcW w:w="783" w:type="dxa"/>
            <w:noWrap/>
            <w:vAlign w:val="center"/>
            <w:hideMark/>
          </w:tcPr>
          <w:p w14:paraId="5180756B" w14:textId="65AAC7D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806" w:type="dxa"/>
            <w:noWrap/>
            <w:vAlign w:val="center"/>
            <w:hideMark/>
          </w:tcPr>
          <w:p w14:paraId="48255EEA" w14:textId="5EF51A6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9</w:t>
            </w:r>
          </w:p>
        </w:tc>
        <w:tc>
          <w:tcPr>
            <w:tcW w:w="1104" w:type="dxa"/>
            <w:noWrap/>
            <w:vAlign w:val="center"/>
            <w:hideMark/>
          </w:tcPr>
          <w:p w14:paraId="5CB71711" w14:textId="69C7FC9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1038" w:type="dxa"/>
            <w:noWrap/>
            <w:vAlign w:val="center"/>
            <w:hideMark/>
          </w:tcPr>
          <w:p w14:paraId="76FCBBC4" w14:textId="171F114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58BC512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627A210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7F56327B" w14:textId="2B5F3F7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8</w:t>
            </w:r>
          </w:p>
        </w:tc>
        <w:tc>
          <w:tcPr>
            <w:tcW w:w="1028" w:type="dxa"/>
            <w:noWrap/>
            <w:vAlign w:val="center"/>
            <w:hideMark/>
          </w:tcPr>
          <w:p w14:paraId="28DB9B23" w14:textId="16C61DB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1</w:t>
            </w:r>
          </w:p>
        </w:tc>
        <w:tc>
          <w:tcPr>
            <w:tcW w:w="1006" w:type="dxa"/>
            <w:noWrap/>
            <w:vAlign w:val="center"/>
            <w:hideMark/>
          </w:tcPr>
          <w:p w14:paraId="0BDB4A56" w14:textId="2C6B48B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7</w:t>
            </w:r>
          </w:p>
        </w:tc>
      </w:tr>
      <w:tr w:rsidR="00AD66C9" w:rsidRPr="004C519C" w14:paraId="161E40B4"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E8109C">
            <w:pPr>
              <w:pStyle w:val="BodyText"/>
              <w:spacing w:before="0" w:after="0"/>
              <w:ind w:firstLine="0"/>
              <w:jc w:val="center"/>
              <w:rPr>
                <w:sz w:val="20"/>
                <w:szCs w:val="20"/>
              </w:rPr>
            </w:pPr>
            <w:r w:rsidRPr="004C519C">
              <w:rPr>
                <w:sz w:val="20"/>
                <w:szCs w:val="20"/>
              </w:rPr>
              <w:t>G10</w:t>
            </w:r>
          </w:p>
        </w:tc>
        <w:tc>
          <w:tcPr>
            <w:tcW w:w="783" w:type="dxa"/>
            <w:noWrap/>
            <w:vAlign w:val="center"/>
            <w:hideMark/>
          </w:tcPr>
          <w:p w14:paraId="7625025E" w14:textId="72C10A3A"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66</w:t>
            </w:r>
          </w:p>
        </w:tc>
        <w:tc>
          <w:tcPr>
            <w:tcW w:w="806" w:type="dxa"/>
            <w:noWrap/>
            <w:vAlign w:val="center"/>
            <w:hideMark/>
          </w:tcPr>
          <w:p w14:paraId="04D8C198" w14:textId="142CDF0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4</w:t>
            </w:r>
          </w:p>
        </w:tc>
        <w:tc>
          <w:tcPr>
            <w:tcW w:w="1104" w:type="dxa"/>
            <w:noWrap/>
            <w:vAlign w:val="center"/>
            <w:hideMark/>
          </w:tcPr>
          <w:p w14:paraId="0A8797FF" w14:textId="7C39150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4</w:t>
            </w:r>
          </w:p>
        </w:tc>
        <w:tc>
          <w:tcPr>
            <w:tcW w:w="1038" w:type="dxa"/>
            <w:noWrap/>
            <w:vAlign w:val="center"/>
            <w:hideMark/>
          </w:tcPr>
          <w:p w14:paraId="0EDED8D2" w14:textId="2A1A85E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9</w:t>
            </w:r>
          </w:p>
        </w:tc>
        <w:tc>
          <w:tcPr>
            <w:tcW w:w="916" w:type="dxa"/>
            <w:noWrap/>
            <w:vAlign w:val="center"/>
            <w:hideMark/>
          </w:tcPr>
          <w:p w14:paraId="1630B932"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0A9B5803"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60D3227E" w14:textId="25868A2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p>
        </w:tc>
        <w:tc>
          <w:tcPr>
            <w:tcW w:w="1028" w:type="dxa"/>
            <w:noWrap/>
            <w:vAlign w:val="center"/>
            <w:hideMark/>
          </w:tcPr>
          <w:p w14:paraId="1EDF286C" w14:textId="4863E9A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3</w:t>
            </w:r>
          </w:p>
        </w:tc>
        <w:tc>
          <w:tcPr>
            <w:tcW w:w="1006" w:type="dxa"/>
            <w:noWrap/>
            <w:vAlign w:val="center"/>
            <w:hideMark/>
          </w:tcPr>
          <w:p w14:paraId="721E793E" w14:textId="44B2E1C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w:t>
            </w:r>
          </w:p>
        </w:tc>
      </w:tr>
      <w:tr w:rsidR="00AD66C9" w:rsidRPr="004C519C" w14:paraId="6C72E58F"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E8109C">
            <w:pPr>
              <w:pStyle w:val="BodyText"/>
              <w:spacing w:before="0" w:after="0"/>
              <w:ind w:firstLine="0"/>
              <w:jc w:val="center"/>
              <w:rPr>
                <w:sz w:val="20"/>
                <w:szCs w:val="20"/>
              </w:rPr>
            </w:pPr>
            <w:r w:rsidRPr="004C519C">
              <w:rPr>
                <w:sz w:val="20"/>
                <w:szCs w:val="20"/>
              </w:rPr>
              <w:t>G12</w:t>
            </w:r>
          </w:p>
        </w:tc>
        <w:tc>
          <w:tcPr>
            <w:tcW w:w="783" w:type="dxa"/>
            <w:noWrap/>
            <w:vAlign w:val="center"/>
            <w:hideMark/>
          </w:tcPr>
          <w:p w14:paraId="4FFA487E" w14:textId="3AB5F73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8</w:t>
            </w:r>
          </w:p>
        </w:tc>
        <w:tc>
          <w:tcPr>
            <w:tcW w:w="806" w:type="dxa"/>
            <w:noWrap/>
            <w:vAlign w:val="center"/>
            <w:hideMark/>
          </w:tcPr>
          <w:p w14:paraId="4FBBDCDE" w14:textId="45B5F8FD"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7</w:t>
            </w:r>
          </w:p>
        </w:tc>
        <w:tc>
          <w:tcPr>
            <w:tcW w:w="1104" w:type="dxa"/>
            <w:noWrap/>
            <w:vAlign w:val="center"/>
            <w:hideMark/>
          </w:tcPr>
          <w:p w14:paraId="75151B58" w14:textId="63539400"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1038" w:type="dxa"/>
            <w:noWrap/>
            <w:vAlign w:val="center"/>
            <w:hideMark/>
          </w:tcPr>
          <w:p w14:paraId="45C6F1FC" w14:textId="1F48DEE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7C3E237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3CFACD9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357DDDD0" w14:textId="5378CF7E"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12</w:t>
            </w:r>
          </w:p>
        </w:tc>
        <w:tc>
          <w:tcPr>
            <w:tcW w:w="1028" w:type="dxa"/>
            <w:noWrap/>
            <w:vAlign w:val="center"/>
            <w:hideMark/>
          </w:tcPr>
          <w:p w14:paraId="38B354B2" w14:textId="2BFB1AF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0</w:t>
            </w:r>
          </w:p>
        </w:tc>
        <w:tc>
          <w:tcPr>
            <w:tcW w:w="1006" w:type="dxa"/>
            <w:noWrap/>
            <w:vAlign w:val="center"/>
            <w:hideMark/>
          </w:tcPr>
          <w:p w14:paraId="52C50C3A" w14:textId="2974005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6</w:t>
            </w:r>
          </w:p>
        </w:tc>
      </w:tr>
      <w:tr w:rsidR="00AD66C9" w:rsidRPr="004C519C" w14:paraId="6138B650"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E8109C">
            <w:pPr>
              <w:pStyle w:val="BodyText"/>
              <w:spacing w:before="0" w:after="0"/>
              <w:ind w:firstLine="0"/>
              <w:jc w:val="center"/>
              <w:rPr>
                <w:sz w:val="20"/>
                <w:szCs w:val="20"/>
              </w:rPr>
            </w:pPr>
            <w:r w:rsidRPr="004C519C">
              <w:rPr>
                <w:sz w:val="20"/>
                <w:szCs w:val="20"/>
              </w:rPr>
              <w:t>G15</w:t>
            </w:r>
          </w:p>
        </w:tc>
        <w:tc>
          <w:tcPr>
            <w:tcW w:w="783" w:type="dxa"/>
            <w:noWrap/>
            <w:vAlign w:val="center"/>
            <w:hideMark/>
          </w:tcPr>
          <w:p w14:paraId="64696CC8" w14:textId="350F6AE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806" w:type="dxa"/>
            <w:noWrap/>
            <w:vAlign w:val="center"/>
            <w:hideMark/>
          </w:tcPr>
          <w:p w14:paraId="3B7F2280" w14:textId="1FDFCA73"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2</w:t>
            </w:r>
          </w:p>
        </w:tc>
        <w:tc>
          <w:tcPr>
            <w:tcW w:w="1104" w:type="dxa"/>
            <w:noWrap/>
            <w:vAlign w:val="center"/>
            <w:hideMark/>
          </w:tcPr>
          <w:p w14:paraId="175B6D48" w14:textId="09DB4FA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5</w:t>
            </w:r>
          </w:p>
        </w:tc>
        <w:tc>
          <w:tcPr>
            <w:tcW w:w="1038" w:type="dxa"/>
            <w:noWrap/>
            <w:vAlign w:val="center"/>
            <w:hideMark/>
          </w:tcPr>
          <w:p w14:paraId="297C2266" w14:textId="0D528B5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9</w:t>
            </w:r>
          </w:p>
        </w:tc>
        <w:tc>
          <w:tcPr>
            <w:tcW w:w="916" w:type="dxa"/>
            <w:noWrap/>
            <w:vAlign w:val="center"/>
            <w:hideMark/>
          </w:tcPr>
          <w:p w14:paraId="1A406239" w14:textId="59D17DD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0E3F36D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6</w:t>
            </w:r>
          </w:p>
        </w:tc>
        <w:tc>
          <w:tcPr>
            <w:tcW w:w="896" w:type="dxa"/>
            <w:noWrap/>
            <w:vAlign w:val="center"/>
            <w:hideMark/>
          </w:tcPr>
          <w:p w14:paraId="5C9B6C99" w14:textId="3486F639"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5</w:t>
            </w:r>
          </w:p>
        </w:tc>
        <w:tc>
          <w:tcPr>
            <w:tcW w:w="1028" w:type="dxa"/>
            <w:noWrap/>
            <w:vAlign w:val="center"/>
            <w:hideMark/>
          </w:tcPr>
          <w:p w14:paraId="51A20BE3" w14:textId="4FC2A05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8</w:t>
            </w:r>
          </w:p>
        </w:tc>
        <w:tc>
          <w:tcPr>
            <w:tcW w:w="1006" w:type="dxa"/>
            <w:noWrap/>
            <w:vAlign w:val="center"/>
            <w:hideMark/>
          </w:tcPr>
          <w:p w14:paraId="50AEE94B" w14:textId="5B65F74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8</w:t>
            </w:r>
          </w:p>
        </w:tc>
      </w:tr>
    </w:tbl>
    <w:p w14:paraId="064046B9" w14:textId="77777777" w:rsidR="00175052" w:rsidRDefault="00175052" w:rsidP="00154966">
      <w:pPr>
        <w:pStyle w:val="BodyText"/>
        <w:ind w:firstLine="0"/>
      </w:pPr>
    </w:p>
    <w:p w14:paraId="0B4B3989" w14:textId="45FE93D8"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5</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026DC2">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C3E571A" w14:textId="77777777" w:rsidR="00175052" w:rsidRPr="00A42C08" w:rsidRDefault="00175052" w:rsidP="00026DC2">
            <w:pPr>
              <w:rPr>
                <w:rFonts w:eastAsia="DengXian"/>
                <w:color w:val="000000"/>
                <w:sz w:val="20"/>
              </w:rPr>
            </w:pPr>
            <w:r w:rsidRPr="00A42C08">
              <w:rPr>
                <w:rFonts w:eastAsia="DengXian"/>
                <w:color w:val="000000"/>
                <w:sz w:val="20"/>
              </w:rPr>
              <w:t>PRN</w:t>
            </w:r>
          </w:p>
        </w:tc>
        <w:tc>
          <w:tcPr>
            <w:tcW w:w="1130" w:type="pct"/>
            <w:noWrap/>
            <w:vAlign w:val="center"/>
            <w:hideMark/>
          </w:tcPr>
          <w:p w14:paraId="3EA050FE"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vAlign w:val="center"/>
            <w:hideMark/>
          </w:tcPr>
          <w:p w14:paraId="2750043B"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vAlign w:val="center"/>
            <w:hideMark/>
          </w:tcPr>
          <w:p w14:paraId="43BF0AC0"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549118A" w14:textId="77777777" w:rsidR="00175052" w:rsidRPr="00A42C08" w:rsidRDefault="00175052" w:rsidP="00026DC2">
            <w:pPr>
              <w:rPr>
                <w:rFonts w:eastAsia="DengXian"/>
                <w:color w:val="000000"/>
                <w:sz w:val="20"/>
              </w:rPr>
            </w:pPr>
            <w:r w:rsidRPr="00A42C08">
              <w:rPr>
                <w:rFonts w:eastAsia="DengXian"/>
                <w:color w:val="000000"/>
                <w:sz w:val="20"/>
              </w:rPr>
              <w:t>G01</w:t>
            </w:r>
          </w:p>
        </w:tc>
        <w:tc>
          <w:tcPr>
            <w:tcW w:w="1130" w:type="pct"/>
            <w:noWrap/>
            <w:vAlign w:val="center"/>
            <w:hideMark/>
          </w:tcPr>
          <w:p w14:paraId="6F32BE2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8B7163A"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vAlign w:val="center"/>
            <w:hideMark/>
          </w:tcPr>
          <w:p w14:paraId="72DC5A00"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2B3728" w:rsidRPr="00A42C08" w14:paraId="66E8D64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DDC2D98" w14:textId="77777777" w:rsidR="002B3728" w:rsidRPr="00A42C08" w:rsidRDefault="002B3728" w:rsidP="00026DC2">
            <w:pPr>
              <w:rPr>
                <w:rFonts w:eastAsia="DengXian"/>
                <w:b w:val="0"/>
                <w:bCs w:val="0"/>
                <w:color w:val="000000"/>
                <w:sz w:val="20"/>
              </w:rPr>
            </w:pPr>
            <w:r w:rsidRPr="00A42C08">
              <w:rPr>
                <w:rFonts w:eastAsia="DengXian"/>
                <w:color w:val="000000"/>
                <w:sz w:val="20"/>
              </w:rPr>
              <w:t>G03</w:t>
            </w:r>
          </w:p>
          <w:p w14:paraId="60B82142" w14:textId="6DEC4D6A" w:rsidR="002B3728" w:rsidRPr="00A42C08" w:rsidRDefault="002B3728" w:rsidP="00026DC2">
            <w:pPr>
              <w:rPr>
                <w:rFonts w:eastAsia="DengXian"/>
                <w:color w:val="000000"/>
                <w:sz w:val="20"/>
              </w:rPr>
            </w:pPr>
          </w:p>
        </w:tc>
        <w:tc>
          <w:tcPr>
            <w:tcW w:w="1130" w:type="pct"/>
            <w:vMerge w:val="restart"/>
            <w:noWrap/>
            <w:vAlign w:val="center"/>
            <w:hideMark/>
          </w:tcPr>
          <w:p w14:paraId="001FC33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2E0D139" w14:textId="1D62CDA0"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5C72EE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5560354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2B3728" w:rsidRPr="00A42C08" w14:paraId="2129FF7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0D7275A9" w14:textId="19B9F441" w:rsidR="002B3728" w:rsidRPr="00A42C08" w:rsidRDefault="002B3728" w:rsidP="00026DC2">
            <w:pPr>
              <w:rPr>
                <w:rFonts w:eastAsia="DengXian"/>
                <w:color w:val="000000"/>
                <w:sz w:val="20"/>
              </w:rPr>
            </w:pPr>
          </w:p>
        </w:tc>
        <w:tc>
          <w:tcPr>
            <w:tcW w:w="1130" w:type="pct"/>
            <w:vMerge/>
            <w:noWrap/>
            <w:vAlign w:val="center"/>
            <w:hideMark/>
          </w:tcPr>
          <w:p w14:paraId="7B188984" w14:textId="761AE06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76084D6"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vAlign w:val="center"/>
            <w:hideMark/>
          </w:tcPr>
          <w:p w14:paraId="4CD4F78F"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29056222"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AFE3BB9" w14:textId="77777777" w:rsidR="002B3728" w:rsidRPr="00A42C08" w:rsidRDefault="002B3728" w:rsidP="00026DC2">
            <w:pPr>
              <w:rPr>
                <w:rFonts w:eastAsia="DengXian"/>
                <w:b w:val="0"/>
                <w:bCs w:val="0"/>
                <w:color w:val="000000"/>
                <w:sz w:val="20"/>
              </w:rPr>
            </w:pPr>
            <w:r w:rsidRPr="00A42C08">
              <w:rPr>
                <w:rFonts w:eastAsia="DengXian"/>
                <w:color w:val="000000"/>
                <w:sz w:val="20"/>
              </w:rPr>
              <w:t>G05</w:t>
            </w:r>
          </w:p>
          <w:p w14:paraId="633B56BE" w14:textId="72773F2D" w:rsidR="002B3728" w:rsidRPr="00A42C08" w:rsidRDefault="002B3728" w:rsidP="00026DC2">
            <w:pPr>
              <w:rPr>
                <w:rFonts w:eastAsia="DengXian"/>
                <w:color w:val="000000"/>
                <w:sz w:val="20"/>
              </w:rPr>
            </w:pPr>
          </w:p>
        </w:tc>
        <w:tc>
          <w:tcPr>
            <w:tcW w:w="1130" w:type="pct"/>
            <w:vMerge w:val="restart"/>
            <w:noWrap/>
            <w:vAlign w:val="center"/>
            <w:hideMark/>
          </w:tcPr>
          <w:p w14:paraId="3E71F06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67BAC49" w14:textId="63BF893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18D50A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255AD76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2B3728" w:rsidRPr="00A42C08" w14:paraId="6AEECF9C"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E9272AD" w14:textId="7D2B8E47" w:rsidR="002B3728" w:rsidRPr="00A42C08" w:rsidRDefault="002B3728" w:rsidP="00026DC2">
            <w:pPr>
              <w:rPr>
                <w:rFonts w:eastAsia="DengXian"/>
                <w:color w:val="000000"/>
                <w:sz w:val="20"/>
              </w:rPr>
            </w:pPr>
          </w:p>
        </w:tc>
        <w:tc>
          <w:tcPr>
            <w:tcW w:w="1130" w:type="pct"/>
            <w:vMerge/>
            <w:noWrap/>
            <w:vAlign w:val="center"/>
            <w:hideMark/>
          </w:tcPr>
          <w:p w14:paraId="63464182" w14:textId="5ECECBEB"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4BF48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vAlign w:val="center"/>
            <w:hideMark/>
          </w:tcPr>
          <w:p w14:paraId="11F1239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EAFE277"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561D4081" w14:textId="77777777" w:rsidR="002B3728" w:rsidRPr="00A42C08" w:rsidRDefault="002B3728" w:rsidP="00026DC2">
            <w:pPr>
              <w:rPr>
                <w:rFonts w:eastAsia="DengXian"/>
                <w:b w:val="0"/>
                <w:bCs w:val="0"/>
                <w:color w:val="000000"/>
                <w:sz w:val="20"/>
              </w:rPr>
            </w:pPr>
            <w:r w:rsidRPr="00A42C08">
              <w:rPr>
                <w:rFonts w:eastAsia="DengXian"/>
                <w:color w:val="000000"/>
                <w:sz w:val="20"/>
              </w:rPr>
              <w:t>G06</w:t>
            </w:r>
          </w:p>
          <w:p w14:paraId="669F949F" w14:textId="45FF39ED" w:rsidR="002B3728" w:rsidRPr="00A42C08" w:rsidRDefault="002B3728" w:rsidP="00026DC2">
            <w:pPr>
              <w:rPr>
                <w:rFonts w:eastAsia="DengXian"/>
                <w:color w:val="000000"/>
                <w:sz w:val="20"/>
              </w:rPr>
            </w:pPr>
          </w:p>
        </w:tc>
        <w:tc>
          <w:tcPr>
            <w:tcW w:w="1130" w:type="pct"/>
            <w:vMerge w:val="restart"/>
            <w:noWrap/>
            <w:vAlign w:val="center"/>
            <w:hideMark/>
          </w:tcPr>
          <w:p w14:paraId="0F5B0D7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31588D5" w14:textId="6B5E0F1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C2F0A8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3B3AAE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2B3728" w:rsidRPr="00A42C08" w14:paraId="38AB1A5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C8FCFF6" w14:textId="6DFB2091" w:rsidR="002B3728" w:rsidRPr="00A42C08" w:rsidRDefault="002B3728" w:rsidP="00026DC2">
            <w:pPr>
              <w:rPr>
                <w:rFonts w:eastAsia="DengXian"/>
                <w:color w:val="000000"/>
                <w:sz w:val="20"/>
              </w:rPr>
            </w:pPr>
          </w:p>
        </w:tc>
        <w:tc>
          <w:tcPr>
            <w:tcW w:w="1130" w:type="pct"/>
            <w:vMerge/>
            <w:noWrap/>
            <w:vAlign w:val="center"/>
            <w:hideMark/>
          </w:tcPr>
          <w:p w14:paraId="4429FD50" w14:textId="14475380"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E7C3F3"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vAlign w:val="center"/>
            <w:hideMark/>
          </w:tcPr>
          <w:p w14:paraId="6B550B9B"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C9A9C93"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A137267" w14:textId="77777777" w:rsidR="002B3728" w:rsidRPr="00A42C08" w:rsidRDefault="002B3728" w:rsidP="00026DC2">
            <w:pPr>
              <w:rPr>
                <w:rFonts w:eastAsia="DengXian"/>
                <w:b w:val="0"/>
                <w:bCs w:val="0"/>
                <w:color w:val="000000"/>
                <w:sz w:val="20"/>
              </w:rPr>
            </w:pPr>
            <w:r w:rsidRPr="00A42C08">
              <w:rPr>
                <w:rFonts w:eastAsia="DengXian"/>
                <w:color w:val="000000"/>
                <w:sz w:val="20"/>
              </w:rPr>
              <w:t>G07</w:t>
            </w:r>
          </w:p>
          <w:p w14:paraId="171E5E24" w14:textId="1276B975" w:rsidR="002B3728" w:rsidRPr="00A42C08" w:rsidRDefault="002B3728" w:rsidP="00026DC2">
            <w:pPr>
              <w:rPr>
                <w:rFonts w:eastAsia="DengXian"/>
                <w:color w:val="000000"/>
                <w:sz w:val="20"/>
              </w:rPr>
            </w:pPr>
          </w:p>
        </w:tc>
        <w:tc>
          <w:tcPr>
            <w:tcW w:w="1130" w:type="pct"/>
            <w:vMerge w:val="restart"/>
            <w:noWrap/>
            <w:vAlign w:val="center"/>
            <w:hideMark/>
          </w:tcPr>
          <w:p w14:paraId="6D20FF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030E3917" w14:textId="6FB582F6"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3B0C8B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0104E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2B3728" w:rsidRPr="00A42C08" w14:paraId="304AA0C4"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27590FC" w14:textId="0410F854" w:rsidR="002B3728" w:rsidRPr="00A42C08" w:rsidRDefault="002B3728" w:rsidP="00026DC2">
            <w:pPr>
              <w:rPr>
                <w:rFonts w:eastAsia="DengXian"/>
                <w:color w:val="000000"/>
                <w:sz w:val="20"/>
              </w:rPr>
            </w:pPr>
          </w:p>
        </w:tc>
        <w:tc>
          <w:tcPr>
            <w:tcW w:w="1130" w:type="pct"/>
            <w:vMerge/>
            <w:noWrap/>
            <w:vAlign w:val="center"/>
            <w:hideMark/>
          </w:tcPr>
          <w:p w14:paraId="53480EBA" w14:textId="504473F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E69E71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vAlign w:val="center"/>
            <w:hideMark/>
          </w:tcPr>
          <w:p w14:paraId="0FD317F4"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A0650BA" w14:textId="77777777" w:rsidR="00175052" w:rsidRPr="00A42C08" w:rsidRDefault="00175052" w:rsidP="00026DC2">
            <w:pPr>
              <w:rPr>
                <w:rFonts w:eastAsia="DengXian"/>
                <w:color w:val="000000"/>
                <w:sz w:val="20"/>
              </w:rPr>
            </w:pPr>
            <w:r w:rsidRPr="00A42C08">
              <w:rPr>
                <w:rFonts w:eastAsia="DengXian"/>
                <w:color w:val="000000"/>
                <w:sz w:val="20"/>
              </w:rPr>
              <w:t>G08</w:t>
            </w:r>
          </w:p>
        </w:tc>
        <w:tc>
          <w:tcPr>
            <w:tcW w:w="1130" w:type="pct"/>
            <w:noWrap/>
            <w:vAlign w:val="center"/>
            <w:hideMark/>
          </w:tcPr>
          <w:p w14:paraId="1F53BB0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A3AABA5"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vAlign w:val="center"/>
            <w:hideMark/>
          </w:tcPr>
          <w:p w14:paraId="67D7CA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A81AE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EFB8A74" w14:textId="77777777" w:rsidR="002B3728" w:rsidRPr="00A42C08" w:rsidRDefault="002B3728" w:rsidP="00026DC2">
            <w:pPr>
              <w:rPr>
                <w:rFonts w:eastAsia="DengXian"/>
                <w:b w:val="0"/>
                <w:bCs w:val="0"/>
                <w:color w:val="000000"/>
                <w:sz w:val="20"/>
              </w:rPr>
            </w:pPr>
            <w:r w:rsidRPr="00A42C08">
              <w:rPr>
                <w:rFonts w:eastAsia="DengXian"/>
                <w:color w:val="000000"/>
                <w:sz w:val="20"/>
              </w:rPr>
              <w:t>G09</w:t>
            </w:r>
          </w:p>
          <w:p w14:paraId="2AC37593" w14:textId="216DFFD2" w:rsidR="002B3728" w:rsidRPr="00A42C08" w:rsidRDefault="002B3728" w:rsidP="00026DC2">
            <w:pPr>
              <w:rPr>
                <w:rFonts w:eastAsia="DengXian"/>
                <w:color w:val="000000"/>
                <w:sz w:val="20"/>
              </w:rPr>
            </w:pPr>
          </w:p>
        </w:tc>
        <w:tc>
          <w:tcPr>
            <w:tcW w:w="1130" w:type="pct"/>
            <w:vMerge w:val="restart"/>
            <w:noWrap/>
            <w:vAlign w:val="center"/>
            <w:hideMark/>
          </w:tcPr>
          <w:p w14:paraId="2353E52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2782592D" w14:textId="13FBD6B6"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EA3E5D8"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00B568C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2B3728" w:rsidRPr="00A42C08" w14:paraId="44BFE28E"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C07A9AA" w14:textId="44F891BB" w:rsidR="002B3728" w:rsidRPr="00A42C08" w:rsidRDefault="002B3728" w:rsidP="00026DC2">
            <w:pPr>
              <w:rPr>
                <w:rFonts w:eastAsia="DengXian"/>
                <w:color w:val="000000"/>
                <w:sz w:val="20"/>
              </w:rPr>
            </w:pPr>
          </w:p>
        </w:tc>
        <w:tc>
          <w:tcPr>
            <w:tcW w:w="1130" w:type="pct"/>
            <w:vMerge/>
            <w:noWrap/>
            <w:vAlign w:val="center"/>
            <w:hideMark/>
          </w:tcPr>
          <w:p w14:paraId="7D04DC2F" w14:textId="28C832DC"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E7FF9F9"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vAlign w:val="center"/>
            <w:hideMark/>
          </w:tcPr>
          <w:p w14:paraId="4EA5ABE2"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1063392E" w14:textId="77777777" w:rsidR="00175052" w:rsidRPr="00A42C08" w:rsidRDefault="00175052" w:rsidP="00026DC2">
            <w:pPr>
              <w:rPr>
                <w:rFonts w:eastAsia="DengXian"/>
                <w:color w:val="000000"/>
                <w:sz w:val="20"/>
              </w:rPr>
            </w:pPr>
            <w:r w:rsidRPr="00A42C08">
              <w:rPr>
                <w:rFonts w:eastAsia="DengXian"/>
                <w:color w:val="000000"/>
                <w:sz w:val="20"/>
              </w:rPr>
              <w:t>G10</w:t>
            </w:r>
          </w:p>
        </w:tc>
        <w:tc>
          <w:tcPr>
            <w:tcW w:w="1130" w:type="pct"/>
            <w:noWrap/>
            <w:vAlign w:val="center"/>
            <w:hideMark/>
          </w:tcPr>
          <w:p w14:paraId="49955A2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1B045B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vAlign w:val="center"/>
            <w:hideMark/>
          </w:tcPr>
          <w:p w14:paraId="627026A5"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2B3728" w:rsidRPr="00A42C08" w14:paraId="19F734D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4F66E916" w14:textId="77777777" w:rsidR="002B3728" w:rsidRPr="00A42C08" w:rsidRDefault="002B3728" w:rsidP="00026DC2">
            <w:pPr>
              <w:rPr>
                <w:rFonts w:eastAsia="DengXian"/>
                <w:b w:val="0"/>
                <w:bCs w:val="0"/>
                <w:color w:val="000000"/>
                <w:sz w:val="20"/>
              </w:rPr>
            </w:pPr>
            <w:r w:rsidRPr="00A42C08">
              <w:rPr>
                <w:rFonts w:eastAsia="DengXian"/>
                <w:color w:val="000000"/>
                <w:sz w:val="20"/>
              </w:rPr>
              <w:t>G12</w:t>
            </w:r>
          </w:p>
          <w:p w14:paraId="7DF844B9" w14:textId="3F68B92B" w:rsidR="002B3728" w:rsidRPr="00A42C08" w:rsidRDefault="002B3728" w:rsidP="00026DC2">
            <w:pPr>
              <w:rPr>
                <w:rFonts w:eastAsia="DengXian"/>
                <w:color w:val="000000"/>
                <w:sz w:val="20"/>
              </w:rPr>
            </w:pPr>
          </w:p>
        </w:tc>
        <w:tc>
          <w:tcPr>
            <w:tcW w:w="1130" w:type="pct"/>
            <w:vMerge w:val="restart"/>
            <w:noWrap/>
            <w:vAlign w:val="center"/>
            <w:hideMark/>
          </w:tcPr>
          <w:p w14:paraId="171CEF5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3871598E" w14:textId="2F94712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F85693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6C231C0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2B3728" w:rsidRPr="00A42C08" w14:paraId="57950210"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3BB34FDC" w14:textId="3790F72A" w:rsidR="002B3728" w:rsidRPr="00A42C08" w:rsidRDefault="002B3728" w:rsidP="00026DC2">
            <w:pPr>
              <w:rPr>
                <w:rFonts w:eastAsia="DengXian"/>
                <w:color w:val="000000"/>
                <w:sz w:val="20"/>
              </w:rPr>
            </w:pPr>
          </w:p>
        </w:tc>
        <w:tc>
          <w:tcPr>
            <w:tcW w:w="1130" w:type="pct"/>
            <w:vMerge/>
            <w:noWrap/>
            <w:vAlign w:val="center"/>
            <w:hideMark/>
          </w:tcPr>
          <w:p w14:paraId="690B7B65" w14:textId="3518E52E"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889AEAD"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vAlign w:val="center"/>
            <w:hideMark/>
          </w:tcPr>
          <w:p w14:paraId="54FF0CA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15BC9656"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D4FA8B0" w14:textId="77777777" w:rsidR="002B3728" w:rsidRPr="00A42C08" w:rsidRDefault="002B3728" w:rsidP="00026DC2">
            <w:pPr>
              <w:rPr>
                <w:rFonts w:eastAsia="DengXian"/>
                <w:b w:val="0"/>
                <w:bCs w:val="0"/>
                <w:color w:val="000000"/>
                <w:sz w:val="20"/>
              </w:rPr>
            </w:pPr>
            <w:r w:rsidRPr="00A42C08">
              <w:rPr>
                <w:rFonts w:eastAsia="DengXian"/>
                <w:color w:val="000000"/>
                <w:sz w:val="20"/>
              </w:rPr>
              <w:t>G15</w:t>
            </w:r>
          </w:p>
          <w:p w14:paraId="0A7CFDC7" w14:textId="6CC69AEB" w:rsidR="002B3728" w:rsidRPr="00A42C08" w:rsidRDefault="002B3728" w:rsidP="00026DC2">
            <w:pPr>
              <w:rPr>
                <w:rFonts w:eastAsia="DengXian"/>
                <w:color w:val="000000"/>
                <w:sz w:val="20"/>
              </w:rPr>
            </w:pPr>
          </w:p>
        </w:tc>
        <w:tc>
          <w:tcPr>
            <w:tcW w:w="1130" w:type="pct"/>
            <w:vMerge w:val="restart"/>
            <w:noWrap/>
            <w:vAlign w:val="center"/>
            <w:hideMark/>
          </w:tcPr>
          <w:p w14:paraId="390556D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8206639" w14:textId="1A3225D4"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DFE9BF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BB2CF0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2B3728" w:rsidRPr="00A42C08" w14:paraId="45D6B3C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7EE0189C" w14:textId="66A32F04" w:rsidR="002B3728" w:rsidRPr="00A42C08" w:rsidRDefault="002B3728" w:rsidP="00026DC2">
            <w:pPr>
              <w:rPr>
                <w:rFonts w:eastAsia="DengXian"/>
                <w:color w:val="000000"/>
                <w:sz w:val="20"/>
              </w:rPr>
            </w:pPr>
          </w:p>
        </w:tc>
        <w:tc>
          <w:tcPr>
            <w:tcW w:w="1130" w:type="pct"/>
            <w:vMerge/>
            <w:noWrap/>
            <w:vAlign w:val="center"/>
            <w:hideMark/>
          </w:tcPr>
          <w:p w14:paraId="761D21CA" w14:textId="7C67E692"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56A62BC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vAlign w:val="center"/>
            <w:hideMark/>
          </w:tcPr>
          <w:p w14:paraId="3FEB6D8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6D97553D"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3FB9ECE3" w14:textId="77777777" w:rsidR="002B3728" w:rsidRPr="00A42C08" w:rsidRDefault="002B3728" w:rsidP="00026DC2">
            <w:pPr>
              <w:rPr>
                <w:rFonts w:eastAsia="DengXian"/>
                <w:b w:val="0"/>
                <w:bCs w:val="0"/>
                <w:color w:val="000000"/>
                <w:sz w:val="20"/>
              </w:rPr>
            </w:pPr>
            <w:r w:rsidRPr="00A42C08">
              <w:rPr>
                <w:rFonts w:eastAsia="DengXian"/>
                <w:color w:val="000000"/>
                <w:sz w:val="20"/>
              </w:rPr>
              <w:t>G17</w:t>
            </w:r>
          </w:p>
          <w:p w14:paraId="58BAE4C7" w14:textId="10E2049E" w:rsidR="002B3728" w:rsidRPr="00A42C08" w:rsidRDefault="002B3728" w:rsidP="00026DC2">
            <w:pPr>
              <w:rPr>
                <w:rFonts w:eastAsia="DengXian"/>
                <w:color w:val="000000"/>
                <w:sz w:val="20"/>
              </w:rPr>
            </w:pPr>
          </w:p>
        </w:tc>
        <w:tc>
          <w:tcPr>
            <w:tcW w:w="1130" w:type="pct"/>
            <w:vMerge w:val="restart"/>
            <w:noWrap/>
            <w:vAlign w:val="center"/>
            <w:hideMark/>
          </w:tcPr>
          <w:p w14:paraId="7C0ADC4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14E79531" w14:textId="49D7E9A1"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135325B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7D97CD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2B3728" w:rsidRPr="00A42C08" w14:paraId="59766E9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1ADFF37" w14:textId="7FBE39BC" w:rsidR="002B3728" w:rsidRPr="00A42C08" w:rsidRDefault="002B3728" w:rsidP="00026DC2">
            <w:pPr>
              <w:rPr>
                <w:rFonts w:eastAsia="DengXian"/>
                <w:color w:val="000000"/>
                <w:sz w:val="20"/>
              </w:rPr>
            </w:pPr>
          </w:p>
        </w:tc>
        <w:tc>
          <w:tcPr>
            <w:tcW w:w="1130" w:type="pct"/>
            <w:vMerge/>
            <w:noWrap/>
            <w:vAlign w:val="center"/>
            <w:hideMark/>
          </w:tcPr>
          <w:p w14:paraId="6B24DD22" w14:textId="2D8C57A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04460BC"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vAlign w:val="center"/>
            <w:hideMark/>
          </w:tcPr>
          <w:p w14:paraId="5A3FB7A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F7CAF88" w14:textId="77777777" w:rsidR="00175052" w:rsidRPr="00A42C08" w:rsidRDefault="00175052" w:rsidP="00026DC2">
            <w:pPr>
              <w:rPr>
                <w:rFonts w:eastAsia="DengXian"/>
                <w:color w:val="000000"/>
                <w:sz w:val="20"/>
              </w:rPr>
            </w:pPr>
            <w:r w:rsidRPr="00A42C08">
              <w:rPr>
                <w:rFonts w:eastAsia="DengXian"/>
                <w:color w:val="000000"/>
                <w:sz w:val="20"/>
              </w:rPr>
              <w:t>G24</w:t>
            </w:r>
          </w:p>
        </w:tc>
        <w:tc>
          <w:tcPr>
            <w:tcW w:w="1130" w:type="pct"/>
            <w:noWrap/>
            <w:vAlign w:val="center"/>
            <w:hideMark/>
          </w:tcPr>
          <w:p w14:paraId="5D66BBBD"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493D188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vAlign w:val="center"/>
            <w:hideMark/>
          </w:tcPr>
          <w:p w14:paraId="47E1D458"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86E3CFE" w14:textId="77777777" w:rsidR="00175052" w:rsidRPr="00A42C08" w:rsidRDefault="00175052" w:rsidP="00026DC2">
            <w:pPr>
              <w:rPr>
                <w:rFonts w:eastAsia="DengXian"/>
                <w:color w:val="000000"/>
                <w:sz w:val="20"/>
              </w:rPr>
            </w:pPr>
            <w:r w:rsidRPr="00A42C08">
              <w:rPr>
                <w:rFonts w:eastAsia="DengXian"/>
                <w:color w:val="000000"/>
                <w:sz w:val="20"/>
              </w:rPr>
              <w:t>G25</w:t>
            </w:r>
          </w:p>
        </w:tc>
        <w:tc>
          <w:tcPr>
            <w:tcW w:w="1130" w:type="pct"/>
            <w:noWrap/>
            <w:vAlign w:val="center"/>
            <w:hideMark/>
          </w:tcPr>
          <w:p w14:paraId="28269B71"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C25F63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vAlign w:val="center"/>
            <w:hideMark/>
          </w:tcPr>
          <w:p w14:paraId="0764B19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DAC07E2" w14:textId="77777777" w:rsidR="00175052" w:rsidRPr="00A42C08" w:rsidRDefault="00175052" w:rsidP="00026DC2">
            <w:pPr>
              <w:rPr>
                <w:rFonts w:eastAsia="DengXian"/>
                <w:color w:val="000000"/>
                <w:sz w:val="20"/>
              </w:rPr>
            </w:pPr>
            <w:r w:rsidRPr="00A42C08">
              <w:rPr>
                <w:rFonts w:eastAsia="DengXian"/>
                <w:color w:val="000000"/>
                <w:sz w:val="20"/>
              </w:rPr>
              <w:t>G26</w:t>
            </w:r>
          </w:p>
        </w:tc>
        <w:tc>
          <w:tcPr>
            <w:tcW w:w="1130" w:type="pct"/>
            <w:noWrap/>
            <w:vAlign w:val="center"/>
            <w:hideMark/>
          </w:tcPr>
          <w:p w14:paraId="5BB7390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147A4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vAlign w:val="center"/>
            <w:hideMark/>
          </w:tcPr>
          <w:p w14:paraId="6FA46F8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091DFBF" w14:textId="77777777" w:rsidR="00175052" w:rsidRPr="00A42C08" w:rsidRDefault="00175052" w:rsidP="00026DC2">
            <w:pPr>
              <w:rPr>
                <w:rFonts w:eastAsia="DengXian"/>
                <w:color w:val="000000"/>
                <w:sz w:val="20"/>
              </w:rPr>
            </w:pPr>
            <w:r w:rsidRPr="00A42C08">
              <w:rPr>
                <w:rFonts w:eastAsia="DengXian"/>
                <w:color w:val="000000"/>
                <w:sz w:val="20"/>
              </w:rPr>
              <w:t>G27</w:t>
            </w:r>
          </w:p>
        </w:tc>
        <w:tc>
          <w:tcPr>
            <w:tcW w:w="1130" w:type="pct"/>
            <w:noWrap/>
            <w:vAlign w:val="center"/>
            <w:hideMark/>
          </w:tcPr>
          <w:p w14:paraId="37416A78"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39E4D64"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vAlign w:val="center"/>
            <w:hideMark/>
          </w:tcPr>
          <w:p w14:paraId="4B0BE053"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071EAD9A" w14:textId="77777777" w:rsidR="00175052" w:rsidRPr="00A42C08" w:rsidRDefault="00175052" w:rsidP="00026DC2">
            <w:pPr>
              <w:rPr>
                <w:rFonts w:eastAsia="DengXian"/>
                <w:color w:val="000000"/>
                <w:sz w:val="20"/>
              </w:rPr>
            </w:pPr>
            <w:r w:rsidRPr="00A42C08">
              <w:rPr>
                <w:rFonts w:eastAsia="DengXian"/>
                <w:color w:val="000000"/>
                <w:sz w:val="20"/>
              </w:rPr>
              <w:t>G29</w:t>
            </w:r>
          </w:p>
        </w:tc>
        <w:tc>
          <w:tcPr>
            <w:tcW w:w="1130" w:type="pct"/>
            <w:noWrap/>
            <w:vAlign w:val="center"/>
            <w:hideMark/>
          </w:tcPr>
          <w:p w14:paraId="3EF69DE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161365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vAlign w:val="center"/>
            <w:hideMark/>
          </w:tcPr>
          <w:p w14:paraId="01222D64"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2B3728" w:rsidRPr="00A42C08" w14:paraId="3ED5256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4A6C06C" w14:textId="77777777" w:rsidR="002B3728" w:rsidRPr="00A42C08" w:rsidRDefault="002B3728" w:rsidP="00026DC2">
            <w:pPr>
              <w:rPr>
                <w:rFonts w:eastAsia="DengXian"/>
                <w:b w:val="0"/>
                <w:bCs w:val="0"/>
                <w:color w:val="000000"/>
                <w:sz w:val="20"/>
              </w:rPr>
            </w:pPr>
            <w:r w:rsidRPr="00A42C08">
              <w:rPr>
                <w:rFonts w:eastAsia="DengXian"/>
                <w:color w:val="000000"/>
                <w:sz w:val="20"/>
              </w:rPr>
              <w:t>G30</w:t>
            </w:r>
          </w:p>
          <w:p w14:paraId="445C2053" w14:textId="7B2AA338" w:rsidR="002B3728" w:rsidRPr="00A42C08" w:rsidRDefault="002B3728" w:rsidP="00026DC2">
            <w:pPr>
              <w:rPr>
                <w:rFonts w:eastAsia="DengXian"/>
                <w:color w:val="000000"/>
                <w:sz w:val="20"/>
              </w:rPr>
            </w:pPr>
          </w:p>
        </w:tc>
        <w:tc>
          <w:tcPr>
            <w:tcW w:w="1130" w:type="pct"/>
            <w:vMerge w:val="restart"/>
            <w:noWrap/>
            <w:vAlign w:val="center"/>
            <w:hideMark/>
          </w:tcPr>
          <w:p w14:paraId="36D7030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1D50F1AD" w14:textId="2DC4A4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55429A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8CEC129"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2B3728" w:rsidRPr="00A42C08" w14:paraId="1A5748DB"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12089C4A" w14:textId="19E86CE8" w:rsidR="002B3728" w:rsidRPr="00A42C08" w:rsidRDefault="002B3728" w:rsidP="00026DC2">
            <w:pPr>
              <w:rPr>
                <w:rFonts w:eastAsia="DengXian"/>
                <w:color w:val="000000"/>
                <w:sz w:val="20"/>
              </w:rPr>
            </w:pPr>
          </w:p>
        </w:tc>
        <w:tc>
          <w:tcPr>
            <w:tcW w:w="1130" w:type="pct"/>
            <w:vMerge/>
            <w:noWrap/>
            <w:vAlign w:val="center"/>
            <w:hideMark/>
          </w:tcPr>
          <w:p w14:paraId="6F607B60" w14:textId="4BB9ED7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36A106D"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vAlign w:val="center"/>
            <w:hideMark/>
          </w:tcPr>
          <w:p w14:paraId="77051DDB"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192BB6C" w14:textId="77777777" w:rsidR="00175052" w:rsidRPr="00A42C08" w:rsidRDefault="00175052" w:rsidP="00026DC2">
            <w:pPr>
              <w:rPr>
                <w:rFonts w:eastAsia="DengXian"/>
                <w:color w:val="000000"/>
                <w:sz w:val="20"/>
              </w:rPr>
            </w:pPr>
            <w:r w:rsidRPr="00A42C08">
              <w:rPr>
                <w:rFonts w:eastAsia="DengXian"/>
                <w:color w:val="000000"/>
                <w:sz w:val="20"/>
              </w:rPr>
              <w:t>G31</w:t>
            </w:r>
          </w:p>
        </w:tc>
        <w:tc>
          <w:tcPr>
            <w:tcW w:w="1130" w:type="pct"/>
            <w:noWrap/>
            <w:vAlign w:val="center"/>
            <w:hideMark/>
          </w:tcPr>
          <w:p w14:paraId="152CEB1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774478F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vAlign w:val="center"/>
            <w:hideMark/>
          </w:tcPr>
          <w:p w14:paraId="18E0CBB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B08F05F" w14:textId="77777777" w:rsidR="00175052" w:rsidRPr="00A42C08" w:rsidRDefault="00175052" w:rsidP="00026DC2">
            <w:pPr>
              <w:rPr>
                <w:rFonts w:eastAsia="DengXian"/>
                <w:color w:val="000000"/>
                <w:sz w:val="20"/>
              </w:rPr>
            </w:pPr>
            <w:r w:rsidRPr="00A42C08">
              <w:rPr>
                <w:rFonts w:eastAsia="DengXian"/>
                <w:color w:val="000000"/>
                <w:sz w:val="20"/>
              </w:rPr>
              <w:t>G32</w:t>
            </w:r>
          </w:p>
        </w:tc>
        <w:tc>
          <w:tcPr>
            <w:tcW w:w="1130" w:type="pct"/>
            <w:noWrap/>
            <w:vAlign w:val="center"/>
            <w:hideMark/>
          </w:tcPr>
          <w:p w14:paraId="00FA5BC9"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9FEE63"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vAlign w:val="center"/>
            <w:hideMark/>
          </w:tcPr>
          <w:p w14:paraId="55890091"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6D7189">
      <w:pPr>
        <w:pStyle w:val="BodyText"/>
        <w:ind w:firstLine="0"/>
      </w:pPr>
    </w:p>
    <w:p w14:paraId="325EEB86" w14:textId="07A5AFB7" w:rsidR="00210ED6" w:rsidRDefault="00AF72E7" w:rsidP="00AF72E7">
      <w:pPr>
        <w:pStyle w:val="BodyText"/>
        <w:keepNext/>
        <w:ind w:firstLine="0"/>
        <w:jc w:val="center"/>
      </w:pPr>
      <w:r>
        <w:rPr>
          <w:noProof/>
        </w:rPr>
        <w:drawing>
          <wp:inline distT="0" distB="0" distL="0" distR="0" wp14:anchorId="44896EBD" wp14:editId="5978F80C">
            <wp:extent cx="4535055" cy="197005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51848" cy="1977347"/>
                    </a:xfrm>
                    <a:prstGeom prst="rect">
                      <a:avLst/>
                    </a:prstGeom>
                    <a:noFill/>
                    <a:ln>
                      <a:noFill/>
                    </a:ln>
                  </pic:spPr>
                </pic:pic>
              </a:graphicData>
            </a:graphic>
          </wp:inline>
        </w:drawing>
      </w:r>
    </w:p>
    <w:p w14:paraId="25DC2A10" w14:textId="256CA569" w:rsidR="00C412A1" w:rsidRPr="00F3501A" w:rsidRDefault="00210ED6" w:rsidP="00FC5FB1">
      <w:pPr>
        <w:pStyle w:val="Caption"/>
        <w:rPr>
          <w:b w:val="0"/>
          <w:bCs/>
          <w:sz w:val="20"/>
        </w:rPr>
      </w:pPr>
      <w:bookmarkStart w:id="24" w:name="_Ref182346774"/>
      <w:bookmarkStart w:id="25"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2</w:t>
      </w:r>
      <w:r w:rsidR="0071060E" w:rsidRPr="004C519C">
        <w:rPr>
          <w:noProof/>
          <w:sz w:val="20"/>
        </w:rPr>
        <w:fldChar w:fldCharType="end"/>
      </w:r>
      <w:bookmarkEnd w:id="24"/>
      <w:r w:rsidR="00C10124" w:rsidRPr="004C519C">
        <w:rPr>
          <w:sz w:val="20"/>
        </w:rPr>
        <w:t xml:space="preserve"> </w:t>
      </w:r>
      <w:bookmarkEnd w:id="25"/>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04A187C3">
            <wp:extent cx="4581237" cy="1964963"/>
            <wp:effectExtent l="0" t="0" r="381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08705" cy="1976745"/>
                    </a:xfrm>
                    <a:prstGeom prst="rect">
                      <a:avLst/>
                    </a:prstGeom>
                    <a:noFill/>
                    <a:ln>
                      <a:noFill/>
                    </a:ln>
                  </pic:spPr>
                </pic:pic>
              </a:graphicData>
            </a:graphic>
          </wp:inline>
        </w:drawing>
      </w:r>
    </w:p>
    <w:p w14:paraId="2401F68A" w14:textId="5722E48D" w:rsidR="00C412A1" w:rsidRPr="00F3501A" w:rsidRDefault="00A33B34" w:rsidP="00A33B34">
      <w:pPr>
        <w:pStyle w:val="Caption"/>
        <w:rPr>
          <w:b w:val="0"/>
          <w:bCs/>
          <w:sz w:val="20"/>
        </w:rPr>
      </w:pPr>
      <w:bookmarkStart w:id="26"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3</w:t>
      </w:r>
      <w:r w:rsidR="0071060E" w:rsidRPr="004C519C">
        <w:rPr>
          <w:noProof/>
          <w:sz w:val="20"/>
        </w:rPr>
        <w:fldChar w:fldCharType="end"/>
      </w:r>
      <w:bookmarkEnd w:id="26"/>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42FC5AD0" w14:textId="1832213E" w:rsidR="009B3FD3" w:rsidRDefault="009B3FD3" w:rsidP="008E6BFA">
      <w:pPr>
        <w:pStyle w:val="Heading2"/>
        <w:rPr>
          <w:lang w:val="en-US"/>
        </w:rPr>
      </w:pPr>
      <w:bookmarkStart w:id="27" w:name="comparison-and-analysis"/>
      <w:r>
        <w:rPr>
          <w:rFonts w:hint="eastAsia"/>
        </w:rPr>
        <w:t>Multi</w:t>
      </w:r>
      <w:r>
        <w:rPr>
          <w:lang w:val="en-US"/>
        </w:rPr>
        <w:t xml:space="preserve">-constellation and </w:t>
      </w:r>
      <w:r w:rsidR="00DF0B08">
        <w:rPr>
          <w:lang w:val="en-US"/>
        </w:rPr>
        <w:t>m</w:t>
      </w:r>
      <w:r>
        <w:rPr>
          <w:lang w:val="en-US"/>
        </w:rPr>
        <w:t xml:space="preserve">ulti-frequency </w:t>
      </w:r>
      <w:r w:rsidR="00DF0B08">
        <w:rPr>
          <w:lang w:val="en-US"/>
        </w:rPr>
        <w:t>d</w:t>
      </w:r>
      <w:r w:rsidR="008E6BFA">
        <w:rPr>
          <w:lang w:val="en-US"/>
        </w:rPr>
        <w:t>etection</w:t>
      </w:r>
    </w:p>
    <w:p w14:paraId="54CF4C1F" w14:textId="3F93B228" w:rsidR="00A21E40" w:rsidRPr="00831BE6" w:rsidRDefault="00A21E40" w:rsidP="00831BE6">
      <w:pPr>
        <w:pStyle w:val="MainText"/>
        <w:ind w:firstLine="0"/>
      </w:pPr>
      <w:r w:rsidRPr="00831BE6">
        <w:t xml:space="preserve">To investigate the applicability of AFPD-DTW in multi-constellation and multi-frequency scenarios, we used the same set of stations as in the post-processing experiment in </w:t>
      </w:r>
      <w:r w:rsidRPr="00831BE6">
        <w:fldChar w:fldCharType="begin"/>
      </w:r>
      <w:r w:rsidRPr="00831BE6">
        <w:instrText xml:space="preserve"> REF _Ref207143904 \h  \* MERGEFORMAT </w:instrText>
      </w:r>
      <w:r w:rsidRPr="00831BE6">
        <w:fldChar w:fldCharType="separate"/>
      </w:r>
      <w:r w:rsidR="007C00B5" w:rsidRPr="00F17C7C">
        <w:t xml:space="preserve">Table </w:t>
      </w:r>
      <w:r w:rsidR="007C00B5">
        <w:t>1</w:t>
      </w:r>
      <w:r w:rsidRPr="00831BE6">
        <w:fldChar w:fldCharType="end"/>
      </w:r>
      <w:r w:rsidRPr="00831BE6">
        <w:t xml:space="preserve">. For BDS, S2I, S6I, and S7I signals were analyzed from January 2023 to July 2025, and for GPS, S1C and S1W signals were analyzed from January 2024 to July 2025. </w:t>
      </w:r>
    </w:p>
    <w:p w14:paraId="1BC91571" w14:textId="139C225A" w:rsidR="00ED762C" w:rsidRPr="00831BE6" w:rsidRDefault="00753BE0" w:rsidP="00831BE6">
      <w:pPr>
        <w:pStyle w:val="MainText"/>
      </w:pPr>
      <w:r w:rsidRPr="00831BE6">
        <w:t>The results are summarized in</w:t>
      </w:r>
      <w:r w:rsidR="009937DF" w:rsidRPr="00831BE6">
        <w:t xml:space="preserve"> </w:t>
      </w:r>
      <w:r w:rsidR="009937DF" w:rsidRPr="00831BE6">
        <w:fldChar w:fldCharType="begin"/>
      </w:r>
      <w:r w:rsidR="009937DF" w:rsidRPr="00831BE6">
        <w:instrText xml:space="preserve"> REF _Ref207144339 \h </w:instrText>
      </w:r>
      <w:r w:rsidR="00831BE6">
        <w:instrText xml:space="preserve"> \* MERGEFORMAT </w:instrText>
      </w:r>
      <w:r w:rsidR="009937DF" w:rsidRPr="00831BE6">
        <w:fldChar w:fldCharType="separate"/>
      </w:r>
      <w:r w:rsidR="007C00B5" w:rsidRPr="007C00B5">
        <w:t>Table 6</w:t>
      </w:r>
      <w:r w:rsidR="009937DF" w:rsidRPr="00831BE6">
        <w:fldChar w:fldCharType="end"/>
      </w:r>
      <w:r w:rsidRPr="00831BE6">
        <w:t xml:space="preserve">. No flex power events were detected on the BDS S2I and S7I signals or the GPS S1C signal. For GPS S1W, all detected events coincided with those observed on S2W. </w:t>
      </w:r>
      <w:r w:rsidR="00424C63" w:rsidRPr="00831BE6">
        <w:t>W</w:t>
      </w:r>
      <w:r w:rsidRPr="00831BE6">
        <w:t xml:space="preserve">e also observed that after 2025, satellite G01 was no longer involved in events. Verification against official records confirmed that on January 22, 2025, G01 transitioned from SVN63 (Block IIR-M) to SVN80 (Block III) </w:t>
      </w:r>
      <w:r w:rsidR="00B76894" w:rsidRPr="00831BE6">
        <w:fldChar w:fldCharType="begin"/>
      </w:r>
      <w:r w:rsidR="003B6027">
        <w:instrText xml:space="preserve"> ADDIN ZOTERO_ITEM CSL_CITATION {"citationID":"aid1su2ga7","properties":{"formattedCitation":"(USCG Navigation Center 2025)","plainCitation":"(USCG Navigation Center 2025)","noteIndex":0},"citationItems":[{"id":1992,"uris":["http://zotero.org/users/12078793/items/SY25FDN8"],"itemData":{"id":1992,"type":"webpage","title":"NOTICE ADVISORY TO NAVSTAR USERS (NANU) 2025005: SVN80 (PRN01) USABLE JDAY 022/1731","URL":"https://www.navcen.uscg.gov/sites/default/files/gps/nanu/2025/2025005.nnu","author":[{"family":"USCG Navigation Center","given":""}],"accessed":{"date-parts":[["2025",8,27]]},"issued":{"date-parts":[["2025",1,22]]}}}],"schema":"https://github.com/citation-style-language/schema/raw/master/csl-citation.json"} </w:instrText>
      </w:r>
      <w:r w:rsidR="00B76894" w:rsidRPr="00831BE6">
        <w:fldChar w:fldCharType="separate"/>
      </w:r>
      <w:r w:rsidR="003A587B" w:rsidRPr="00831BE6">
        <w:rPr>
          <w:rFonts w:eastAsiaTheme="minorEastAsia"/>
        </w:rPr>
        <w:t>(USCG Navigation Center 2025)</w:t>
      </w:r>
      <w:r w:rsidR="00B76894" w:rsidRPr="00831BE6">
        <w:fldChar w:fldCharType="end"/>
      </w:r>
      <w:r w:rsidR="00AD16E0">
        <w:t xml:space="preserve">, </w:t>
      </w:r>
      <w:r w:rsidRPr="00831BE6">
        <w:t xml:space="preserve">further supporting that flex power capability is currently limited to GPS Block IIR-M, </w:t>
      </w:r>
      <w:r w:rsidRPr="00831BE6">
        <w:lastRenderedPageBreak/>
        <w:t>IIF.</w:t>
      </w:r>
      <w:r w:rsidR="00424C63" w:rsidRPr="00831BE6">
        <w:t xml:space="preserve"> On the BDS S6I signal, ten flex power changes were detected, all of which were BDS-2. Furthermore, all BDS satellites exhibiting flex power functionality were found to be IGSO or MEO, with no GEO satellites affected.</w:t>
      </w:r>
      <w:r w:rsidR="00ED762C" w:rsidRPr="00831BE6">
        <w:t xml:space="preserve"> </w:t>
      </w:r>
    </w:p>
    <w:p w14:paraId="6F78D491" w14:textId="68802A3A" w:rsidR="00753BE0" w:rsidRPr="00831BE6" w:rsidRDefault="00ED762C" w:rsidP="00831BE6">
      <w:pPr>
        <w:pStyle w:val="MainText"/>
      </w:pPr>
      <w:r w:rsidRPr="00831BE6">
        <w:t>Ground truth validation was performed by satellite ground tracks to confirm the presence of flex power activation. As shown in</w:t>
      </w:r>
      <w:r w:rsidR="00634FA1" w:rsidRPr="00831BE6">
        <w:t xml:space="preserve"> </w:t>
      </w:r>
      <w:r w:rsidR="00634FA1" w:rsidRPr="00831BE6">
        <w:fldChar w:fldCharType="begin"/>
      </w:r>
      <w:r w:rsidR="00634FA1" w:rsidRPr="00831BE6">
        <w:instrText xml:space="preserve"> REF _Ref207189276 \h </w:instrText>
      </w:r>
      <w:r w:rsidR="00831BE6">
        <w:instrText xml:space="preserve"> \* MERGEFORMAT </w:instrText>
      </w:r>
      <w:r w:rsidR="00634FA1" w:rsidRPr="00831BE6">
        <w:fldChar w:fldCharType="separate"/>
      </w:r>
      <w:r w:rsidR="007C00B5" w:rsidRPr="00AC1E1C">
        <w:t xml:space="preserve">Fig. </w:t>
      </w:r>
      <w:r w:rsidR="007C00B5">
        <w:t>14</w:t>
      </w:r>
      <w:r w:rsidR="00634FA1" w:rsidRPr="00831BE6">
        <w:fldChar w:fldCharType="end"/>
      </w:r>
      <w:r w:rsidRPr="00831BE6">
        <w:t xml:space="preserve">, we illustrate two examples of BDS flex power events. </w:t>
      </w:r>
      <w:r w:rsidR="002D2094" w:rsidRPr="00831BE6">
        <w:t>In both cases</w:t>
      </w:r>
      <w:r w:rsidRPr="00831BE6">
        <w:t>, the activation region</w:t>
      </w:r>
      <w:r w:rsidR="009C582D">
        <w:t>s</w:t>
      </w:r>
      <w:r w:rsidRPr="00831BE6">
        <w:t xml:space="preserve"> </w:t>
      </w:r>
      <w:r w:rsidR="00985571">
        <w:t>w</w:t>
      </w:r>
      <w:r w:rsidR="009C582D">
        <w:t>ere</w:t>
      </w:r>
      <w:r w:rsidRPr="00831BE6">
        <w:t xml:space="preserve"> centered at 33°N, 90°E with a radius of 8500 k</w:t>
      </w:r>
      <w:r w:rsidR="009E1C55" w:rsidRPr="00831BE6">
        <w:t>m</w:t>
      </w:r>
      <w:r w:rsidRPr="00831BE6">
        <w:t xml:space="preserve">. </w:t>
      </w:r>
      <w:r w:rsidR="00FE423D" w:rsidRPr="00831BE6">
        <w:rPr>
          <w:rFonts w:eastAsia="SimSun"/>
        </w:rPr>
        <w:t>The difference is that the 2023 event affected both IGSO and MEO satellites, whereas the 2024 event involved only IGSO satellites.</w:t>
      </w:r>
      <w:r w:rsidR="00FE423D" w:rsidRPr="00831BE6">
        <w:t xml:space="preserve"> </w:t>
      </w:r>
      <w:r w:rsidRPr="00831BE6">
        <w:t>Notably, unlike the GPS S2W signal, the BDS S6I signal exhibited enhancement outside the activation area, while being deactivated inside the region. This suggests that in both BDS events, transmit power in the S6I band was reallocated to other frequency bands, which, however, were not available.</w:t>
      </w:r>
    </w:p>
    <w:p w14:paraId="449CF3F7" w14:textId="3F601969" w:rsidR="002668C1" w:rsidRDefault="00AC1E1C" w:rsidP="009B3FD3">
      <w:pPr>
        <w:rPr>
          <w:rFonts w:ascii="SimSun" w:eastAsia="SimSun" w:hAnsi="SimSun" w:cs="SimSun"/>
          <w:sz w:val="20"/>
          <w:lang w:val="en-US"/>
        </w:rPr>
      </w:pPr>
      <w:r>
        <w:rPr>
          <w:rFonts w:ascii="SimSun" w:eastAsia="SimSun" w:hAnsi="SimSun" w:cs="SimSun" w:hint="eastAsia"/>
          <w:noProof/>
          <w:sz w:val="20"/>
          <w:lang w:val="en-US"/>
        </w:rPr>
        <w:drawing>
          <wp:inline distT="0" distB="0" distL="0" distR="0" wp14:anchorId="64BBB52C" wp14:editId="6248B49D">
            <wp:extent cx="5731510" cy="2195195"/>
            <wp:effectExtent l="0" t="0" r="0" b="1905"/>
            <wp:docPr id="2046565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565026" name="Picture 2046565026"/>
                    <pic:cNvPicPr/>
                  </pic:nvPicPr>
                  <pic:blipFill>
                    <a:blip r:embed="rId23"/>
                    <a:stretch>
                      <a:fillRect/>
                    </a:stretch>
                  </pic:blipFill>
                  <pic:spPr>
                    <a:xfrm>
                      <a:off x="0" y="0"/>
                      <a:ext cx="5731510" cy="2195195"/>
                    </a:xfrm>
                    <a:prstGeom prst="rect">
                      <a:avLst/>
                    </a:prstGeom>
                  </pic:spPr>
                </pic:pic>
              </a:graphicData>
            </a:graphic>
          </wp:inline>
        </w:drawing>
      </w:r>
    </w:p>
    <w:p w14:paraId="47E80393" w14:textId="1BD83222" w:rsidR="00AC1E1C" w:rsidRPr="00AC1E1C" w:rsidRDefault="00AC1E1C" w:rsidP="00AC1E1C">
      <w:pPr>
        <w:pStyle w:val="Caption"/>
        <w:rPr>
          <w:sz w:val="20"/>
          <w:lang w:val="en-US"/>
        </w:rPr>
      </w:pPr>
      <w:bookmarkStart w:id="28" w:name="_Ref207189276"/>
      <w:r w:rsidRPr="00AC1E1C">
        <w:rPr>
          <w:sz w:val="20"/>
        </w:rPr>
        <w:t xml:space="preserve">Fig. </w:t>
      </w:r>
      <w:r w:rsidRPr="00AC1E1C">
        <w:rPr>
          <w:sz w:val="20"/>
        </w:rPr>
        <w:fldChar w:fldCharType="begin"/>
      </w:r>
      <w:r w:rsidRPr="00AC1E1C">
        <w:rPr>
          <w:sz w:val="20"/>
        </w:rPr>
        <w:instrText xml:space="preserve"> SEQ Fig. \* ARABIC </w:instrText>
      </w:r>
      <w:r w:rsidRPr="00AC1E1C">
        <w:rPr>
          <w:sz w:val="20"/>
        </w:rPr>
        <w:fldChar w:fldCharType="separate"/>
      </w:r>
      <w:r w:rsidR="007C00B5">
        <w:rPr>
          <w:noProof/>
          <w:sz w:val="20"/>
        </w:rPr>
        <w:t>14</w:t>
      </w:r>
      <w:r w:rsidRPr="00AC1E1C">
        <w:rPr>
          <w:sz w:val="20"/>
        </w:rPr>
        <w:fldChar w:fldCharType="end"/>
      </w:r>
      <w:bookmarkEnd w:id="28"/>
      <w:r w:rsidRPr="00AC1E1C">
        <w:rPr>
          <w:rFonts w:hint="eastAsia"/>
          <w:sz w:val="20"/>
        </w:rPr>
        <w:t xml:space="preserve"> </w:t>
      </w:r>
      <w:r w:rsidR="00694F67" w:rsidRPr="006322DB">
        <w:rPr>
          <w:rFonts w:hint="eastAsia"/>
          <w:b w:val="0"/>
          <w:bCs/>
          <w:sz w:val="20"/>
          <w:lang w:val="en-US"/>
        </w:rPr>
        <w:t>BDS sa</w:t>
      </w:r>
      <w:r w:rsidR="00694F67" w:rsidRPr="006322DB">
        <w:rPr>
          <w:b w:val="0"/>
          <w:bCs/>
          <w:sz w:val="20"/>
          <w:lang w:val="en-US"/>
        </w:rPr>
        <w:t>tellite trajectories with flex power activation on 202</w:t>
      </w:r>
      <w:r w:rsidR="00737381" w:rsidRPr="006322DB">
        <w:rPr>
          <w:b w:val="0"/>
          <w:bCs/>
          <w:sz w:val="20"/>
          <w:lang w:val="en-US"/>
        </w:rPr>
        <w:t>4-09-23 and 2023-09-27</w:t>
      </w:r>
      <w:r w:rsidR="00415076">
        <w:rPr>
          <w:b w:val="0"/>
          <w:bCs/>
          <w:sz w:val="20"/>
          <w:lang w:val="en-US"/>
        </w:rPr>
        <w:t xml:space="preserve"> on S6I</w:t>
      </w:r>
    </w:p>
    <w:p w14:paraId="6DD07C1E" w14:textId="77777777" w:rsidR="00AC1E1C" w:rsidRPr="00AC1E1C" w:rsidRDefault="00AC1E1C" w:rsidP="00AC1E1C">
      <w:pPr>
        <w:rPr>
          <w:rFonts w:eastAsia="SimSun"/>
        </w:rPr>
      </w:pPr>
    </w:p>
    <w:p w14:paraId="69C088B7" w14:textId="60D61EFE" w:rsidR="00791E34" w:rsidRPr="00791E34" w:rsidRDefault="00697ACC" w:rsidP="00791E34">
      <w:pPr>
        <w:pStyle w:val="Caption"/>
        <w:rPr>
          <w:b w:val="0"/>
          <w:bCs/>
          <w:sz w:val="20"/>
          <w:lang w:val="en-US"/>
        </w:rPr>
      </w:pPr>
      <w:bookmarkStart w:id="29" w:name="_Ref207144339"/>
      <w:r w:rsidRPr="00697ACC">
        <w:rPr>
          <w:sz w:val="20"/>
          <w:szCs w:val="20"/>
        </w:rPr>
        <w:t xml:space="preserve">Table </w:t>
      </w:r>
      <w:r w:rsidRPr="00697ACC">
        <w:rPr>
          <w:sz w:val="20"/>
          <w:szCs w:val="20"/>
        </w:rPr>
        <w:fldChar w:fldCharType="begin"/>
      </w:r>
      <w:r w:rsidRPr="00697ACC">
        <w:rPr>
          <w:sz w:val="20"/>
          <w:szCs w:val="20"/>
        </w:rPr>
        <w:instrText xml:space="preserve"> SEQ Table \* ARABIC </w:instrText>
      </w:r>
      <w:r w:rsidRPr="00697ACC">
        <w:rPr>
          <w:sz w:val="20"/>
          <w:szCs w:val="20"/>
        </w:rPr>
        <w:fldChar w:fldCharType="separate"/>
      </w:r>
      <w:r w:rsidR="007C00B5">
        <w:rPr>
          <w:noProof/>
          <w:sz w:val="20"/>
          <w:szCs w:val="20"/>
        </w:rPr>
        <w:t>6</w:t>
      </w:r>
      <w:r w:rsidRPr="00697ACC">
        <w:rPr>
          <w:sz w:val="20"/>
          <w:szCs w:val="20"/>
        </w:rPr>
        <w:fldChar w:fldCharType="end"/>
      </w:r>
      <w:bookmarkEnd w:id="29"/>
      <w:r w:rsidRPr="00697ACC">
        <w:rPr>
          <w:sz w:val="20"/>
          <w:szCs w:val="20"/>
        </w:rPr>
        <w:t xml:space="preserve"> </w:t>
      </w:r>
      <w:r w:rsidR="00A0057B" w:rsidRPr="00A0057B">
        <w:rPr>
          <w:b w:val="0"/>
          <w:bCs/>
          <w:sz w:val="20"/>
          <w:lang w:val="en-US"/>
        </w:rPr>
        <w:t>Multi-constellation and multi-frequency flex-power events detected from BDS (January 2023 – July 2025) and GPS (January 2024 – July 2025)</w:t>
      </w:r>
    </w:p>
    <w:tbl>
      <w:tblPr>
        <w:tblStyle w:val="PlainTable2"/>
        <w:tblW w:w="0" w:type="auto"/>
        <w:tblLook w:val="04A0" w:firstRow="1" w:lastRow="0" w:firstColumn="1" w:lastColumn="0" w:noHBand="0" w:noVBand="1"/>
      </w:tblPr>
      <w:tblGrid>
        <w:gridCol w:w="1350"/>
        <w:gridCol w:w="716"/>
        <w:gridCol w:w="1128"/>
        <w:gridCol w:w="1127"/>
        <w:gridCol w:w="4705"/>
      </w:tblGrid>
      <w:tr w:rsidR="00355CF1" w:rsidRPr="00355CF1" w14:paraId="4CCABAC8" w14:textId="77777777" w:rsidTr="00042D2C">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3D1E44" w14:textId="77777777" w:rsidR="00355CF1" w:rsidRPr="00355CF1" w:rsidRDefault="00355CF1" w:rsidP="00042D2C">
            <w:pPr>
              <w:rPr>
                <w:sz w:val="20"/>
              </w:rPr>
            </w:pPr>
            <w:r w:rsidRPr="00355CF1">
              <w:rPr>
                <w:sz w:val="20"/>
              </w:rPr>
              <w:t>Constellation</w:t>
            </w:r>
          </w:p>
        </w:tc>
        <w:tc>
          <w:tcPr>
            <w:tcW w:w="0" w:type="auto"/>
            <w:noWrap/>
            <w:vAlign w:val="center"/>
            <w:hideMark/>
          </w:tcPr>
          <w:p w14:paraId="6BBF0226"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Event</w:t>
            </w:r>
          </w:p>
        </w:tc>
        <w:tc>
          <w:tcPr>
            <w:tcW w:w="0" w:type="auto"/>
            <w:vAlign w:val="center"/>
            <w:hideMark/>
          </w:tcPr>
          <w:p w14:paraId="19C257C7"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Date</w:t>
            </w:r>
          </w:p>
        </w:tc>
        <w:tc>
          <w:tcPr>
            <w:tcW w:w="0" w:type="auto"/>
            <w:noWrap/>
            <w:vAlign w:val="center"/>
            <w:hideMark/>
          </w:tcPr>
          <w:p w14:paraId="4FAE3D64"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Frequency</w:t>
            </w:r>
          </w:p>
        </w:tc>
        <w:tc>
          <w:tcPr>
            <w:tcW w:w="0" w:type="auto"/>
            <w:noWrap/>
            <w:vAlign w:val="center"/>
            <w:hideMark/>
          </w:tcPr>
          <w:p w14:paraId="6A7605D5"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PRNs</w:t>
            </w:r>
          </w:p>
        </w:tc>
      </w:tr>
      <w:tr w:rsidR="00355CF1" w:rsidRPr="00355CF1" w14:paraId="104F7F1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86C74E8" w14:textId="77777777" w:rsidR="00355CF1" w:rsidRPr="00355CF1" w:rsidRDefault="00355CF1" w:rsidP="00042D2C">
            <w:pPr>
              <w:rPr>
                <w:sz w:val="20"/>
              </w:rPr>
            </w:pPr>
            <w:r w:rsidRPr="00355CF1">
              <w:rPr>
                <w:sz w:val="20"/>
              </w:rPr>
              <w:t>BDS</w:t>
            </w:r>
          </w:p>
        </w:tc>
        <w:tc>
          <w:tcPr>
            <w:tcW w:w="0" w:type="auto"/>
            <w:noWrap/>
            <w:vAlign w:val="center"/>
            <w:hideMark/>
          </w:tcPr>
          <w:p w14:paraId="13CDB1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vAlign w:val="center"/>
            <w:hideMark/>
          </w:tcPr>
          <w:p w14:paraId="551ECDA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3/9/27</w:t>
            </w:r>
          </w:p>
        </w:tc>
        <w:tc>
          <w:tcPr>
            <w:tcW w:w="0" w:type="auto"/>
            <w:vMerge w:val="restart"/>
            <w:noWrap/>
            <w:vAlign w:val="center"/>
            <w:hideMark/>
          </w:tcPr>
          <w:p w14:paraId="19C406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6I</w:t>
            </w:r>
          </w:p>
        </w:tc>
        <w:tc>
          <w:tcPr>
            <w:tcW w:w="0" w:type="auto"/>
            <w:vMerge w:val="restart"/>
            <w:noWrap/>
            <w:vAlign w:val="center"/>
            <w:hideMark/>
          </w:tcPr>
          <w:p w14:paraId="1039B13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 C06,C07,C08,C09,C10,C13,C16</w:t>
            </w:r>
          </w:p>
        </w:tc>
      </w:tr>
      <w:tr w:rsidR="00355CF1" w:rsidRPr="00355CF1" w14:paraId="382C27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CB6A79" w14:textId="77777777" w:rsidR="00355CF1" w:rsidRPr="00355CF1" w:rsidRDefault="00355CF1" w:rsidP="00042D2C">
            <w:pPr>
              <w:rPr>
                <w:sz w:val="20"/>
              </w:rPr>
            </w:pPr>
          </w:p>
        </w:tc>
        <w:tc>
          <w:tcPr>
            <w:tcW w:w="0" w:type="auto"/>
            <w:noWrap/>
            <w:vAlign w:val="center"/>
            <w:hideMark/>
          </w:tcPr>
          <w:p w14:paraId="1AC08AF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vAlign w:val="center"/>
            <w:hideMark/>
          </w:tcPr>
          <w:p w14:paraId="67A0B60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3/9/30</w:t>
            </w:r>
          </w:p>
        </w:tc>
        <w:tc>
          <w:tcPr>
            <w:tcW w:w="0" w:type="auto"/>
            <w:vMerge/>
            <w:vAlign w:val="center"/>
            <w:hideMark/>
          </w:tcPr>
          <w:p w14:paraId="1B73BA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1D2344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56CB89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0E83A67" w14:textId="77777777" w:rsidR="00355CF1" w:rsidRPr="00355CF1" w:rsidRDefault="00355CF1" w:rsidP="00042D2C">
            <w:pPr>
              <w:rPr>
                <w:sz w:val="20"/>
              </w:rPr>
            </w:pPr>
          </w:p>
        </w:tc>
        <w:tc>
          <w:tcPr>
            <w:tcW w:w="0" w:type="auto"/>
            <w:noWrap/>
            <w:vAlign w:val="center"/>
            <w:hideMark/>
          </w:tcPr>
          <w:p w14:paraId="38152C5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vAlign w:val="center"/>
            <w:hideMark/>
          </w:tcPr>
          <w:p w14:paraId="1F53559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9/23</w:t>
            </w:r>
          </w:p>
        </w:tc>
        <w:tc>
          <w:tcPr>
            <w:tcW w:w="0" w:type="auto"/>
            <w:vMerge/>
            <w:vAlign w:val="center"/>
            <w:hideMark/>
          </w:tcPr>
          <w:p w14:paraId="5B07FE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5CAD74F5" w14:textId="6A2F0675"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3,C16</w:t>
            </w:r>
            <w:r w:rsidRPr="00355CF1">
              <w:rPr>
                <w:sz w:val="20"/>
              </w:rPr>
              <w:br/>
              <w:t>MEO:C11,C12,C14</w:t>
            </w:r>
          </w:p>
        </w:tc>
      </w:tr>
      <w:tr w:rsidR="00355CF1" w:rsidRPr="00355CF1" w14:paraId="24A5B91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6F24DAD" w14:textId="77777777" w:rsidR="00355CF1" w:rsidRPr="00355CF1" w:rsidRDefault="00355CF1" w:rsidP="00042D2C">
            <w:pPr>
              <w:rPr>
                <w:sz w:val="20"/>
              </w:rPr>
            </w:pPr>
          </w:p>
        </w:tc>
        <w:tc>
          <w:tcPr>
            <w:tcW w:w="0" w:type="auto"/>
            <w:noWrap/>
            <w:vAlign w:val="center"/>
            <w:hideMark/>
          </w:tcPr>
          <w:p w14:paraId="089AB10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vAlign w:val="center"/>
            <w:hideMark/>
          </w:tcPr>
          <w:p w14:paraId="31852DF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9/30</w:t>
            </w:r>
          </w:p>
        </w:tc>
        <w:tc>
          <w:tcPr>
            <w:tcW w:w="0" w:type="auto"/>
            <w:vMerge/>
            <w:vAlign w:val="center"/>
            <w:hideMark/>
          </w:tcPr>
          <w:p w14:paraId="5D40EB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E97124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3FD4D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4B97149" w14:textId="77777777" w:rsidR="00355CF1" w:rsidRPr="00355CF1" w:rsidRDefault="00355CF1" w:rsidP="00042D2C">
            <w:pPr>
              <w:rPr>
                <w:sz w:val="20"/>
              </w:rPr>
            </w:pPr>
          </w:p>
        </w:tc>
        <w:tc>
          <w:tcPr>
            <w:tcW w:w="0" w:type="auto"/>
            <w:noWrap/>
            <w:vAlign w:val="center"/>
            <w:hideMark/>
          </w:tcPr>
          <w:p w14:paraId="593BA22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vAlign w:val="center"/>
            <w:hideMark/>
          </w:tcPr>
          <w:p w14:paraId="5FC8D1E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0/29</w:t>
            </w:r>
          </w:p>
        </w:tc>
        <w:tc>
          <w:tcPr>
            <w:tcW w:w="0" w:type="auto"/>
            <w:vMerge/>
            <w:vAlign w:val="center"/>
            <w:hideMark/>
          </w:tcPr>
          <w:p w14:paraId="3629E1B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7FC5E06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r w:rsidRPr="00355CF1">
              <w:rPr>
                <w:sz w:val="20"/>
              </w:rPr>
              <w:br/>
              <w:t>MEO:C11,C12</w:t>
            </w:r>
          </w:p>
        </w:tc>
      </w:tr>
      <w:tr w:rsidR="00355CF1" w:rsidRPr="00355CF1" w14:paraId="76385C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D455AD" w14:textId="77777777" w:rsidR="00355CF1" w:rsidRPr="00355CF1" w:rsidRDefault="00355CF1" w:rsidP="00042D2C">
            <w:pPr>
              <w:rPr>
                <w:sz w:val="20"/>
              </w:rPr>
            </w:pPr>
          </w:p>
        </w:tc>
        <w:tc>
          <w:tcPr>
            <w:tcW w:w="0" w:type="auto"/>
            <w:noWrap/>
            <w:vAlign w:val="center"/>
            <w:hideMark/>
          </w:tcPr>
          <w:p w14:paraId="58E7C26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vAlign w:val="center"/>
            <w:hideMark/>
          </w:tcPr>
          <w:p w14:paraId="4E1B0E7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0/30</w:t>
            </w:r>
          </w:p>
        </w:tc>
        <w:tc>
          <w:tcPr>
            <w:tcW w:w="0" w:type="auto"/>
            <w:vMerge/>
            <w:vAlign w:val="center"/>
            <w:hideMark/>
          </w:tcPr>
          <w:p w14:paraId="7F05D10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30DA6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414F5193"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35A069" w14:textId="77777777" w:rsidR="00355CF1" w:rsidRPr="00355CF1" w:rsidRDefault="00355CF1" w:rsidP="00042D2C">
            <w:pPr>
              <w:rPr>
                <w:sz w:val="20"/>
              </w:rPr>
            </w:pPr>
          </w:p>
        </w:tc>
        <w:tc>
          <w:tcPr>
            <w:tcW w:w="0" w:type="auto"/>
            <w:noWrap/>
            <w:vAlign w:val="center"/>
            <w:hideMark/>
          </w:tcPr>
          <w:p w14:paraId="0357C97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vAlign w:val="center"/>
            <w:hideMark/>
          </w:tcPr>
          <w:p w14:paraId="59D8B4A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1/9</w:t>
            </w:r>
          </w:p>
        </w:tc>
        <w:tc>
          <w:tcPr>
            <w:tcW w:w="0" w:type="auto"/>
            <w:vMerge/>
            <w:vAlign w:val="center"/>
            <w:hideMark/>
          </w:tcPr>
          <w:p w14:paraId="6997E72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038C88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6</w:t>
            </w:r>
          </w:p>
        </w:tc>
      </w:tr>
      <w:tr w:rsidR="00355CF1" w:rsidRPr="00355CF1" w14:paraId="22FD5545"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AF94A59" w14:textId="77777777" w:rsidR="00355CF1" w:rsidRPr="00355CF1" w:rsidRDefault="00355CF1" w:rsidP="00042D2C">
            <w:pPr>
              <w:rPr>
                <w:sz w:val="20"/>
              </w:rPr>
            </w:pPr>
          </w:p>
        </w:tc>
        <w:tc>
          <w:tcPr>
            <w:tcW w:w="0" w:type="auto"/>
            <w:noWrap/>
            <w:vAlign w:val="center"/>
            <w:hideMark/>
          </w:tcPr>
          <w:p w14:paraId="68A5F8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vAlign w:val="center"/>
            <w:hideMark/>
          </w:tcPr>
          <w:p w14:paraId="424B3F3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1/12</w:t>
            </w:r>
          </w:p>
        </w:tc>
        <w:tc>
          <w:tcPr>
            <w:tcW w:w="0" w:type="auto"/>
            <w:vMerge/>
            <w:vAlign w:val="center"/>
            <w:hideMark/>
          </w:tcPr>
          <w:p w14:paraId="5BC5E84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26C622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F88634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BD0444" w14:textId="77777777" w:rsidR="00355CF1" w:rsidRPr="00355CF1" w:rsidRDefault="00355CF1" w:rsidP="00042D2C">
            <w:pPr>
              <w:rPr>
                <w:sz w:val="20"/>
              </w:rPr>
            </w:pPr>
          </w:p>
        </w:tc>
        <w:tc>
          <w:tcPr>
            <w:tcW w:w="0" w:type="auto"/>
            <w:noWrap/>
            <w:vAlign w:val="center"/>
            <w:hideMark/>
          </w:tcPr>
          <w:p w14:paraId="4D599A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vAlign w:val="center"/>
            <w:hideMark/>
          </w:tcPr>
          <w:p w14:paraId="01889BEF"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9</w:t>
            </w:r>
          </w:p>
        </w:tc>
        <w:tc>
          <w:tcPr>
            <w:tcW w:w="0" w:type="auto"/>
            <w:vMerge/>
            <w:vAlign w:val="center"/>
            <w:hideMark/>
          </w:tcPr>
          <w:p w14:paraId="70D2D03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628B27F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p>
        </w:tc>
      </w:tr>
      <w:tr w:rsidR="00355CF1" w:rsidRPr="00355CF1" w14:paraId="3981F9F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E557800" w14:textId="77777777" w:rsidR="00355CF1" w:rsidRPr="00355CF1" w:rsidRDefault="00355CF1" w:rsidP="00042D2C">
            <w:pPr>
              <w:rPr>
                <w:sz w:val="20"/>
              </w:rPr>
            </w:pPr>
          </w:p>
        </w:tc>
        <w:tc>
          <w:tcPr>
            <w:tcW w:w="0" w:type="auto"/>
            <w:noWrap/>
            <w:vAlign w:val="center"/>
            <w:hideMark/>
          </w:tcPr>
          <w:p w14:paraId="2FE996B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vAlign w:val="center"/>
            <w:hideMark/>
          </w:tcPr>
          <w:p w14:paraId="2F47573A"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3</w:t>
            </w:r>
          </w:p>
        </w:tc>
        <w:tc>
          <w:tcPr>
            <w:tcW w:w="0" w:type="auto"/>
            <w:vMerge/>
            <w:vAlign w:val="center"/>
            <w:hideMark/>
          </w:tcPr>
          <w:p w14:paraId="5EEA0BC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3D1FA7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DA4EC84"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A5FAA63" w14:textId="77777777" w:rsidR="00355CF1" w:rsidRPr="00355CF1" w:rsidRDefault="00355CF1" w:rsidP="00042D2C">
            <w:pPr>
              <w:rPr>
                <w:sz w:val="20"/>
              </w:rPr>
            </w:pPr>
            <w:r w:rsidRPr="00355CF1">
              <w:rPr>
                <w:sz w:val="20"/>
              </w:rPr>
              <w:t>GPS</w:t>
            </w:r>
          </w:p>
        </w:tc>
        <w:tc>
          <w:tcPr>
            <w:tcW w:w="0" w:type="auto"/>
            <w:noWrap/>
            <w:vAlign w:val="center"/>
            <w:hideMark/>
          </w:tcPr>
          <w:p w14:paraId="53186524"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noWrap/>
            <w:vAlign w:val="center"/>
            <w:hideMark/>
          </w:tcPr>
          <w:p w14:paraId="69ECF35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7/25</w:t>
            </w:r>
          </w:p>
        </w:tc>
        <w:tc>
          <w:tcPr>
            <w:tcW w:w="0" w:type="auto"/>
            <w:vMerge w:val="restart"/>
            <w:noWrap/>
            <w:vAlign w:val="center"/>
            <w:hideMark/>
          </w:tcPr>
          <w:p w14:paraId="4241161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1W</w:t>
            </w:r>
          </w:p>
        </w:tc>
        <w:tc>
          <w:tcPr>
            <w:tcW w:w="0" w:type="auto"/>
            <w:vMerge w:val="restart"/>
            <w:vAlign w:val="center"/>
            <w:hideMark/>
          </w:tcPr>
          <w:p w14:paraId="55F9725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1, G03, G05, G06, G07, G08, G09, G10, G12, G15, G17, G24, G25, G26, G27, G29, G30, G31, G32</w:t>
            </w:r>
          </w:p>
        </w:tc>
      </w:tr>
      <w:tr w:rsidR="00355CF1" w:rsidRPr="00355CF1" w14:paraId="191AC04B"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B126D88" w14:textId="77777777" w:rsidR="00355CF1" w:rsidRPr="00355CF1" w:rsidRDefault="00355CF1" w:rsidP="00042D2C">
            <w:pPr>
              <w:rPr>
                <w:sz w:val="20"/>
              </w:rPr>
            </w:pPr>
          </w:p>
        </w:tc>
        <w:tc>
          <w:tcPr>
            <w:tcW w:w="0" w:type="auto"/>
            <w:noWrap/>
            <w:vAlign w:val="center"/>
            <w:hideMark/>
          </w:tcPr>
          <w:p w14:paraId="2D00AB4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noWrap/>
            <w:vAlign w:val="center"/>
            <w:hideMark/>
          </w:tcPr>
          <w:p w14:paraId="0DB6ED4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7/26</w:t>
            </w:r>
          </w:p>
        </w:tc>
        <w:tc>
          <w:tcPr>
            <w:tcW w:w="0" w:type="auto"/>
            <w:vMerge/>
            <w:vAlign w:val="center"/>
            <w:hideMark/>
          </w:tcPr>
          <w:p w14:paraId="3DBA732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4E039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722F75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24FC182" w14:textId="77777777" w:rsidR="00355CF1" w:rsidRPr="00355CF1" w:rsidRDefault="00355CF1" w:rsidP="00042D2C">
            <w:pPr>
              <w:rPr>
                <w:sz w:val="20"/>
              </w:rPr>
            </w:pPr>
          </w:p>
        </w:tc>
        <w:tc>
          <w:tcPr>
            <w:tcW w:w="0" w:type="auto"/>
            <w:noWrap/>
            <w:vAlign w:val="center"/>
            <w:hideMark/>
          </w:tcPr>
          <w:p w14:paraId="38BF5DE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noWrap/>
            <w:vAlign w:val="center"/>
            <w:hideMark/>
          </w:tcPr>
          <w:p w14:paraId="20828AA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3/31</w:t>
            </w:r>
          </w:p>
        </w:tc>
        <w:tc>
          <w:tcPr>
            <w:tcW w:w="0" w:type="auto"/>
            <w:vMerge/>
            <w:vAlign w:val="center"/>
            <w:hideMark/>
          </w:tcPr>
          <w:p w14:paraId="4B0D64A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vAlign w:val="center"/>
            <w:hideMark/>
          </w:tcPr>
          <w:p w14:paraId="5BDA776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3, G05, G06, G07, G08, G09, G10, G12, G15, G17, G24, G25, G26, G27, G29, G30, G31, G32</w:t>
            </w:r>
          </w:p>
        </w:tc>
      </w:tr>
      <w:tr w:rsidR="00355CF1" w:rsidRPr="00355CF1" w14:paraId="0C92B02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76BCE9" w14:textId="77777777" w:rsidR="00355CF1" w:rsidRPr="00355CF1" w:rsidRDefault="00355CF1" w:rsidP="00042D2C">
            <w:pPr>
              <w:rPr>
                <w:sz w:val="20"/>
              </w:rPr>
            </w:pPr>
          </w:p>
        </w:tc>
        <w:tc>
          <w:tcPr>
            <w:tcW w:w="0" w:type="auto"/>
            <w:noWrap/>
            <w:vAlign w:val="center"/>
            <w:hideMark/>
          </w:tcPr>
          <w:p w14:paraId="3D3A125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noWrap/>
            <w:vAlign w:val="center"/>
            <w:hideMark/>
          </w:tcPr>
          <w:p w14:paraId="77DF137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4</w:t>
            </w:r>
          </w:p>
        </w:tc>
        <w:tc>
          <w:tcPr>
            <w:tcW w:w="0" w:type="auto"/>
            <w:vMerge/>
            <w:vAlign w:val="center"/>
            <w:hideMark/>
          </w:tcPr>
          <w:p w14:paraId="43FB618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D8431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8BD72D9"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CD076" w14:textId="77777777" w:rsidR="00355CF1" w:rsidRPr="00355CF1" w:rsidRDefault="00355CF1" w:rsidP="00042D2C">
            <w:pPr>
              <w:rPr>
                <w:sz w:val="20"/>
              </w:rPr>
            </w:pPr>
          </w:p>
        </w:tc>
        <w:tc>
          <w:tcPr>
            <w:tcW w:w="0" w:type="auto"/>
            <w:noWrap/>
            <w:vAlign w:val="center"/>
            <w:hideMark/>
          </w:tcPr>
          <w:p w14:paraId="3956283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noWrap/>
            <w:vAlign w:val="center"/>
            <w:hideMark/>
          </w:tcPr>
          <w:p w14:paraId="3951AEA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5</w:t>
            </w:r>
          </w:p>
        </w:tc>
        <w:tc>
          <w:tcPr>
            <w:tcW w:w="0" w:type="auto"/>
            <w:vMerge/>
            <w:vAlign w:val="center"/>
            <w:hideMark/>
          </w:tcPr>
          <w:p w14:paraId="0DA633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3C0CF91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B64345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EBDA34" w14:textId="77777777" w:rsidR="00355CF1" w:rsidRPr="00355CF1" w:rsidRDefault="00355CF1" w:rsidP="00042D2C">
            <w:pPr>
              <w:rPr>
                <w:sz w:val="20"/>
              </w:rPr>
            </w:pPr>
          </w:p>
        </w:tc>
        <w:tc>
          <w:tcPr>
            <w:tcW w:w="0" w:type="auto"/>
            <w:noWrap/>
            <w:vAlign w:val="center"/>
            <w:hideMark/>
          </w:tcPr>
          <w:p w14:paraId="511EE1E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noWrap/>
            <w:vAlign w:val="center"/>
            <w:hideMark/>
          </w:tcPr>
          <w:p w14:paraId="28CCE25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2</w:t>
            </w:r>
          </w:p>
        </w:tc>
        <w:tc>
          <w:tcPr>
            <w:tcW w:w="0" w:type="auto"/>
            <w:vMerge/>
            <w:vAlign w:val="center"/>
            <w:hideMark/>
          </w:tcPr>
          <w:p w14:paraId="5713D66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2F15337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07AC86"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E390530" w14:textId="77777777" w:rsidR="00355CF1" w:rsidRPr="00355CF1" w:rsidRDefault="00355CF1" w:rsidP="00042D2C">
            <w:pPr>
              <w:rPr>
                <w:sz w:val="20"/>
              </w:rPr>
            </w:pPr>
          </w:p>
        </w:tc>
        <w:tc>
          <w:tcPr>
            <w:tcW w:w="0" w:type="auto"/>
            <w:noWrap/>
            <w:vAlign w:val="center"/>
            <w:hideMark/>
          </w:tcPr>
          <w:p w14:paraId="5C88C78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noWrap/>
            <w:vAlign w:val="center"/>
            <w:hideMark/>
          </w:tcPr>
          <w:p w14:paraId="065B254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4</w:t>
            </w:r>
          </w:p>
        </w:tc>
        <w:tc>
          <w:tcPr>
            <w:tcW w:w="0" w:type="auto"/>
            <w:vMerge/>
            <w:vAlign w:val="center"/>
            <w:hideMark/>
          </w:tcPr>
          <w:p w14:paraId="71B257E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61E338D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8D6CAB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28185" w14:textId="77777777" w:rsidR="00355CF1" w:rsidRPr="00355CF1" w:rsidRDefault="00355CF1" w:rsidP="00042D2C">
            <w:pPr>
              <w:rPr>
                <w:sz w:val="20"/>
              </w:rPr>
            </w:pPr>
          </w:p>
        </w:tc>
        <w:tc>
          <w:tcPr>
            <w:tcW w:w="0" w:type="auto"/>
            <w:noWrap/>
            <w:vAlign w:val="center"/>
            <w:hideMark/>
          </w:tcPr>
          <w:p w14:paraId="2DDFBA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noWrap/>
            <w:vAlign w:val="center"/>
            <w:hideMark/>
          </w:tcPr>
          <w:p w14:paraId="7AFA5C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9</w:t>
            </w:r>
          </w:p>
        </w:tc>
        <w:tc>
          <w:tcPr>
            <w:tcW w:w="0" w:type="auto"/>
            <w:vMerge/>
            <w:vAlign w:val="center"/>
            <w:hideMark/>
          </w:tcPr>
          <w:p w14:paraId="71C7465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04E1787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C63989A"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2AA5E4" w14:textId="77777777" w:rsidR="00355CF1" w:rsidRPr="00355CF1" w:rsidRDefault="00355CF1" w:rsidP="00042D2C">
            <w:pPr>
              <w:rPr>
                <w:sz w:val="20"/>
              </w:rPr>
            </w:pPr>
          </w:p>
        </w:tc>
        <w:tc>
          <w:tcPr>
            <w:tcW w:w="0" w:type="auto"/>
            <w:noWrap/>
            <w:vAlign w:val="center"/>
            <w:hideMark/>
          </w:tcPr>
          <w:p w14:paraId="562B018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noWrap/>
            <w:vAlign w:val="center"/>
            <w:hideMark/>
          </w:tcPr>
          <w:p w14:paraId="4AE59E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28</w:t>
            </w:r>
          </w:p>
        </w:tc>
        <w:tc>
          <w:tcPr>
            <w:tcW w:w="0" w:type="auto"/>
            <w:vMerge/>
            <w:vAlign w:val="center"/>
            <w:hideMark/>
          </w:tcPr>
          <w:p w14:paraId="65F909D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1DFC1FF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47AC4DF2"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E24388" w14:textId="77777777" w:rsidR="00355CF1" w:rsidRPr="00355CF1" w:rsidRDefault="00355CF1" w:rsidP="00042D2C">
            <w:pPr>
              <w:rPr>
                <w:sz w:val="20"/>
              </w:rPr>
            </w:pPr>
          </w:p>
        </w:tc>
        <w:tc>
          <w:tcPr>
            <w:tcW w:w="0" w:type="auto"/>
            <w:noWrap/>
            <w:vAlign w:val="center"/>
            <w:hideMark/>
          </w:tcPr>
          <w:p w14:paraId="5A458E5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noWrap/>
            <w:vAlign w:val="center"/>
            <w:hideMark/>
          </w:tcPr>
          <w:p w14:paraId="3972D3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9</w:t>
            </w:r>
          </w:p>
        </w:tc>
        <w:tc>
          <w:tcPr>
            <w:tcW w:w="0" w:type="auto"/>
            <w:vMerge/>
            <w:vAlign w:val="center"/>
            <w:hideMark/>
          </w:tcPr>
          <w:p w14:paraId="0520610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63704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4F7FF5B"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8370632" w14:textId="77777777" w:rsidR="00355CF1" w:rsidRPr="00355CF1" w:rsidRDefault="00355CF1" w:rsidP="00042D2C">
            <w:pPr>
              <w:rPr>
                <w:sz w:val="20"/>
              </w:rPr>
            </w:pPr>
          </w:p>
        </w:tc>
        <w:tc>
          <w:tcPr>
            <w:tcW w:w="0" w:type="auto"/>
            <w:noWrap/>
            <w:vAlign w:val="center"/>
            <w:hideMark/>
          </w:tcPr>
          <w:p w14:paraId="31F5785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1</w:t>
            </w:r>
          </w:p>
        </w:tc>
        <w:tc>
          <w:tcPr>
            <w:tcW w:w="0" w:type="auto"/>
            <w:noWrap/>
            <w:vAlign w:val="center"/>
            <w:hideMark/>
          </w:tcPr>
          <w:p w14:paraId="31177D9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1</w:t>
            </w:r>
          </w:p>
        </w:tc>
        <w:tc>
          <w:tcPr>
            <w:tcW w:w="0" w:type="auto"/>
            <w:vMerge/>
            <w:vAlign w:val="center"/>
            <w:hideMark/>
          </w:tcPr>
          <w:p w14:paraId="6D39388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473B9CB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1A0ED21"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90C2EF5" w14:textId="77777777" w:rsidR="00355CF1" w:rsidRPr="00355CF1" w:rsidRDefault="00355CF1" w:rsidP="00042D2C">
            <w:pPr>
              <w:rPr>
                <w:sz w:val="20"/>
              </w:rPr>
            </w:pPr>
          </w:p>
        </w:tc>
        <w:tc>
          <w:tcPr>
            <w:tcW w:w="0" w:type="auto"/>
            <w:noWrap/>
            <w:vAlign w:val="center"/>
            <w:hideMark/>
          </w:tcPr>
          <w:p w14:paraId="7372523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2</w:t>
            </w:r>
          </w:p>
        </w:tc>
        <w:tc>
          <w:tcPr>
            <w:tcW w:w="0" w:type="auto"/>
            <w:noWrap/>
            <w:vAlign w:val="center"/>
            <w:hideMark/>
          </w:tcPr>
          <w:p w14:paraId="03C98A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8</w:t>
            </w:r>
          </w:p>
        </w:tc>
        <w:tc>
          <w:tcPr>
            <w:tcW w:w="0" w:type="auto"/>
            <w:vMerge/>
            <w:vAlign w:val="center"/>
            <w:hideMark/>
          </w:tcPr>
          <w:p w14:paraId="65D283D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818FCA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E7E3A5C"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5B5E4C1" w14:textId="77777777" w:rsidR="00355CF1" w:rsidRPr="00355CF1" w:rsidRDefault="00355CF1" w:rsidP="00042D2C">
            <w:pPr>
              <w:rPr>
                <w:sz w:val="20"/>
              </w:rPr>
            </w:pPr>
          </w:p>
        </w:tc>
        <w:tc>
          <w:tcPr>
            <w:tcW w:w="0" w:type="auto"/>
            <w:noWrap/>
            <w:vAlign w:val="center"/>
            <w:hideMark/>
          </w:tcPr>
          <w:p w14:paraId="4E158AD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3</w:t>
            </w:r>
          </w:p>
        </w:tc>
        <w:tc>
          <w:tcPr>
            <w:tcW w:w="0" w:type="auto"/>
            <w:noWrap/>
            <w:vAlign w:val="center"/>
            <w:hideMark/>
          </w:tcPr>
          <w:p w14:paraId="2B7B5170"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9</w:t>
            </w:r>
          </w:p>
        </w:tc>
        <w:tc>
          <w:tcPr>
            <w:tcW w:w="0" w:type="auto"/>
            <w:vMerge/>
            <w:vAlign w:val="center"/>
            <w:hideMark/>
          </w:tcPr>
          <w:p w14:paraId="34F0038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76C4946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1D513B2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B91E0DE" w14:textId="77777777" w:rsidR="00355CF1" w:rsidRPr="00355CF1" w:rsidRDefault="00355CF1" w:rsidP="00042D2C">
            <w:pPr>
              <w:rPr>
                <w:sz w:val="20"/>
              </w:rPr>
            </w:pPr>
          </w:p>
        </w:tc>
        <w:tc>
          <w:tcPr>
            <w:tcW w:w="0" w:type="auto"/>
            <w:noWrap/>
            <w:vAlign w:val="center"/>
            <w:hideMark/>
          </w:tcPr>
          <w:p w14:paraId="266C91D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4</w:t>
            </w:r>
          </w:p>
        </w:tc>
        <w:tc>
          <w:tcPr>
            <w:tcW w:w="0" w:type="auto"/>
            <w:noWrap/>
            <w:vAlign w:val="center"/>
            <w:hideMark/>
          </w:tcPr>
          <w:p w14:paraId="2E22F1C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13</w:t>
            </w:r>
          </w:p>
        </w:tc>
        <w:tc>
          <w:tcPr>
            <w:tcW w:w="0" w:type="auto"/>
            <w:vMerge/>
            <w:vAlign w:val="center"/>
            <w:hideMark/>
          </w:tcPr>
          <w:p w14:paraId="0DA2BDA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7539A3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bl>
    <w:p w14:paraId="392C022E" w14:textId="77777777" w:rsidR="00697ACC" w:rsidRPr="00697ACC" w:rsidRDefault="00697ACC" w:rsidP="009B3FD3">
      <w:pPr>
        <w:rPr>
          <w:sz w:val="20"/>
          <w:lang w:val="en-US"/>
        </w:rPr>
      </w:pPr>
    </w:p>
    <w:p w14:paraId="11B721B6" w14:textId="2CE6260C" w:rsidR="009B3FD3" w:rsidRPr="009B3FD3" w:rsidRDefault="009B3FD3" w:rsidP="0005182E">
      <w:pPr>
        <w:pStyle w:val="Heading2"/>
        <w:rPr>
          <w:lang w:val="en-US"/>
        </w:rPr>
      </w:pPr>
      <w:r w:rsidRPr="004C519C">
        <w:t xml:space="preserve">Comparison and </w:t>
      </w:r>
      <w:r w:rsidR="00B53808">
        <w:t>discussion</w:t>
      </w:r>
    </w:p>
    <w:bookmarkEnd w:id="27"/>
    <w:p w14:paraId="30FD8381" w14:textId="614BE6FA" w:rsidR="00A12AE7" w:rsidRPr="008E406E" w:rsidRDefault="00A12AE7" w:rsidP="00CD7DE2">
      <w:pPr>
        <w:pStyle w:val="MainText"/>
        <w:ind w:firstLine="0"/>
        <w:rPr>
          <w:lang w:val="en-US"/>
        </w:rPr>
      </w:pPr>
      <w:r w:rsidRPr="00CD7DE2">
        <w:t xml:space="preserve">A comprehensive performance comparison between </w:t>
      </w:r>
      <w:r w:rsidR="00312450" w:rsidRPr="00CD7DE2">
        <w:rPr>
          <w:rFonts w:hint="eastAsia"/>
        </w:rPr>
        <w:t>A</w:t>
      </w:r>
      <w:r w:rsidR="00312450" w:rsidRPr="00CD7DE2">
        <w:t xml:space="preserve">FPD-DTW </w:t>
      </w:r>
      <w:r w:rsidRPr="00CD7DE2">
        <w:t>and previous methods (FPD, random forest</w:t>
      </w:r>
      <w:r w:rsidR="003C7F59" w:rsidRPr="00CD7DE2">
        <w:t>-based</w:t>
      </w:r>
      <w:r w:rsidRPr="00CD7DE2">
        <w:t>, and mode</w:t>
      </w:r>
      <w:r w:rsidR="00C50A1B" w:rsidRPr="00CD7DE2">
        <w:rPr>
          <w:rFonts w:hint="eastAsia"/>
        </w:rPr>
        <w:t>l</w:t>
      </w:r>
      <w:r w:rsidR="003712E9" w:rsidRPr="00CD7DE2">
        <w:t>-based</w:t>
      </w:r>
      <w:r w:rsidRPr="00CD7DE2">
        <w:t>) is presented in</w:t>
      </w:r>
      <w:r w:rsidR="00470254" w:rsidRPr="00CD7DE2">
        <w:t xml:space="preserve"> </w:t>
      </w:r>
      <w:r w:rsidR="00470254" w:rsidRPr="00CD7DE2">
        <w:fldChar w:fldCharType="begin"/>
      </w:r>
      <w:r w:rsidR="00470254" w:rsidRPr="00CD7DE2">
        <w:instrText xml:space="preserve"> REF _Ref182346640 \h </w:instrText>
      </w:r>
      <w:r w:rsidR="004C519C" w:rsidRPr="00CD7DE2">
        <w:instrText xml:space="preserve"> \* MERGEFORMAT </w:instrText>
      </w:r>
      <w:r w:rsidR="00470254" w:rsidRPr="00CD7DE2">
        <w:fldChar w:fldCharType="separate"/>
      </w:r>
      <w:r w:rsidR="007C00B5" w:rsidRPr="004C519C">
        <w:t>Table</w:t>
      </w:r>
      <w:r w:rsidR="0012322C">
        <w:rPr>
          <w:rFonts w:hint="eastAsia"/>
        </w:rPr>
        <w:t>s</w:t>
      </w:r>
      <w:r w:rsidR="007C00B5" w:rsidRPr="004C519C">
        <w:t xml:space="preserve"> </w:t>
      </w:r>
      <w:r w:rsidR="007C00B5">
        <w:t>7</w:t>
      </w:r>
      <w:r w:rsidR="00470254" w:rsidRPr="00CD7DE2">
        <w:fldChar w:fldCharType="end"/>
      </w:r>
      <w:r w:rsidR="00470254" w:rsidRPr="00CD7DE2">
        <w:t xml:space="preserve"> and </w:t>
      </w:r>
      <w:r w:rsidR="00470254" w:rsidRPr="00CD7DE2">
        <w:fldChar w:fldCharType="begin"/>
      </w:r>
      <w:r w:rsidR="00470254" w:rsidRPr="00CD7DE2">
        <w:instrText xml:space="preserve"> REF _Ref182346647 \h </w:instrText>
      </w:r>
      <w:r w:rsidR="004C519C" w:rsidRPr="00CD7DE2">
        <w:instrText xml:space="preserve"> \* MERGEFORMAT </w:instrText>
      </w:r>
      <w:r w:rsidR="00470254" w:rsidRPr="00CD7DE2">
        <w:fldChar w:fldCharType="separate"/>
      </w:r>
      <w:r w:rsidR="007C00B5">
        <w:t>8</w:t>
      </w:r>
      <w:r w:rsidR="00470254" w:rsidRPr="00CD7DE2">
        <w:fldChar w:fldCharType="end"/>
      </w:r>
      <w:r w:rsidRPr="00CD7DE2">
        <w:t xml:space="preserve">. </w:t>
      </w:r>
      <w:r w:rsidR="00D538F8" w:rsidRPr="00CD7DE2">
        <w:t>We</w:t>
      </w:r>
      <w:r w:rsidRPr="00CD7DE2">
        <w:t xml:space="preserve"> manually verified </w:t>
      </w:r>
      <w:r w:rsidR="002772A6">
        <w:t>multi</w:t>
      </w:r>
      <w:r w:rsidR="008E406E">
        <w:rPr>
          <w:lang w:val="en-US"/>
        </w:rPr>
        <w:t xml:space="preserve">-constellation and multi-frequency </w:t>
      </w:r>
      <w:r w:rsidRPr="00CD7DE2">
        <w:t>flex power states through C/N0 plots</w:t>
      </w:r>
      <w:r w:rsidR="00CE6847">
        <w:t xml:space="preserve"> and satellites’ </w:t>
      </w:r>
      <w:r w:rsidR="00F877A2">
        <w:t>trajectories</w:t>
      </w:r>
      <w:r w:rsidRPr="00CD7DE2">
        <w:t xml:space="preserve">, achieving a </w:t>
      </w:r>
      <w:r w:rsidR="004317C2" w:rsidRPr="00CD7DE2">
        <w:t>post-processing</w:t>
      </w:r>
      <w:r w:rsidRPr="00CD7DE2">
        <w:t xml:space="preserve"> accuracy of 99</w:t>
      </w:r>
      <w:r w:rsidR="003A2657" w:rsidRPr="00CD7DE2">
        <w:t>.</w:t>
      </w:r>
      <w:r w:rsidRPr="00CD7DE2">
        <w:t>8</w:t>
      </w:r>
      <w:r w:rsidR="00E05FAC">
        <w:rPr>
          <w:rFonts w:hint="eastAsia"/>
        </w:rPr>
        <w:t>4</w:t>
      </w:r>
      <w:r w:rsidR="003A2657" w:rsidRPr="00CD7DE2">
        <w:t>%</w:t>
      </w:r>
      <w:r w:rsidRPr="00CD7DE2">
        <w:t xml:space="preserve">. For real-time detection, </w:t>
      </w:r>
      <w:r w:rsidR="00312450" w:rsidRPr="00CD7DE2">
        <w:rPr>
          <w:rFonts w:hint="eastAsia"/>
        </w:rPr>
        <w:t>A</w:t>
      </w:r>
      <w:r w:rsidR="00312450" w:rsidRPr="00CD7DE2">
        <w:t xml:space="preserve">FPD-DTW </w:t>
      </w:r>
      <w:r w:rsidRPr="00CD7DE2">
        <w:t>achieved 99</w:t>
      </w:r>
      <w:r w:rsidR="0066574A" w:rsidRPr="00CD7DE2">
        <w:t>.</w:t>
      </w:r>
      <w:r w:rsidRPr="00CD7DE2">
        <w:t>8</w:t>
      </w:r>
      <w:r w:rsidR="00F442AF">
        <w:t>7</w:t>
      </w:r>
      <w:r w:rsidR="0066574A" w:rsidRPr="00CD7DE2">
        <w:t>%</w:t>
      </w:r>
      <w:r w:rsidR="00A06D54">
        <w:rPr>
          <w:rFonts w:hint="eastAsia"/>
        </w:rPr>
        <w:t xml:space="preserve"> o</w:t>
      </w:r>
      <w:r w:rsidR="00DB2DE9">
        <w:rPr>
          <w:rFonts w:hint="eastAsia"/>
        </w:rPr>
        <w:t>n</w:t>
      </w:r>
      <w:r w:rsidRPr="00CD7DE2">
        <w:t xml:space="preserve"> TPR, maintaining high detection accuracy compared to previous </w:t>
      </w:r>
      <w:r w:rsidR="00C55D7A">
        <w:t>methods</w:t>
      </w:r>
      <w:r w:rsidRPr="00CD7DE2">
        <w:t xml:space="preserve">. </w:t>
      </w:r>
      <w:r w:rsidR="007B2D21" w:rsidRPr="00CD7DE2">
        <w:t xml:space="preserve">AFPD-DTW achieves these results using only </w:t>
      </w:r>
      <w:r w:rsidR="00DC662D">
        <w:t>8-</w:t>
      </w:r>
      <w:r w:rsidR="007B2D21" w:rsidRPr="00CD7DE2">
        <w:t xml:space="preserve">10 stations, with </w:t>
      </w:r>
      <w:r w:rsidR="009A4D89" w:rsidRPr="00CD7DE2">
        <w:t xml:space="preserve">the </w:t>
      </w:r>
      <w:r w:rsidR="007B2D21" w:rsidRPr="00CD7DE2">
        <w:t xml:space="preserve">potential for further improvement by incorporating more </w:t>
      </w:r>
      <w:r w:rsidR="00114CFE">
        <w:t>station data</w:t>
      </w:r>
      <w:r w:rsidRPr="00CD7DE2">
        <w:t>.</w:t>
      </w:r>
    </w:p>
    <w:p w14:paraId="65FB391D" w14:textId="06493FD9" w:rsidR="00BF56C3" w:rsidRPr="00CD7DE2" w:rsidRDefault="00716715" w:rsidP="00CD7DE2">
      <w:pPr>
        <w:pStyle w:val="MainText"/>
      </w:pPr>
      <w:r w:rsidRPr="00716715">
        <w:t>In terms of data requirements, AFPD-DTW does not require any historical data for baseline modeling and achieves reliable detection with only 8–10 stations, thereby enabling rapid deployment across multiple constellations and frequency bands. In contrast, FPD requires more than 200 stations, the random forest method demands extensive labeled training data, and model-based approaches depend on large prior datasets and specific equipment configurations</w:t>
      </w:r>
      <w:r w:rsidR="0016013F" w:rsidRPr="00CD7DE2">
        <w:t>.</w:t>
      </w:r>
      <w:r w:rsidR="009E7D50">
        <w:t xml:space="preserve"> </w:t>
      </w:r>
    </w:p>
    <w:p w14:paraId="2FF44282" w14:textId="77777777" w:rsidR="009D3AEF" w:rsidRPr="00067308" w:rsidRDefault="009D3AEF" w:rsidP="00067308">
      <w:pPr>
        <w:pStyle w:val="MainText"/>
        <w:spacing w:line="240" w:lineRule="auto"/>
      </w:pPr>
    </w:p>
    <w:p w14:paraId="53275004" w14:textId="0067F4A0" w:rsidR="000F1A0B" w:rsidRPr="00F3501A" w:rsidRDefault="000F1A0B" w:rsidP="000F1A0B">
      <w:pPr>
        <w:pStyle w:val="Caption"/>
        <w:keepNext/>
        <w:rPr>
          <w:b w:val="0"/>
          <w:bCs/>
          <w:sz w:val="20"/>
        </w:rPr>
      </w:pPr>
      <w:bookmarkStart w:id="30"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7</w:t>
      </w:r>
      <w:r w:rsidR="0071060E" w:rsidRPr="004C519C">
        <w:rPr>
          <w:noProof/>
          <w:sz w:val="20"/>
        </w:rPr>
        <w:fldChar w:fldCharType="end"/>
      </w:r>
      <w:bookmarkEnd w:id="30"/>
      <w:r w:rsidRPr="004C519C">
        <w:rPr>
          <w:sz w:val="20"/>
        </w:rPr>
        <w:t xml:space="preserve"> </w:t>
      </w:r>
      <w:r w:rsidR="00101DFC" w:rsidRPr="00F3501A">
        <w:rPr>
          <w:b w:val="0"/>
          <w:bCs/>
          <w:sz w:val="20"/>
        </w:rPr>
        <w:t>Comparison of detection performance</w:t>
      </w:r>
      <w:r w:rsidR="003F5ACF">
        <w:rPr>
          <w:b w:val="0"/>
          <w:bCs/>
          <w:sz w:val="20"/>
        </w:rPr>
        <w:t>(%)</w:t>
      </w:r>
      <w:r w:rsidR="00101DFC" w:rsidRPr="00F3501A">
        <w:rPr>
          <w:b w:val="0"/>
          <w:bCs/>
          <w:sz w:val="20"/>
        </w:rPr>
        <w:t xml:space="preserve"> of various flex power detection algorithms(Part 1)</w:t>
      </w:r>
      <w:r w:rsidR="00B31374">
        <w:rPr>
          <w:rFonts w:hint="eastAsia"/>
          <w:b w:val="0"/>
          <w:bCs/>
          <w:sz w:val="20"/>
        </w:rPr>
        <w:t xml:space="preserve"> </w:t>
      </w:r>
      <w:r w:rsidR="00903909" w:rsidRPr="00F3501A">
        <w:rPr>
          <w:b w:val="0"/>
          <w:bCs/>
          <w:sz w:val="20"/>
        </w:rPr>
        <w:fldChar w:fldCharType="begin"/>
      </w:r>
      <w:r w:rsidR="003B6027">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356" w:type="dxa"/>
        <w:tblLayout w:type="fixed"/>
        <w:tblLook w:val="04A0" w:firstRow="1" w:lastRow="0" w:firstColumn="1" w:lastColumn="0" w:noHBand="0" w:noVBand="1"/>
      </w:tblPr>
      <w:tblGrid>
        <w:gridCol w:w="1418"/>
        <w:gridCol w:w="850"/>
        <w:gridCol w:w="2268"/>
        <w:gridCol w:w="2977"/>
        <w:gridCol w:w="1843"/>
      </w:tblGrid>
      <w:tr w:rsidR="00076EF2" w:rsidRPr="009E3FC8" w14:paraId="7C8ADF4C" w14:textId="77777777" w:rsidTr="00CB5A5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tcPr>
          <w:p w14:paraId="3A1B8E11" w14:textId="06F29E51" w:rsidR="00076EF2" w:rsidRPr="009E3FC8" w:rsidRDefault="00076EF2" w:rsidP="00CB5A50">
            <w:pPr>
              <w:jc w:val="center"/>
              <w:rPr>
                <w:rFonts w:eastAsia="DengXian"/>
                <w:color w:val="000000"/>
                <w:sz w:val="20"/>
              </w:rPr>
            </w:pPr>
            <w:r w:rsidRPr="009E3FC8">
              <w:rPr>
                <w:rFonts w:eastAsia="DengXian"/>
                <w:color w:val="000000"/>
                <w:sz w:val="20"/>
              </w:rPr>
              <w:t>Method</w:t>
            </w:r>
          </w:p>
        </w:tc>
        <w:tc>
          <w:tcPr>
            <w:tcW w:w="850" w:type="dxa"/>
            <w:noWrap/>
            <w:vAlign w:val="center"/>
          </w:tcPr>
          <w:p w14:paraId="4E2605D4" w14:textId="24B03CFA" w:rsidR="00076EF2" w:rsidRPr="009E3FC8"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2268" w:type="dxa"/>
            <w:noWrap/>
            <w:vAlign w:val="center"/>
          </w:tcPr>
          <w:p w14:paraId="23BA862F" w14:textId="18201B77" w:rsidR="00076EF2"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977" w:type="dxa"/>
            <w:noWrap/>
            <w:vAlign w:val="center"/>
          </w:tcPr>
          <w:p w14:paraId="45BA8FB1" w14:textId="44618B1A" w:rsidR="00076EF2"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 xml:space="preserve">Data </w:t>
            </w:r>
            <w:r w:rsidR="00562C7A">
              <w:rPr>
                <w:rFonts w:eastAsia="DengXian"/>
                <w:color w:val="000000"/>
                <w:sz w:val="20"/>
              </w:rPr>
              <w:t>Requirements</w:t>
            </w:r>
          </w:p>
        </w:tc>
        <w:tc>
          <w:tcPr>
            <w:tcW w:w="1843" w:type="dxa"/>
            <w:noWrap/>
            <w:vAlign w:val="center"/>
          </w:tcPr>
          <w:p w14:paraId="2127523E" w14:textId="46E43451" w:rsidR="00076EF2"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Multi-constellation</w:t>
            </w:r>
          </w:p>
        </w:tc>
      </w:tr>
      <w:tr w:rsidR="00076EF2" w:rsidRPr="009E3FC8" w14:paraId="1A04347D" w14:textId="77777777" w:rsidTr="00CB5A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57511EA5" w14:textId="77777777" w:rsidR="00076EF2" w:rsidRPr="009E3FC8" w:rsidRDefault="00076EF2" w:rsidP="00CB5A50">
            <w:pPr>
              <w:jc w:val="center"/>
              <w:rPr>
                <w:rFonts w:eastAsia="DengXian"/>
                <w:color w:val="000000"/>
                <w:sz w:val="20"/>
              </w:rPr>
            </w:pPr>
            <w:r w:rsidRPr="009E3FC8">
              <w:rPr>
                <w:rFonts w:eastAsia="DengXian"/>
                <w:color w:val="000000"/>
                <w:sz w:val="20"/>
              </w:rPr>
              <w:t>FPD</w:t>
            </w:r>
          </w:p>
        </w:tc>
        <w:tc>
          <w:tcPr>
            <w:tcW w:w="850" w:type="dxa"/>
            <w:noWrap/>
            <w:vAlign w:val="center"/>
            <w:hideMark/>
          </w:tcPr>
          <w:p w14:paraId="5E117F53" w14:textId="77777777"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2268" w:type="dxa"/>
            <w:noWrap/>
            <w:vAlign w:val="center"/>
            <w:hideMark/>
          </w:tcPr>
          <w:p w14:paraId="407AE71D" w14:textId="7CBD073F"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p</w:t>
            </w:r>
            <w:r w:rsidRPr="009E3FC8">
              <w:rPr>
                <w:rFonts w:eastAsia="DengXian"/>
                <w:color w:val="000000"/>
                <w:sz w:val="20"/>
              </w:rPr>
              <w:t>ost-processing</w:t>
            </w:r>
          </w:p>
        </w:tc>
        <w:tc>
          <w:tcPr>
            <w:tcW w:w="2977" w:type="dxa"/>
            <w:noWrap/>
            <w:vAlign w:val="center"/>
            <w:hideMark/>
          </w:tcPr>
          <w:p w14:paraId="460107F2" w14:textId="0151B548"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hint="eastAsia"/>
                <w:color w:val="000000"/>
                <w:sz w:val="20"/>
              </w:rPr>
              <w:t>&gt;</w:t>
            </w:r>
            <w:r w:rsidRPr="009E3FC8">
              <w:rPr>
                <w:rFonts w:eastAsia="DengXian"/>
                <w:color w:val="000000"/>
                <w:sz w:val="20"/>
              </w:rPr>
              <w:t xml:space="preserve"> 200 stations</w:t>
            </w:r>
            <w:r w:rsidR="00DB0312">
              <w:rPr>
                <w:rFonts w:eastAsia="DengXian"/>
                <w:color w:val="000000"/>
                <w:sz w:val="20"/>
              </w:rPr>
              <w:t>’ data required</w:t>
            </w:r>
          </w:p>
        </w:tc>
        <w:tc>
          <w:tcPr>
            <w:tcW w:w="1843" w:type="dxa"/>
            <w:noWrap/>
            <w:vAlign w:val="center"/>
            <w:hideMark/>
          </w:tcPr>
          <w:p w14:paraId="309AA289" w14:textId="60C5B98F"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4D4B0DC" w14:textId="77777777" w:rsidTr="00CB5A50">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2E5E4E8B" w14:textId="597835C0" w:rsidR="00076EF2" w:rsidRPr="009E3FC8" w:rsidRDefault="00076EF2" w:rsidP="00CB5A50">
            <w:pPr>
              <w:jc w:val="center"/>
              <w:rPr>
                <w:rFonts w:eastAsia="DengXian"/>
                <w:color w:val="000000"/>
                <w:sz w:val="20"/>
              </w:rPr>
            </w:pPr>
            <w:r>
              <w:rPr>
                <w:rFonts w:eastAsia="DengXian"/>
                <w:color w:val="000000"/>
                <w:sz w:val="20"/>
              </w:rPr>
              <w:t>RF</w:t>
            </w:r>
            <w:r w:rsidRPr="009E3FC8">
              <w:rPr>
                <w:rFonts w:eastAsia="DengXian"/>
                <w:color w:val="000000"/>
                <w:sz w:val="20"/>
              </w:rPr>
              <w:t>-based</w:t>
            </w:r>
          </w:p>
        </w:tc>
        <w:tc>
          <w:tcPr>
            <w:tcW w:w="850" w:type="dxa"/>
            <w:noWrap/>
            <w:vAlign w:val="center"/>
            <w:hideMark/>
          </w:tcPr>
          <w:p w14:paraId="72F7E7A3" w14:textId="77777777"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2268" w:type="dxa"/>
            <w:noWrap/>
            <w:vAlign w:val="center"/>
            <w:hideMark/>
          </w:tcPr>
          <w:p w14:paraId="2495065A" w14:textId="7BC1507C"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vAlign w:val="center"/>
            <w:hideMark/>
          </w:tcPr>
          <w:p w14:paraId="0421637F" w14:textId="5DB5012C"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T</w:t>
            </w:r>
            <w:r w:rsidRPr="009E3FC8">
              <w:rPr>
                <w:rFonts w:eastAsia="DengXian"/>
                <w:color w:val="000000"/>
                <w:sz w:val="20"/>
              </w:rPr>
              <w:t>raining dataset</w:t>
            </w:r>
            <w:r w:rsidR="00056685">
              <w:rPr>
                <w:rFonts w:eastAsia="DengXian" w:hint="eastAsia"/>
                <w:color w:val="000000"/>
                <w:sz w:val="20"/>
              </w:rPr>
              <w:t>s</w:t>
            </w:r>
            <w:r w:rsidRPr="009E3FC8">
              <w:rPr>
                <w:rFonts w:eastAsia="DengXian"/>
                <w:color w:val="000000"/>
                <w:sz w:val="20"/>
              </w:rPr>
              <w:t xml:space="preserve"> </w:t>
            </w:r>
            <w:r w:rsidR="00E71FEC">
              <w:rPr>
                <w:rFonts w:eastAsia="DengXian"/>
                <w:color w:val="000000"/>
                <w:sz w:val="20"/>
                <w:lang w:val="en-US"/>
              </w:rPr>
              <w:t xml:space="preserve">for each station </w:t>
            </w:r>
            <w:r w:rsidR="00056685">
              <w:rPr>
                <w:rFonts w:eastAsia="DengXian"/>
                <w:color w:val="000000"/>
                <w:sz w:val="20"/>
                <w:lang w:val="en-US"/>
              </w:rPr>
              <w:t xml:space="preserve">are </w:t>
            </w:r>
            <w:r w:rsidRPr="009E3FC8">
              <w:rPr>
                <w:rFonts w:eastAsia="DengXian"/>
                <w:color w:val="000000"/>
                <w:sz w:val="20"/>
              </w:rPr>
              <w:t>required</w:t>
            </w:r>
          </w:p>
        </w:tc>
        <w:tc>
          <w:tcPr>
            <w:tcW w:w="1843" w:type="dxa"/>
            <w:noWrap/>
            <w:vAlign w:val="center"/>
            <w:hideMark/>
          </w:tcPr>
          <w:p w14:paraId="0FF2A67A" w14:textId="7328AA0D"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223C588" w14:textId="77777777" w:rsidTr="00CB5A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3E919FE5" w14:textId="77777777" w:rsidR="00076EF2" w:rsidRPr="009E3FC8" w:rsidRDefault="00076EF2" w:rsidP="00CB5A50">
            <w:pPr>
              <w:jc w:val="center"/>
              <w:rPr>
                <w:rFonts w:eastAsia="DengXian"/>
                <w:color w:val="000000"/>
                <w:sz w:val="20"/>
              </w:rPr>
            </w:pPr>
            <w:r w:rsidRPr="009E3FC8">
              <w:rPr>
                <w:rFonts w:eastAsia="DengXian"/>
                <w:color w:val="000000"/>
                <w:sz w:val="20"/>
              </w:rPr>
              <w:t>Model-based</w:t>
            </w:r>
          </w:p>
        </w:tc>
        <w:tc>
          <w:tcPr>
            <w:tcW w:w="850" w:type="dxa"/>
            <w:noWrap/>
            <w:vAlign w:val="center"/>
            <w:hideMark/>
          </w:tcPr>
          <w:p w14:paraId="73AFE1F7" w14:textId="77777777"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2268" w:type="dxa"/>
            <w:noWrap/>
            <w:vAlign w:val="center"/>
            <w:hideMark/>
          </w:tcPr>
          <w:p w14:paraId="7361C0D5" w14:textId="38405D1A"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vAlign w:val="center"/>
            <w:hideMark/>
          </w:tcPr>
          <w:p w14:paraId="082F90FC" w14:textId="7AD54477"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H</w:t>
            </w:r>
            <w:r w:rsidRPr="009E3FC8">
              <w:rPr>
                <w:rFonts w:eastAsia="DengXian"/>
                <w:color w:val="000000"/>
                <w:sz w:val="20"/>
              </w:rPr>
              <w:t>istorical data with known flex power states</w:t>
            </w:r>
          </w:p>
        </w:tc>
        <w:tc>
          <w:tcPr>
            <w:tcW w:w="1843" w:type="dxa"/>
            <w:noWrap/>
            <w:vAlign w:val="center"/>
            <w:hideMark/>
          </w:tcPr>
          <w:p w14:paraId="23D9D2B7" w14:textId="1EE708B9"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335DA52C" w14:textId="77777777" w:rsidTr="00CB5A50">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21A58063" w14:textId="6297A08E" w:rsidR="00076EF2" w:rsidRDefault="00076EF2" w:rsidP="00CB5A50">
            <w:pPr>
              <w:jc w:val="center"/>
              <w:rPr>
                <w:rFonts w:eastAsia="DengXian"/>
                <w:b w:val="0"/>
                <w:bCs w:val="0"/>
                <w:color w:val="000000"/>
                <w:sz w:val="20"/>
              </w:rPr>
            </w:pPr>
            <w:r>
              <w:rPr>
                <w:rFonts w:eastAsia="DengXian"/>
                <w:color w:val="000000"/>
                <w:sz w:val="20"/>
              </w:rPr>
              <w:lastRenderedPageBreak/>
              <w:t>A</w:t>
            </w:r>
            <w:r w:rsidRPr="009E3FC8">
              <w:rPr>
                <w:rFonts w:eastAsia="DengXian"/>
                <w:color w:val="000000"/>
                <w:sz w:val="20"/>
              </w:rPr>
              <w:t>FPD</w:t>
            </w:r>
            <w:r>
              <w:rPr>
                <w:rFonts w:eastAsia="DengXian"/>
                <w:color w:val="000000"/>
                <w:sz w:val="20"/>
              </w:rPr>
              <w:t>-DTW</w:t>
            </w:r>
          </w:p>
          <w:p w14:paraId="015DAE6E" w14:textId="3597F52D" w:rsidR="00076EF2" w:rsidRPr="009E3FC8" w:rsidRDefault="00076EF2" w:rsidP="00CB5A50">
            <w:pPr>
              <w:jc w:val="center"/>
              <w:rPr>
                <w:rFonts w:eastAsia="DengXian"/>
                <w:color w:val="000000"/>
                <w:sz w:val="20"/>
              </w:rPr>
            </w:pPr>
            <w:r w:rsidRPr="009E3FC8">
              <w:rPr>
                <w:rFonts w:eastAsia="DengXian"/>
                <w:color w:val="000000"/>
                <w:sz w:val="20"/>
              </w:rPr>
              <w:t>(Ours)</w:t>
            </w:r>
          </w:p>
        </w:tc>
        <w:tc>
          <w:tcPr>
            <w:tcW w:w="850" w:type="dxa"/>
            <w:noWrap/>
            <w:vAlign w:val="center"/>
            <w:hideMark/>
          </w:tcPr>
          <w:p w14:paraId="01F95209" w14:textId="0D5D6259"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202</w:t>
            </w:r>
            <w:r w:rsidR="000D0808">
              <w:rPr>
                <w:rFonts w:eastAsia="DengXian" w:hint="eastAsia"/>
                <w:b/>
                <w:bCs/>
                <w:color w:val="000000"/>
                <w:sz w:val="20"/>
              </w:rPr>
              <w:t>5</w:t>
            </w:r>
          </w:p>
        </w:tc>
        <w:tc>
          <w:tcPr>
            <w:tcW w:w="2268" w:type="dxa"/>
            <w:noWrap/>
            <w:vAlign w:val="center"/>
            <w:hideMark/>
          </w:tcPr>
          <w:p w14:paraId="1F429C9C" w14:textId="77777777" w:rsidR="00076EF2"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p>
          <w:p w14:paraId="4FDBCBA1" w14:textId="5ED4A81F"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real-time</w:t>
            </w:r>
          </w:p>
        </w:tc>
        <w:tc>
          <w:tcPr>
            <w:tcW w:w="2977" w:type="dxa"/>
            <w:noWrap/>
            <w:vAlign w:val="center"/>
            <w:hideMark/>
          </w:tcPr>
          <w:p w14:paraId="3E1FB774" w14:textId="3BD5461A"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Pr>
                <w:rFonts w:eastAsia="DengXian"/>
                <w:b/>
                <w:bCs/>
                <w:color w:val="000000"/>
                <w:sz w:val="20"/>
              </w:rPr>
              <w:t>8-10</w:t>
            </w:r>
            <w:r w:rsidRPr="009E3FC8">
              <w:rPr>
                <w:rFonts w:eastAsia="DengXian"/>
                <w:b/>
                <w:bCs/>
                <w:color w:val="000000"/>
                <w:sz w:val="20"/>
              </w:rPr>
              <w:t xml:space="preserve"> stations; </w:t>
            </w:r>
            <w:r>
              <w:rPr>
                <w:rFonts w:eastAsia="DengXian"/>
                <w:b/>
                <w:bCs/>
                <w:color w:val="000000"/>
                <w:sz w:val="20"/>
              </w:rPr>
              <w:t xml:space="preserve">No </w:t>
            </w:r>
            <w:r w:rsidR="00AC584C">
              <w:rPr>
                <w:rFonts w:eastAsia="DengXian"/>
                <w:b/>
                <w:bCs/>
                <w:color w:val="000000"/>
                <w:sz w:val="20"/>
              </w:rPr>
              <w:t>histor</w:t>
            </w:r>
            <w:r w:rsidR="006617D4">
              <w:rPr>
                <w:rFonts w:eastAsia="DengXian"/>
                <w:b/>
                <w:bCs/>
                <w:color w:val="000000"/>
                <w:sz w:val="20"/>
              </w:rPr>
              <w:t>ical</w:t>
            </w:r>
            <w:r w:rsidR="00AC584C">
              <w:rPr>
                <w:rFonts w:eastAsia="DengXian"/>
                <w:b/>
                <w:bCs/>
                <w:color w:val="000000"/>
                <w:sz w:val="20"/>
              </w:rPr>
              <w:t xml:space="preserve"> </w:t>
            </w:r>
            <w:r>
              <w:rPr>
                <w:rFonts w:eastAsia="DengXian"/>
                <w:b/>
                <w:bCs/>
                <w:color w:val="000000"/>
                <w:sz w:val="20"/>
              </w:rPr>
              <w:t>data</w:t>
            </w:r>
            <w:r w:rsidR="00AC584C">
              <w:rPr>
                <w:rFonts w:eastAsia="DengXian"/>
                <w:b/>
                <w:bCs/>
                <w:color w:val="000000"/>
                <w:sz w:val="20"/>
              </w:rPr>
              <w:t xml:space="preserve"> </w:t>
            </w:r>
            <w:r>
              <w:rPr>
                <w:rFonts w:eastAsia="DengXian"/>
                <w:b/>
                <w:bCs/>
                <w:color w:val="000000"/>
                <w:sz w:val="20"/>
              </w:rPr>
              <w:t>requirements</w:t>
            </w:r>
          </w:p>
        </w:tc>
        <w:tc>
          <w:tcPr>
            <w:tcW w:w="1843" w:type="dxa"/>
            <w:noWrap/>
            <w:vAlign w:val="center"/>
            <w:hideMark/>
          </w:tcPr>
          <w:p w14:paraId="61CDC06B" w14:textId="05A7778C"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Pr>
                <w:rFonts w:eastAsia="DengXian"/>
                <w:b/>
                <w:bCs/>
                <w:color w:val="000000"/>
                <w:sz w:val="20"/>
              </w:rPr>
              <w:t>GPS/BDS</w:t>
            </w:r>
          </w:p>
        </w:tc>
      </w:tr>
    </w:tbl>
    <w:p w14:paraId="3175E781" w14:textId="77777777" w:rsidR="00C33709" w:rsidRDefault="00C33709" w:rsidP="00B712C9">
      <w:pPr>
        <w:pStyle w:val="BodyText"/>
      </w:pPr>
    </w:p>
    <w:p w14:paraId="013818F8" w14:textId="32404FC0" w:rsidR="000F1A0B" w:rsidRPr="00F3501A" w:rsidRDefault="000F1A0B" w:rsidP="000F1A0B">
      <w:pPr>
        <w:pStyle w:val="Caption"/>
        <w:keepNext/>
        <w:rPr>
          <w:b w:val="0"/>
          <w:bCs/>
          <w:sz w:val="20"/>
        </w:rPr>
      </w:pPr>
      <w:bookmarkStart w:id="31" w:name="_Ref182346647"/>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8</w:t>
      </w:r>
      <w:r w:rsidR="0071060E" w:rsidRPr="004C519C">
        <w:rPr>
          <w:noProof/>
          <w:sz w:val="20"/>
        </w:rPr>
        <w:fldChar w:fldCharType="end"/>
      </w:r>
      <w:bookmarkEnd w:id="31"/>
      <w:r w:rsidR="004B22A0" w:rsidRPr="004C519C">
        <w:rPr>
          <w:sz w:val="20"/>
        </w:rPr>
        <w:t xml:space="preserve"> </w:t>
      </w:r>
      <w:r w:rsidR="004B22A0" w:rsidRPr="00F3501A">
        <w:rPr>
          <w:b w:val="0"/>
          <w:bCs/>
          <w:sz w:val="20"/>
        </w:rPr>
        <w:t>Comparison of detection performance</w:t>
      </w:r>
      <w:r w:rsidR="00E104A6">
        <w:rPr>
          <w:b w:val="0"/>
          <w:bCs/>
          <w:sz w:val="20"/>
        </w:rPr>
        <w:t>(%)</w:t>
      </w:r>
      <w:r w:rsidR="004B22A0" w:rsidRPr="00F3501A">
        <w:rPr>
          <w:b w:val="0"/>
          <w:bCs/>
          <w:sz w:val="20"/>
        </w:rPr>
        <w:t xml:space="preserve"> of various flex power detection algorithms</w:t>
      </w:r>
      <w:r w:rsidR="00101DFC" w:rsidRPr="00F3501A">
        <w:rPr>
          <w:b w:val="0"/>
          <w:bCs/>
          <w:sz w:val="20"/>
        </w:rPr>
        <w:t>(Part 2)</w:t>
      </w:r>
      <w:r w:rsidR="00B31374">
        <w:rPr>
          <w:rFonts w:hint="eastAsia"/>
          <w:b w:val="0"/>
          <w:bCs/>
          <w:sz w:val="20"/>
        </w:rPr>
        <w:t xml:space="preserve"> </w:t>
      </w:r>
      <w:r w:rsidR="00903909" w:rsidRPr="00F3501A">
        <w:rPr>
          <w:b w:val="0"/>
          <w:bCs/>
          <w:sz w:val="20"/>
        </w:rPr>
        <w:fldChar w:fldCharType="begin"/>
      </w:r>
      <w:r w:rsidR="003B6027">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215" w:type="dxa"/>
        <w:jc w:val="center"/>
        <w:tblLayout w:type="fixed"/>
        <w:tblLook w:val="04A0" w:firstRow="1" w:lastRow="0" w:firstColumn="1" w:lastColumn="0" w:noHBand="0" w:noVBand="1"/>
      </w:tblPr>
      <w:tblGrid>
        <w:gridCol w:w="1560"/>
        <w:gridCol w:w="709"/>
        <w:gridCol w:w="850"/>
        <w:gridCol w:w="851"/>
        <w:gridCol w:w="850"/>
        <w:gridCol w:w="851"/>
        <w:gridCol w:w="850"/>
        <w:gridCol w:w="851"/>
        <w:gridCol w:w="850"/>
        <w:gridCol w:w="993"/>
      </w:tblGrid>
      <w:tr w:rsidR="000C47F2" w:rsidRPr="00896D15" w14:paraId="6F872E63" w14:textId="77777777" w:rsidTr="000C47F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noWrap/>
            <w:hideMark/>
          </w:tcPr>
          <w:p w14:paraId="3FCEDA8F" w14:textId="77777777" w:rsidR="000C47F2" w:rsidRPr="00D75516" w:rsidRDefault="000C47F2" w:rsidP="005610C9">
            <w:pPr>
              <w:jc w:val="center"/>
              <w:rPr>
                <w:rFonts w:eastAsia="DengXian"/>
                <w:color w:val="000000"/>
                <w:sz w:val="20"/>
              </w:rPr>
            </w:pPr>
            <w:r w:rsidRPr="00D75516">
              <w:rPr>
                <w:rFonts w:eastAsia="DengXian"/>
                <w:color w:val="000000"/>
                <w:sz w:val="20"/>
              </w:rPr>
              <w:t>Method</w:t>
            </w:r>
          </w:p>
        </w:tc>
        <w:tc>
          <w:tcPr>
            <w:tcW w:w="709" w:type="dxa"/>
            <w:vMerge w:val="restart"/>
            <w:noWrap/>
            <w:hideMark/>
          </w:tcPr>
          <w:p w14:paraId="7DA36CE6" w14:textId="77777777"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Year</w:t>
            </w:r>
          </w:p>
        </w:tc>
        <w:tc>
          <w:tcPr>
            <w:tcW w:w="3402" w:type="dxa"/>
            <w:gridSpan w:val="4"/>
            <w:noWrap/>
            <w:hideMark/>
          </w:tcPr>
          <w:p w14:paraId="6480296E" w14:textId="7E17C07D"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Post-processing Performance</w:t>
            </w:r>
          </w:p>
        </w:tc>
        <w:tc>
          <w:tcPr>
            <w:tcW w:w="3544" w:type="dxa"/>
            <w:gridSpan w:val="4"/>
            <w:noWrap/>
            <w:hideMark/>
          </w:tcPr>
          <w:p w14:paraId="23C2496A" w14:textId="5ABAD57F"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Real-time Performance</w:t>
            </w:r>
          </w:p>
        </w:tc>
      </w:tr>
      <w:tr w:rsidR="000C47F2" w:rsidRPr="00896D15" w14:paraId="7C515105"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hideMark/>
          </w:tcPr>
          <w:p w14:paraId="300B85BA" w14:textId="77777777" w:rsidR="000C47F2" w:rsidRPr="00896D15" w:rsidRDefault="000C47F2" w:rsidP="005610C9">
            <w:pPr>
              <w:rPr>
                <w:rFonts w:eastAsia="DengXian"/>
                <w:color w:val="000000"/>
                <w:sz w:val="20"/>
              </w:rPr>
            </w:pPr>
          </w:p>
        </w:tc>
        <w:tc>
          <w:tcPr>
            <w:tcW w:w="709" w:type="dxa"/>
            <w:vMerge/>
            <w:hideMark/>
          </w:tcPr>
          <w:p w14:paraId="4515EA7D" w14:textId="77777777" w:rsidR="000C47F2" w:rsidRPr="00896D15" w:rsidRDefault="000C47F2"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850" w:type="dxa"/>
            <w:noWrap/>
            <w:hideMark/>
          </w:tcPr>
          <w:p w14:paraId="29FD08E5" w14:textId="430E288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6B4B0158" w14:textId="325C46E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377F8A1A" w14:textId="38ABCD0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851" w:type="dxa"/>
            <w:noWrap/>
            <w:hideMark/>
          </w:tcPr>
          <w:p w14:paraId="32E1C81C"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c>
          <w:tcPr>
            <w:tcW w:w="850" w:type="dxa"/>
            <w:noWrap/>
            <w:hideMark/>
          </w:tcPr>
          <w:p w14:paraId="1AC6AAA6" w14:textId="04D3FF8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528D58ED" w14:textId="50159C7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139965E6" w14:textId="2DFF56D1"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993" w:type="dxa"/>
            <w:noWrap/>
            <w:hideMark/>
          </w:tcPr>
          <w:p w14:paraId="7EE6EE4F"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r>
      <w:tr w:rsidR="000C47F2" w:rsidRPr="00896D15" w14:paraId="412A289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69E24A0" w14:textId="77777777" w:rsidR="000C47F2" w:rsidRPr="00896D15" w:rsidRDefault="000C47F2" w:rsidP="005610C9">
            <w:pPr>
              <w:jc w:val="center"/>
              <w:rPr>
                <w:rFonts w:eastAsia="DengXian"/>
                <w:color w:val="000000"/>
                <w:sz w:val="20"/>
              </w:rPr>
            </w:pPr>
            <w:r w:rsidRPr="00896D15">
              <w:rPr>
                <w:rFonts w:eastAsia="DengXian"/>
                <w:color w:val="000000"/>
                <w:sz w:val="20"/>
              </w:rPr>
              <w:t>FPD</w:t>
            </w:r>
          </w:p>
        </w:tc>
        <w:tc>
          <w:tcPr>
            <w:tcW w:w="709" w:type="dxa"/>
            <w:noWrap/>
            <w:hideMark/>
          </w:tcPr>
          <w:p w14:paraId="0BEFF90D"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3</w:t>
            </w:r>
          </w:p>
        </w:tc>
        <w:tc>
          <w:tcPr>
            <w:tcW w:w="850" w:type="dxa"/>
            <w:noWrap/>
            <w:hideMark/>
          </w:tcPr>
          <w:p w14:paraId="6E7257E0" w14:textId="70406A8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3A229A8" w14:textId="7243A54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F24E07B" w14:textId="2828150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4C4AF57" w14:textId="24BB294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88782BC" w14:textId="3B2B2EB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1AF2FF4" w14:textId="02ABAC2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78CF6C51" w14:textId="0EF7F1D8"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993" w:type="dxa"/>
            <w:noWrap/>
            <w:hideMark/>
          </w:tcPr>
          <w:p w14:paraId="487B66F9" w14:textId="59059C40"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r>
      <w:tr w:rsidR="000C47F2" w:rsidRPr="00896D15" w14:paraId="55B24B21"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962E871" w14:textId="4867E089" w:rsidR="000C47F2" w:rsidRPr="00896D15" w:rsidRDefault="000C47F2" w:rsidP="005610C9">
            <w:pPr>
              <w:jc w:val="center"/>
              <w:rPr>
                <w:rFonts w:eastAsia="DengXian"/>
                <w:color w:val="000000"/>
                <w:sz w:val="20"/>
              </w:rPr>
            </w:pPr>
            <w:r>
              <w:rPr>
                <w:rFonts w:eastAsia="DengXian"/>
                <w:color w:val="000000"/>
                <w:sz w:val="20"/>
              </w:rPr>
              <w:t>RF</w:t>
            </w:r>
            <w:r w:rsidRPr="00896D15">
              <w:rPr>
                <w:rFonts w:eastAsia="DengXian"/>
                <w:color w:val="000000"/>
                <w:sz w:val="20"/>
              </w:rPr>
              <w:t>-based</w:t>
            </w:r>
          </w:p>
        </w:tc>
        <w:tc>
          <w:tcPr>
            <w:tcW w:w="709" w:type="dxa"/>
            <w:noWrap/>
            <w:hideMark/>
          </w:tcPr>
          <w:p w14:paraId="327BFF8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2022</w:t>
            </w:r>
          </w:p>
        </w:tc>
        <w:tc>
          <w:tcPr>
            <w:tcW w:w="850" w:type="dxa"/>
            <w:noWrap/>
            <w:hideMark/>
          </w:tcPr>
          <w:p w14:paraId="30022D42" w14:textId="4748173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5E8F0103" w14:textId="33B0971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2F26A73C" w14:textId="18A21B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8EA65C9" w14:textId="1E04553C"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34FCAAD" w14:textId="2746B0B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71F3606" w14:textId="5DF5649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43686297" w14:textId="0851EA2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8</w:t>
            </w:r>
            <w:r>
              <w:rPr>
                <w:rFonts w:eastAsia="DengXian"/>
                <w:color w:val="000000"/>
                <w:sz w:val="20"/>
              </w:rPr>
              <w:t>3</w:t>
            </w:r>
          </w:p>
        </w:tc>
        <w:tc>
          <w:tcPr>
            <w:tcW w:w="993" w:type="dxa"/>
            <w:noWrap/>
            <w:hideMark/>
          </w:tcPr>
          <w:p w14:paraId="169B0F9A" w14:textId="3D248B6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6F31EB6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3F91611" w14:textId="77777777" w:rsidR="000C47F2" w:rsidRPr="00896D15" w:rsidRDefault="000C47F2" w:rsidP="005610C9">
            <w:pPr>
              <w:jc w:val="center"/>
              <w:rPr>
                <w:rFonts w:eastAsia="DengXian"/>
                <w:color w:val="000000"/>
                <w:sz w:val="20"/>
              </w:rPr>
            </w:pPr>
            <w:r w:rsidRPr="00896D15">
              <w:rPr>
                <w:rFonts w:eastAsia="DengXian"/>
                <w:color w:val="000000"/>
                <w:sz w:val="20"/>
              </w:rPr>
              <w:t>Model-based</w:t>
            </w:r>
          </w:p>
        </w:tc>
        <w:tc>
          <w:tcPr>
            <w:tcW w:w="709" w:type="dxa"/>
            <w:noWrap/>
            <w:hideMark/>
          </w:tcPr>
          <w:p w14:paraId="75D06549"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4</w:t>
            </w:r>
          </w:p>
        </w:tc>
        <w:tc>
          <w:tcPr>
            <w:tcW w:w="850" w:type="dxa"/>
            <w:noWrap/>
            <w:hideMark/>
          </w:tcPr>
          <w:p w14:paraId="35F3103B" w14:textId="2A210372"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8C282FF" w14:textId="4F8DF94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9284920" w14:textId="14A173A9"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98A3E52" w14:textId="10DEE3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785A6A1" w14:textId="51D6EFC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D565C55" w14:textId="3DBA05E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5210DA9" w14:textId="7519E1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94</w:t>
            </w:r>
          </w:p>
        </w:tc>
        <w:tc>
          <w:tcPr>
            <w:tcW w:w="993" w:type="dxa"/>
            <w:noWrap/>
            <w:hideMark/>
          </w:tcPr>
          <w:p w14:paraId="5015CBA2" w14:textId="3569D58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26F9F0A3"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B5509DC" w14:textId="4849C13D" w:rsidR="000C47F2" w:rsidRDefault="000C47F2" w:rsidP="005610C9">
            <w:pPr>
              <w:jc w:val="center"/>
              <w:rPr>
                <w:rFonts w:eastAsia="DengXian"/>
                <w:b w:val="0"/>
                <w:bCs w:val="0"/>
                <w:color w:val="000000"/>
                <w:sz w:val="20"/>
              </w:rPr>
            </w:pPr>
            <w:r>
              <w:rPr>
                <w:rFonts w:eastAsia="DengXian"/>
                <w:color w:val="000000"/>
                <w:sz w:val="20"/>
              </w:rPr>
              <w:t>AFPD-DTW</w:t>
            </w:r>
          </w:p>
          <w:p w14:paraId="691FC6CC" w14:textId="156A553F" w:rsidR="000C47F2" w:rsidRPr="00896D15" w:rsidRDefault="000C47F2" w:rsidP="005610C9">
            <w:pPr>
              <w:jc w:val="center"/>
              <w:rPr>
                <w:rFonts w:eastAsia="DengXian"/>
                <w:color w:val="000000"/>
                <w:sz w:val="20"/>
              </w:rPr>
            </w:pPr>
            <w:r w:rsidRPr="00896D15">
              <w:rPr>
                <w:rFonts w:eastAsia="DengXian"/>
                <w:color w:val="000000"/>
                <w:sz w:val="20"/>
              </w:rPr>
              <w:t>(Ours)</w:t>
            </w:r>
          </w:p>
        </w:tc>
        <w:tc>
          <w:tcPr>
            <w:tcW w:w="709" w:type="dxa"/>
            <w:noWrap/>
            <w:hideMark/>
          </w:tcPr>
          <w:p w14:paraId="031A62F2" w14:textId="2DB67C05"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202</w:t>
            </w:r>
            <w:r w:rsidR="0042291D">
              <w:rPr>
                <w:rFonts w:eastAsia="DengXian" w:hint="eastAsia"/>
                <w:b/>
                <w:bCs/>
                <w:color w:val="000000"/>
                <w:sz w:val="20"/>
              </w:rPr>
              <w:t>5</w:t>
            </w:r>
          </w:p>
        </w:tc>
        <w:tc>
          <w:tcPr>
            <w:tcW w:w="850" w:type="dxa"/>
            <w:noWrap/>
            <w:hideMark/>
          </w:tcPr>
          <w:p w14:paraId="463C368C" w14:textId="5FBF2F3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sidR="009B21A4">
              <w:rPr>
                <w:rFonts w:eastAsia="DengXian" w:hint="eastAsia"/>
                <w:b/>
                <w:bCs/>
                <w:color w:val="000000"/>
                <w:sz w:val="20"/>
              </w:rPr>
              <w:t>4</w:t>
            </w:r>
          </w:p>
        </w:tc>
        <w:tc>
          <w:tcPr>
            <w:tcW w:w="851" w:type="dxa"/>
            <w:noWrap/>
            <w:hideMark/>
          </w:tcPr>
          <w:p w14:paraId="0F0584AF" w14:textId="42A0EE71"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1</w:t>
            </w:r>
            <w:r w:rsidR="00236CA8">
              <w:rPr>
                <w:rFonts w:eastAsia="DengXian" w:hint="eastAsia"/>
                <w:b/>
                <w:bCs/>
                <w:color w:val="000000"/>
                <w:sz w:val="20"/>
              </w:rPr>
              <w:t>8</w:t>
            </w:r>
          </w:p>
        </w:tc>
        <w:tc>
          <w:tcPr>
            <w:tcW w:w="850" w:type="dxa"/>
            <w:noWrap/>
            <w:hideMark/>
          </w:tcPr>
          <w:p w14:paraId="61BFEFA9" w14:textId="43EF4593"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9</w:t>
            </w:r>
            <w:r w:rsidRPr="00896D15">
              <w:rPr>
                <w:rFonts w:eastAsia="DengXian"/>
                <w:b/>
                <w:bCs/>
                <w:color w:val="000000"/>
                <w:sz w:val="20"/>
              </w:rPr>
              <w:t>8</w:t>
            </w:r>
            <w:r>
              <w:rPr>
                <w:rFonts w:eastAsia="DengXian"/>
                <w:b/>
                <w:bCs/>
                <w:color w:val="000000"/>
                <w:sz w:val="20"/>
              </w:rPr>
              <w:t>.</w:t>
            </w:r>
            <w:r w:rsidRPr="00896D15">
              <w:rPr>
                <w:rFonts w:eastAsia="DengXian"/>
                <w:b/>
                <w:bCs/>
                <w:color w:val="000000"/>
                <w:sz w:val="20"/>
              </w:rPr>
              <w:t>1</w:t>
            </w:r>
            <w:r w:rsidR="006D7722">
              <w:rPr>
                <w:rFonts w:eastAsia="DengXian" w:hint="eastAsia"/>
                <w:b/>
                <w:bCs/>
                <w:color w:val="000000"/>
                <w:sz w:val="20"/>
              </w:rPr>
              <w:t>8</w:t>
            </w:r>
          </w:p>
        </w:tc>
        <w:tc>
          <w:tcPr>
            <w:tcW w:w="851" w:type="dxa"/>
            <w:noWrap/>
            <w:hideMark/>
          </w:tcPr>
          <w:p w14:paraId="1B5A082E" w14:textId="0E11006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w:t>
            </w:r>
            <w:r>
              <w:rPr>
                <w:rFonts w:eastAsia="DengXian"/>
                <w:b/>
                <w:bCs/>
                <w:color w:val="000000"/>
                <w:sz w:val="20"/>
              </w:rPr>
              <w:t>.</w:t>
            </w:r>
            <w:r w:rsidRPr="00896D15">
              <w:rPr>
                <w:rFonts w:eastAsia="DengXian"/>
                <w:b/>
                <w:bCs/>
                <w:color w:val="000000"/>
                <w:sz w:val="20"/>
              </w:rPr>
              <w:t>0</w:t>
            </w:r>
            <w:r w:rsidR="001C716D">
              <w:rPr>
                <w:rFonts w:eastAsia="DengXian" w:hint="eastAsia"/>
                <w:b/>
                <w:bCs/>
                <w:color w:val="000000"/>
                <w:sz w:val="20"/>
              </w:rPr>
              <w:t>5</w:t>
            </w:r>
          </w:p>
        </w:tc>
        <w:tc>
          <w:tcPr>
            <w:tcW w:w="850" w:type="dxa"/>
            <w:noWrap/>
            <w:hideMark/>
          </w:tcPr>
          <w:p w14:paraId="67F881C2" w14:textId="3FEC2A5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0084233B">
              <w:rPr>
                <w:rFonts w:eastAsia="DengXian" w:hint="eastAsia"/>
                <w:b/>
                <w:bCs/>
                <w:color w:val="000000"/>
                <w:sz w:val="20"/>
              </w:rPr>
              <w:t>89</w:t>
            </w:r>
          </w:p>
        </w:tc>
        <w:tc>
          <w:tcPr>
            <w:tcW w:w="851" w:type="dxa"/>
            <w:noWrap/>
            <w:hideMark/>
          </w:tcPr>
          <w:p w14:paraId="4396E065" w14:textId="0AFD546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98</w:t>
            </w:r>
          </w:p>
        </w:tc>
        <w:tc>
          <w:tcPr>
            <w:tcW w:w="850" w:type="dxa"/>
            <w:noWrap/>
            <w:hideMark/>
          </w:tcPr>
          <w:p w14:paraId="0E2B5245" w14:textId="4321CE1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sidR="00504A2E">
              <w:rPr>
                <w:rFonts w:eastAsia="DengXian" w:hint="eastAsia"/>
                <w:b/>
                <w:bCs/>
                <w:color w:val="000000"/>
                <w:sz w:val="20"/>
              </w:rPr>
              <w:t>7</w:t>
            </w:r>
          </w:p>
        </w:tc>
        <w:tc>
          <w:tcPr>
            <w:tcW w:w="993" w:type="dxa"/>
            <w:noWrap/>
            <w:hideMark/>
          </w:tcPr>
          <w:p w14:paraId="2EFFD0CC" w14:textId="4E6FE8C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0</w:t>
            </w:r>
            <w:r>
              <w:rPr>
                <w:rFonts w:eastAsia="DengXian"/>
                <w:b/>
                <w:bCs/>
                <w:color w:val="000000"/>
                <w:sz w:val="20"/>
              </w:rPr>
              <w:t>.</w:t>
            </w:r>
            <w:r w:rsidRPr="00896D15">
              <w:rPr>
                <w:rFonts w:eastAsia="DengXian"/>
                <w:b/>
                <w:bCs/>
                <w:color w:val="000000"/>
                <w:sz w:val="20"/>
              </w:rPr>
              <w:t>0</w:t>
            </w:r>
            <w:r w:rsidR="00504A2E">
              <w:rPr>
                <w:rFonts w:eastAsia="DengXian" w:hint="eastAsia"/>
                <w:b/>
                <w:bCs/>
                <w:color w:val="000000"/>
                <w:sz w:val="20"/>
              </w:rPr>
              <w:t>4</w:t>
            </w:r>
          </w:p>
        </w:tc>
      </w:tr>
    </w:tbl>
    <w:p w14:paraId="1670565F" w14:textId="41BEDDBD" w:rsidR="00C02A2F" w:rsidRPr="00CA6EC8" w:rsidRDefault="00C02A2F" w:rsidP="00CA6EC8">
      <w:pPr>
        <w:pStyle w:val="MainText"/>
      </w:pPr>
      <w:bookmarkStart w:id="32" w:name="conclusion"/>
      <w:r w:rsidRPr="00CA6EC8">
        <w:t xml:space="preserve">In terms of detection speed, </w:t>
      </w:r>
      <w:r w:rsidRPr="00CA6EC8">
        <w:rPr>
          <w:rFonts w:hint="eastAsia"/>
        </w:rPr>
        <w:t>A</w:t>
      </w:r>
      <w:r w:rsidRPr="00CA6EC8">
        <w:t xml:space="preserve">FPD-DTW shows a 20-fold improvement over FPD </w:t>
      </w:r>
      <w:r w:rsidR="00BD0547">
        <w:t>since it uses only</w:t>
      </w:r>
      <w:r w:rsidR="00056685">
        <w:rPr>
          <w:rFonts w:hint="eastAsia"/>
        </w:rPr>
        <w:t xml:space="preserve"> </w:t>
      </w:r>
      <w:r w:rsidR="0081551D">
        <w:t>a</w:t>
      </w:r>
      <w:r w:rsidR="00BD0547">
        <w:t xml:space="preserve"> few stations</w:t>
      </w:r>
      <w:r w:rsidR="00CF1B0F">
        <w:rPr>
          <w:lang w:val="en-US"/>
        </w:rPr>
        <w:t>’ data</w:t>
      </w:r>
      <w:r w:rsidRPr="00CA6EC8">
        <w:rPr>
          <w:rFonts w:hint="eastAsia"/>
        </w:rPr>
        <w:t>.</w:t>
      </w:r>
      <w:r w:rsidRPr="00CA6EC8">
        <w:t xml:space="preserve"> </w:t>
      </w:r>
      <w:r w:rsidR="00484078" w:rsidRPr="00CA6EC8">
        <w:t xml:space="preserve">This acceleration enables rapid post-processing </w:t>
      </w:r>
      <w:r w:rsidR="00775B16">
        <w:t xml:space="preserve">and real-time </w:t>
      </w:r>
      <w:r w:rsidR="00484078" w:rsidRPr="00CA6EC8">
        <w:t>detection, which is crucial as the number of stations and satellite constellations grows</w:t>
      </w:r>
      <w:r w:rsidRPr="00CA6EC8">
        <w:t>.</w:t>
      </w:r>
    </w:p>
    <w:p w14:paraId="3158F67E" w14:textId="74EFE32A" w:rsidR="00C02A2F" w:rsidRPr="00CA6EC8" w:rsidRDefault="00B2362E" w:rsidP="00CA6EC8">
      <w:pPr>
        <w:pStyle w:val="MainText"/>
      </w:pPr>
      <w:r w:rsidRPr="00CA6EC8">
        <w:t xml:space="preserve">In summary, </w:t>
      </w:r>
      <w:r w:rsidR="00996E6C">
        <w:t>b</w:t>
      </w:r>
      <w:r w:rsidR="00996E6C" w:rsidRPr="00CA6EC8">
        <w:t xml:space="preserve">y leveraging satellite </w:t>
      </w:r>
      <w:r w:rsidR="00996E6C">
        <w:t xml:space="preserve">diurnal </w:t>
      </w:r>
      <w:r w:rsidR="00996E6C" w:rsidRPr="00CA6EC8">
        <w:t xml:space="preserve">C/N0 </w:t>
      </w:r>
      <w:r w:rsidR="00996E6C">
        <w:t>difference</w:t>
      </w:r>
      <w:r w:rsidR="00996E6C" w:rsidRPr="00CA6EC8">
        <w:t xml:space="preserve"> and using DTW to correct period mismatches, </w:t>
      </w:r>
      <w:r w:rsidR="0097740A">
        <w:t>AFPD</w:t>
      </w:r>
      <w:r w:rsidR="0097740A">
        <w:rPr>
          <w:rFonts w:hint="eastAsia"/>
        </w:rPr>
        <w:t>-DTW</w:t>
      </w:r>
      <w:r w:rsidR="00996E6C" w:rsidRPr="00CA6EC8">
        <w:t xml:space="preserve"> achieves efficient and reliable flex power detection</w:t>
      </w:r>
      <w:r w:rsidR="00383BC0">
        <w:t xml:space="preserve">. It </w:t>
      </w:r>
      <w:r w:rsidRPr="00CA6EC8">
        <w:t>significantly improves speed while maintaining high accuracy in both real-time and post-processing detection, with minimal data requirements</w:t>
      </w:r>
      <w:r w:rsidR="00B056F5">
        <w:t xml:space="preserve"> and </w:t>
      </w:r>
      <w:r w:rsidR="00601649">
        <w:t>without</w:t>
      </w:r>
      <w:r w:rsidR="000D3720">
        <w:t xml:space="preserve"> any</w:t>
      </w:r>
      <w:r w:rsidR="00B056F5">
        <w:t xml:space="preserve"> pre-train</w:t>
      </w:r>
      <w:r w:rsidR="005B3380">
        <w:t>ed</w:t>
      </w:r>
      <w:r w:rsidR="00B056F5">
        <w:t xml:space="preserve"> baseline model</w:t>
      </w:r>
      <w:r w:rsidRPr="00CA6EC8">
        <w:t xml:space="preserve">. </w:t>
      </w:r>
    </w:p>
    <w:p w14:paraId="2A9746A4" w14:textId="20427A42" w:rsidR="00A12AE7" w:rsidRPr="004C519C" w:rsidRDefault="00A12AE7" w:rsidP="00D2221D">
      <w:pPr>
        <w:pStyle w:val="Heading1"/>
      </w:pPr>
      <w:r w:rsidRPr="004C519C">
        <w:t>Conclusion</w:t>
      </w:r>
      <w:bookmarkEnd w:id="32"/>
      <w:r w:rsidR="00C2379A" w:rsidRPr="004C519C">
        <w:t>s</w:t>
      </w:r>
    </w:p>
    <w:p w14:paraId="01102C55" w14:textId="0C33FCBF" w:rsidR="00542AEB" w:rsidRDefault="00B01BD0" w:rsidP="00CA6EC8">
      <w:pPr>
        <w:pStyle w:val="MainText"/>
        <w:ind w:firstLine="0"/>
      </w:pPr>
      <w:r w:rsidRPr="00B01BD0">
        <w:t>By leveraging the repeatability of satellite C/N₀ diurnal patterns and employing the DTW algorithm, AFPD-DTW demonstrates robust detection capability for both step</w:t>
      </w:r>
      <w:r>
        <w:rPr>
          <w:rFonts w:hint="eastAsia"/>
        </w:rPr>
        <w:t xml:space="preserve"> </w:t>
      </w:r>
      <w:r w:rsidRPr="00B01BD0">
        <w:t>lift and overall</w:t>
      </w:r>
      <w:r>
        <w:rPr>
          <w:rFonts w:hint="eastAsia"/>
        </w:rPr>
        <w:t xml:space="preserve"> </w:t>
      </w:r>
      <w:r w:rsidRPr="00B01BD0">
        <w:t>lift patterns, while maintaining reliable performance even under significant noise.</w:t>
      </w:r>
      <w:r w:rsidR="00542AEB">
        <w:rPr>
          <w:rFonts w:hint="eastAsia"/>
        </w:rPr>
        <w:t xml:space="preserve"> </w:t>
      </w:r>
      <w:r w:rsidR="00D911D9" w:rsidRPr="00D911D9">
        <w:t>As a result, it can successfully detect events that were overlooked by previous methods.</w:t>
      </w:r>
    </w:p>
    <w:p w14:paraId="36645C83" w14:textId="7BDC7B7C" w:rsidR="00B01BD0" w:rsidRDefault="00542AEB" w:rsidP="00E0103B">
      <w:pPr>
        <w:pStyle w:val="MainText"/>
      </w:pPr>
      <w:r w:rsidRPr="00542AEB">
        <w:t>The performance of AFPD-DTW was validated through post-processing, real-time detection, and multi-constellation/multi-frequency evaluation. Using datasets from 2020–2025, we provided comprehensive detection results for both GPS and BDS signals. The results revealed that during flex power activation, GPS Block IIR-M and IIF satellites exhibited power transitions on S1W and S2W, while BDS-2 satellites showed transitions only on S6I. Moreover, BDS-2 satellites displayed power decreases upon entering the activation region, suggesting that transmit power was reallocated to other frequency bands.</w:t>
      </w:r>
    </w:p>
    <w:p w14:paraId="764E13B0" w14:textId="42623D6B" w:rsidR="00E542C7" w:rsidRPr="00D911D9" w:rsidRDefault="00E542C7" w:rsidP="00E0103B">
      <w:pPr>
        <w:pStyle w:val="MainText"/>
        <w:rPr>
          <w:lang w:val="en-US"/>
        </w:rPr>
      </w:pPr>
      <w:r>
        <w:rPr>
          <w:rFonts w:hint="eastAsia"/>
        </w:rPr>
        <w:lastRenderedPageBreak/>
        <w:t>U</w:t>
      </w:r>
      <w:r w:rsidRPr="00E542C7">
        <w:t xml:space="preserve">nlike differential approaches requiring station-specific baseline models built from historical data, AFPD-DTW requires no prior model training. This property makes it naturally transferable across constellations and frequencies. Furthermore, </w:t>
      </w:r>
      <w:r w:rsidR="00B82F6A">
        <w:t xml:space="preserve">the </w:t>
      </w:r>
      <w:r w:rsidRPr="00E542C7">
        <w:t>AFPD-DTW</w:t>
      </w:r>
      <w:r w:rsidR="00B82F6A">
        <w:t xml:space="preserve"> method</w:t>
      </w:r>
      <w:r w:rsidRPr="00E542C7">
        <w:t xml:space="preserve"> achieves a 20-fold speedup over sliding-window methods, as it relies on only a small number of high-quality stations instead of the hundreds required by previous approaches.</w:t>
      </w:r>
      <w:r w:rsidR="00C4250E">
        <w:rPr>
          <w:rFonts w:hint="eastAsia"/>
        </w:rPr>
        <w:t xml:space="preserve"> </w:t>
      </w:r>
      <w:r w:rsidR="00C16236" w:rsidRPr="00C16236">
        <w:t>Across all three experiments</w:t>
      </w:r>
      <w:r w:rsidR="00C33381">
        <w:rPr>
          <w:rFonts w:ascii="SimSun" w:eastAsia="SimSun" w:hAnsi="SimSun" w:cs="SimSun"/>
          <w:lang w:val="en-US"/>
        </w:rPr>
        <w:t>,</w:t>
      </w:r>
      <w:r w:rsidR="00EF5A2E">
        <w:rPr>
          <w:rFonts w:ascii="SimSun" w:eastAsia="SimSun" w:hAnsi="SimSun" w:cs="SimSun"/>
          <w:lang w:val="en-US"/>
        </w:rPr>
        <w:t xml:space="preserve"> </w:t>
      </w:r>
      <w:r w:rsidR="00F452F2">
        <w:t>it</w:t>
      </w:r>
      <w:r w:rsidR="00C16236" w:rsidRPr="00C16236">
        <w:t xml:space="preserve"> achieved consistently high performance, with 99.84% accuracy, 99.18% precision, and 98.18% TPR in post-processing</w:t>
      </w:r>
      <w:r w:rsidR="004D2FCD">
        <w:rPr>
          <w:rFonts w:ascii="SimSun" w:eastAsia="SimSun" w:hAnsi="SimSun" w:cs="SimSun"/>
          <w:lang w:val="en-US"/>
        </w:rPr>
        <w:t>.</w:t>
      </w:r>
      <w:r w:rsidR="004D2FCD" w:rsidRPr="004D2FCD">
        <w:rPr>
          <w:sz w:val="24"/>
        </w:rPr>
        <w:t xml:space="preserve"> </w:t>
      </w:r>
      <w:r w:rsidR="004D2FCD" w:rsidRPr="004D2FCD">
        <w:t>In real-time detection, it further attained 99.89% accuracy, 99.98% precision, and 99.87% TPR.</w:t>
      </w:r>
    </w:p>
    <w:p w14:paraId="5AA0982D" w14:textId="2D26B55F" w:rsidR="00D075DC" w:rsidRPr="004C519C" w:rsidRDefault="00F670E2" w:rsidP="00D2221D">
      <w:pPr>
        <w:pStyle w:val="Heading1"/>
      </w:pPr>
      <w:r w:rsidRPr="004C519C">
        <w:rPr>
          <w:rFonts w:hint="eastAsia"/>
        </w:rPr>
        <w:t>A</w:t>
      </w:r>
      <w:r w:rsidRPr="004C519C">
        <w:t>cknowledgment</w:t>
      </w:r>
    </w:p>
    <w:p w14:paraId="30C1A222" w14:textId="0826F87A" w:rsidR="00F670E2" w:rsidRPr="004C519C" w:rsidRDefault="00C96EA4" w:rsidP="00292220">
      <w:pPr>
        <w:pStyle w:val="MainText"/>
        <w:ind w:firstLine="0"/>
      </w:pPr>
      <w:r w:rsidRPr="00C96EA4">
        <w:t>Funded by the National Natural Science Foundation of China (62303311 and 42388102), the Key Laboratory of Smart Earth (KF2023YB01-07), and the Science and Technology Commission of Shanghai Municipality (24TS1402500). We thank the International GNSS Service (IGS) and CDDIS for GNSS data.</w:t>
      </w:r>
    </w:p>
    <w:p w14:paraId="49AA0B90" w14:textId="4898BE64" w:rsidR="004B51C3" w:rsidRPr="00D2221D" w:rsidRDefault="003D1494" w:rsidP="00D2221D">
      <w:pPr>
        <w:pStyle w:val="Heading1"/>
      </w:pPr>
      <w:r w:rsidRPr="004C519C">
        <w:rPr>
          <w:rFonts w:hint="eastAsia"/>
        </w:rPr>
        <w:t>References</w:t>
      </w:r>
    </w:p>
    <w:p w14:paraId="20DE2216" w14:textId="77777777" w:rsidR="003B6027" w:rsidRPr="003B6027" w:rsidRDefault="003B6027" w:rsidP="003B6027">
      <w:pPr>
        <w:pStyle w:val="Bibliography"/>
        <w:rPr>
          <w:rFonts w:eastAsiaTheme="minorEastAsia"/>
          <w:sz w:val="20"/>
          <w:lang w:val="en-US"/>
        </w:rPr>
      </w:pPr>
      <w:r>
        <w:rPr>
          <w:sz w:val="20"/>
        </w:rPr>
        <w:fldChar w:fldCharType="begin"/>
      </w:r>
      <w:r>
        <w:rPr>
          <w:sz w:val="20"/>
        </w:rPr>
        <w:instrText xml:space="preserve"> ADDIN ZOTERO_BIBL {"uncited":[],"omitted":[],"custom":[]} CSL_BIBLIOGRAPHY </w:instrText>
      </w:r>
      <w:r>
        <w:rPr>
          <w:sz w:val="20"/>
        </w:rPr>
        <w:fldChar w:fldCharType="separate"/>
      </w:r>
      <w:r w:rsidRPr="003B6027">
        <w:rPr>
          <w:rFonts w:eastAsiaTheme="minorEastAsia"/>
          <w:sz w:val="20"/>
          <w:lang w:val="en-US"/>
        </w:rPr>
        <w:t>Berndt DJ, Clifford J (1994) Using dynamic time warping to find patterns in time series. In: Proceedings of the 3rd International Conference on Knowledge Discovery and Data Mining. AAAI Press, Seattle, WA, pp 359–370</w:t>
      </w:r>
    </w:p>
    <w:p w14:paraId="04CE6A8E"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Esenbuğa ÖG, Hauschild A (2020) Impact of flex power on GPS Block IIF differential code biases. GPS Solut 24(4):91. https://doi.org/10.1007/s10291-020-00996-x</w:t>
      </w:r>
    </w:p>
    <w:p w14:paraId="7DDA84C7"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Esenbuga ÖG, Hauschild A, Steigenberger P (2020) Impact of GPS Flex Power on Differential Code Bias Estimation for Block IIR-M and IIF Satellites. pp 2922–2930</w:t>
      </w:r>
    </w:p>
    <w:p w14:paraId="4324B32A"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Esenbuğa ÖG, Hauschild A, Steigenberger P (2023) Recent flex power changes. GPS Solut 27(3):104. https://doi.org/10.1007/s10291-023-01415-7</w:t>
      </w:r>
    </w:p>
    <w:p w14:paraId="71FA293F"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Han Q, Zhu KJ, Fu Y, Zhou T (2019) Monitoring and assessment of GPS signals during US attacking on Syria. J Navig Position 7(3):7–10</w:t>
      </w:r>
    </w:p>
    <w:p w14:paraId="250D51AC"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Jimenez-Banos D, Perello-Gisbert JV, Crisci M (2010) The measured effects of GPS flex power capability collected on sensor station data. In: 2010 5th ESA Workshop on Satellite Navigation Technologies and European Workshop on GNSS Signals and Signal Processing (NAVITEC). IEEE, Netherlands, pp 1–6</w:t>
      </w:r>
    </w:p>
    <w:p w14:paraId="0B02E9A9"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Liu M, Jiao W, Jia X (2020) GPS signal enhancement analysis in the US-Iranian conflict. GNSS World of China 45(1):31–36. https://doi.org/10.13442/j.gnss.1008-9268.2020.01.005</w:t>
      </w:r>
    </w:p>
    <w:p w14:paraId="09CAB863"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lastRenderedPageBreak/>
        <w:t>Liu T, Chen Q, Chen H, Jiang W, Song C, Zhou X (2024) Characteristics of Beidou-2 flex power and its impact on precise point positioning with ambiguity resolution. GPS Solut 28(4):152. https://doi.org/10.1007/s10291-024-01703-w</w:t>
      </w:r>
    </w:p>
    <w:p w14:paraId="41106616"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McKague DS, Ruf CS (2019) On-Orbit Trending of CYGNSS Data. In: IGARSS 2019 - 2019 IEEE International Geoscience and Remote Sensing Symposium. IEEE, Yokohama, Japan, pp 8722–8724</w:t>
      </w:r>
    </w:p>
    <w:p w14:paraId="2D2935B5"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Meng G, Ge H, Li B (2024) A real-time detection method for GPS flex power. GPS Solut 28(3):111. https://doi.org/10.1007/s10291-024-01653-3</w:t>
      </w:r>
    </w:p>
    <w:p w14:paraId="20FE20D2"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Said F, Jelenak Z, Park J, Chang PS (2022) The NOAA Track-Wise Wind Retrieval Algorithm and Product Assessment for CyGNSS. IEEE Trans Geosci Remote Sensing 60:1–24. https://doi.org/10.1109/TGRS.2021.3087426</w:t>
      </w:r>
    </w:p>
    <w:p w14:paraId="503DD761"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Steigenberger P, Thölert S, Montenbruck O (2019) Flex power on GPS Block IIR-M and IIF. GPS Solut 23(1):8. https://doi.org/10.1007/s10291-018-0797-8</w:t>
      </w:r>
    </w:p>
    <w:p w14:paraId="6F7C7BD4"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Tang X, Yuan M, Wang F (2022) Analysis of GPS P(Y) signal power enhancement based on the observations with a semi-codeless receiver. Satell Navig 3(1):26. https://doi.org/10.1186/s43020-022-00087-x</w:t>
      </w:r>
    </w:p>
    <w:p w14:paraId="15A75AD2"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Thoelert S, Hauschild A, Steigenberger P, Langley RB, Antreich F (2018) GPS IIR-M L1 Transmit Power Redistribution: Analysis of GNSS Receiver and High-Gain Antenna Data: GPS IIR-M L1 Transmit Power Redistribution. J Inst Navig 65(3):423–430. https://doi.org/10.1002/navi.250</w:t>
      </w:r>
    </w:p>
    <w:p w14:paraId="5053E5DB"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USCG Navigation Center (2025) NOTICE ADVISORY TO NAVSTAR USERS (NANU) 2025005: SVN80 (PRN01) USABLE JDAY 022/1731. https://www.navcen.uscg.gov/sites/default/files/gps/nanu/2025/2025005.nnu. Accessed 27 Aug 2025</w:t>
      </w:r>
    </w:p>
    <w:p w14:paraId="3DA5EBE9"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ang T, Ruf C (2021) Measuring GPS EIRP in Real-Time with a Spaceborne GNSS-Reflectometry Remote Sensing System. In: 2021 United States National Committee of URSI National Radio Science Meeting (USNC-URSI NRSM). IEEE, Boulder, CO, USA, pp 146–147</w:t>
      </w:r>
    </w:p>
    <w:p w14:paraId="21580BF5"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ang T, Ruf C, Gleason S, Block B, McKague D, O’Brien A (2019) A Real-Time EIRP Level 1 Calibration Algorithm for the CYGNSS Mission Using the Zenith Measurements. In: IGARSS 2019 - 2019 IEEE International Geoscience and Remote Sensing Symposium. IEEE, Yokohama, Japan, pp 8725–8728</w:t>
      </w:r>
    </w:p>
    <w:p w14:paraId="49CF8654"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ang T, Ruf CS, Gleason S, O’Brien AJ, McKague DS, Block BP, Russel A (2022) Dynamic Calibration of GPS Effective Isotropic Radiated Power for GNSS-Reflectometry Earth Remote Sensing. IEEE Trans Geosci Remote Sensing 60:1–12. https://doi.org/10.1109/TGRS.2021.3070238</w:t>
      </w:r>
    </w:p>
    <w:p w14:paraId="39611391"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u Z, Li S, Wan H, Ji M, Mao P, Xiong S (2024) Effects of BDS flex power on DCB estimation and PPP convergence. GPS Solut 28(1):41. https://doi.org/10.1007/s10291-023-01581-8</w:t>
      </w:r>
    </w:p>
    <w:p w14:paraId="5C386D5A"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Xiang Y, Xu Z, Gao Y, Yu W (2020) Understanding long-term variations in GPS differential code biases. GPS Solut 24(4):118. https://doi.org/10.1007/s10291-020-01034-6</w:t>
      </w:r>
    </w:p>
    <w:p w14:paraId="7BC80110"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lastRenderedPageBreak/>
        <w:t>Yang X, Liu W, Huang J, Xiao W, Wang F (2022) Real-time monitoring of GPS flex power based on machine learning. GPS Solut 26(3):73. https://doi.org/10.1007/s10291-022-01257-9</w:t>
      </w:r>
    </w:p>
    <w:p w14:paraId="760B1692" w14:textId="42DDCE2E" w:rsidR="00B8394E" w:rsidRDefault="003B6027" w:rsidP="005F2117">
      <w:pPr>
        <w:spacing w:after="120"/>
        <w:jc w:val="both"/>
        <w:rPr>
          <w:sz w:val="20"/>
        </w:rPr>
      </w:pPr>
      <w:r>
        <w:rPr>
          <w:sz w:val="20"/>
        </w:rPr>
        <w:fldChar w:fldCharType="end"/>
      </w:r>
    </w:p>
    <w:sectPr w:rsidR="00B8394E" w:rsidSect="00D075DC">
      <w:headerReference w:type="even" r:id="rId24"/>
      <w:headerReference w:type="default" r:id="rId25"/>
      <w:footerReference w:type="even" r:id="rId26"/>
      <w:footerReference w:type="default" r:id="rId27"/>
      <w:headerReference w:type="first" r:id="rId28"/>
      <w:footerReference w:type="first" r:id="rId29"/>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E99F0B" w14:textId="77777777" w:rsidR="00D94AF5" w:rsidRDefault="00D94AF5">
      <w:pPr>
        <w:ind w:firstLine="480"/>
      </w:pPr>
      <w:r>
        <w:separator/>
      </w:r>
    </w:p>
  </w:endnote>
  <w:endnote w:type="continuationSeparator" w:id="0">
    <w:p w14:paraId="07C5D84F" w14:textId="77777777" w:rsidR="00D94AF5" w:rsidRDefault="00D94AF5">
      <w:pPr>
        <w:ind w:firstLine="480"/>
      </w:pPr>
      <w:r>
        <w:continuationSeparator/>
      </w:r>
    </w:p>
  </w:endnote>
  <w:endnote w:type="continuationNotice" w:id="1">
    <w:p w14:paraId="6B2B5FCD" w14:textId="77777777" w:rsidR="00D94AF5" w:rsidRDefault="00D94AF5">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D44988" w14:textId="77777777" w:rsidR="00D94AF5" w:rsidRDefault="00D94AF5">
      <w:pPr>
        <w:ind w:firstLine="480"/>
      </w:pPr>
      <w:r>
        <w:separator/>
      </w:r>
    </w:p>
  </w:footnote>
  <w:footnote w:type="continuationSeparator" w:id="0">
    <w:p w14:paraId="1D29A650" w14:textId="77777777" w:rsidR="00D94AF5" w:rsidRDefault="00D94AF5">
      <w:pPr>
        <w:ind w:firstLine="480"/>
      </w:pPr>
      <w:r>
        <w:continuationSeparator/>
      </w:r>
    </w:p>
  </w:footnote>
  <w:footnote w:type="continuationNotice" w:id="1">
    <w:p w14:paraId="1D131EF4" w14:textId="77777777" w:rsidR="00D94AF5" w:rsidRDefault="00D94AF5">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embedSystemFont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0A40"/>
    <w:rsid w:val="00001244"/>
    <w:rsid w:val="0000143B"/>
    <w:rsid w:val="000017A6"/>
    <w:rsid w:val="00001947"/>
    <w:rsid w:val="00001B88"/>
    <w:rsid w:val="00001C67"/>
    <w:rsid w:val="00001D38"/>
    <w:rsid w:val="00002B34"/>
    <w:rsid w:val="0000336F"/>
    <w:rsid w:val="00003695"/>
    <w:rsid w:val="000043FF"/>
    <w:rsid w:val="00004593"/>
    <w:rsid w:val="000048E8"/>
    <w:rsid w:val="0000497A"/>
    <w:rsid w:val="000049E2"/>
    <w:rsid w:val="000053E6"/>
    <w:rsid w:val="00006843"/>
    <w:rsid w:val="00006D85"/>
    <w:rsid w:val="00006E1E"/>
    <w:rsid w:val="00007267"/>
    <w:rsid w:val="00007479"/>
    <w:rsid w:val="00007C00"/>
    <w:rsid w:val="00007FEF"/>
    <w:rsid w:val="00011D7C"/>
    <w:rsid w:val="00012F2C"/>
    <w:rsid w:val="0001396E"/>
    <w:rsid w:val="00014E61"/>
    <w:rsid w:val="00014F7B"/>
    <w:rsid w:val="0001567F"/>
    <w:rsid w:val="000166DD"/>
    <w:rsid w:val="0001697F"/>
    <w:rsid w:val="000173E1"/>
    <w:rsid w:val="000173ED"/>
    <w:rsid w:val="00017807"/>
    <w:rsid w:val="00021154"/>
    <w:rsid w:val="00022068"/>
    <w:rsid w:val="00022230"/>
    <w:rsid w:val="00022241"/>
    <w:rsid w:val="0002341F"/>
    <w:rsid w:val="00024BA4"/>
    <w:rsid w:val="00026B27"/>
    <w:rsid w:val="00026DC2"/>
    <w:rsid w:val="00030148"/>
    <w:rsid w:val="0003068F"/>
    <w:rsid w:val="00030850"/>
    <w:rsid w:val="00030E03"/>
    <w:rsid w:val="00030E34"/>
    <w:rsid w:val="000314A2"/>
    <w:rsid w:val="00031A1E"/>
    <w:rsid w:val="00031A35"/>
    <w:rsid w:val="00032566"/>
    <w:rsid w:val="000328C9"/>
    <w:rsid w:val="00032CC0"/>
    <w:rsid w:val="00032EF8"/>
    <w:rsid w:val="000339B9"/>
    <w:rsid w:val="00033C98"/>
    <w:rsid w:val="00034B54"/>
    <w:rsid w:val="0003519A"/>
    <w:rsid w:val="00035520"/>
    <w:rsid w:val="000356E1"/>
    <w:rsid w:val="00035912"/>
    <w:rsid w:val="0003654E"/>
    <w:rsid w:val="000369C0"/>
    <w:rsid w:val="00036C3A"/>
    <w:rsid w:val="000370D7"/>
    <w:rsid w:val="000371D5"/>
    <w:rsid w:val="0003779E"/>
    <w:rsid w:val="00037CEE"/>
    <w:rsid w:val="00040529"/>
    <w:rsid w:val="00040910"/>
    <w:rsid w:val="000416F8"/>
    <w:rsid w:val="00041FA3"/>
    <w:rsid w:val="00042314"/>
    <w:rsid w:val="00042498"/>
    <w:rsid w:val="00042D2C"/>
    <w:rsid w:val="00043435"/>
    <w:rsid w:val="000436DB"/>
    <w:rsid w:val="00044455"/>
    <w:rsid w:val="000447CC"/>
    <w:rsid w:val="000449C7"/>
    <w:rsid w:val="000452F8"/>
    <w:rsid w:val="000468E2"/>
    <w:rsid w:val="00046F1A"/>
    <w:rsid w:val="00047D35"/>
    <w:rsid w:val="00047D61"/>
    <w:rsid w:val="00050049"/>
    <w:rsid w:val="000500B9"/>
    <w:rsid w:val="00050902"/>
    <w:rsid w:val="00050B66"/>
    <w:rsid w:val="00050D23"/>
    <w:rsid w:val="000514D9"/>
    <w:rsid w:val="00051621"/>
    <w:rsid w:val="0005182E"/>
    <w:rsid w:val="000529D0"/>
    <w:rsid w:val="000535F7"/>
    <w:rsid w:val="00054539"/>
    <w:rsid w:val="000546C1"/>
    <w:rsid w:val="000558DA"/>
    <w:rsid w:val="00056685"/>
    <w:rsid w:val="00056DAF"/>
    <w:rsid w:val="00057A41"/>
    <w:rsid w:val="00057B74"/>
    <w:rsid w:val="00057CC9"/>
    <w:rsid w:val="0006006E"/>
    <w:rsid w:val="0006015B"/>
    <w:rsid w:val="00060500"/>
    <w:rsid w:val="00060AF7"/>
    <w:rsid w:val="00061651"/>
    <w:rsid w:val="00061DFB"/>
    <w:rsid w:val="000625C4"/>
    <w:rsid w:val="00062C35"/>
    <w:rsid w:val="00063053"/>
    <w:rsid w:val="00063FF3"/>
    <w:rsid w:val="00064A26"/>
    <w:rsid w:val="00064D07"/>
    <w:rsid w:val="000651B7"/>
    <w:rsid w:val="0006528B"/>
    <w:rsid w:val="000656BF"/>
    <w:rsid w:val="00065A5D"/>
    <w:rsid w:val="00066343"/>
    <w:rsid w:val="000666BF"/>
    <w:rsid w:val="0006683E"/>
    <w:rsid w:val="00066999"/>
    <w:rsid w:val="00067308"/>
    <w:rsid w:val="00067D81"/>
    <w:rsid w:val="00070650"/>
    <w:rsid w:val="00070A60"/>
    <w:rsid w:val="00070B34"/>
    <w:rsid w:val="00071393"/>
    <w:rsid w:val="000714E2"/>
    <w:rsid w:val="00071AB4"/>
    <w:rsid w:val="00071D9B"/>
    <w:rsid w:val="00072487"/>
    <w:rsid w:val="00072FE3"/>
    <w:rsid w:val="000733EF"/>
    <w:rsid w:val="00073F1F"/>
    <w:rsid w:val="0007451A"/>
    <w:rsid w:val="00074EFD"/>
    <w:rsid w:val="000751B6"/>
    <w:rsid w:val="000759C0"/>
    <w:rsid w:val="00076CF7"/>
    <w:rsid w:val="00076EF2"/>
    <w:rsid w:val="0007755D"/>
    <w:rsid w:val="00077A63"/>
    <w:rsid w:val="000806F8"/>
    <w:rsid w:val="000807D8"/>
    <w:rsid w:val="00081506"/>
    <w:rsid w:val="00081560"/>
    <w:rsid w:val="00081C07"/>
    <w:rsid w:val="000826E3"/>
    <w:rsid w:val="00082B46"/>
    <w:rsid w:val="0008312F"/>
    <w:rsid w:val="0008324D"/>
    <w:rsid w:val="000834A1"/>
    <w:rsid w:val="00084B49"/>
    <w:rsid w:val="00084B79"/>
    <w:rsid w:val="00084D59"/>
    <w:rsid w:val="00085537"/>
    <w:rsid w:val="00085768"/>
    <w:rsid w:val="00085811"/>
    <w:rsid w:val="0008597E"/>
    <w:rsid w:val="00085BA5"/>
    <w:rsid w:val="00086B83"/>
    <w:rsid w:val="00087899"/>
    <w:rsid w:val="00087B8C"/>
    <w:rsid w:val="00087F6D"/>
    <w:rsid w:val="00091391"/>
    <w:rsid w:val="00091954"/>
    <w:rsid w:val="0009199C"/>
    <w:rsid w:val="000919A5"/>
    <w:rsid w:val="00092499"/>
    <w:rsid w:val="000930BB"/>
    <w:rsid w:val="00093AFC"/>
    <w:rsid w:val="00093C28"/>
    <w:rsid w:val="00094789"/>
    <w:rsid w:val="00094BFE"/>
    <w:rsid w:val="00094C97"/>
    <w:rsid w:val="0009537A"/>
    <w:rsid w:val="00095C75"/>
    <w:rsid w:val="00095D2E"/>
    <w:rsid w:val="00095FA8"/>
    <w:rsid w:val="00096796"/>
    <w:rsid w:val="00096C99"/>
    <w:rsid w:val="00097C85"/>
    <w:rsid w:val="000A0272"/>
    <w:rsid w:val="000A078A"/>
    <w:rsid w:val="000A183C"/>
    <w:rsid w:val="000A1E69"/>
    <w:rsid w:val="000A265E"/>
    <w:rsid w:val="000A34BE"/>
    <w:rsid w:val="000A34DA"/>
    <w:rsid w:val="000A4695"/>
    <w:rsid w:val="000A5466"/>
    <w:rsid w:val="000A5A43"/>
    <w:rsid w:val="000A67C5"/>
    <w:rsid w:val="000A751D"/>
    <w:rsid w:val="000A7656"/>
    <w:rsid w:val="000B0253"/>
    <w:rsid w:val="000B03D8"/>
    <w:rsid w:val="000B0A82"/>
    <w:rsid w:val="000B1315"/>
    <w:rsid w:val="000B1D38"/>
    <w:rsid w:val="000B1FF0"/>
    <w:rsid w:val="000B234C"/>
    <w:rsid w:val="000B280C"/>
    <w:rsid w:val="000B2837"/>
    <w:rsid w:val="000B28E4"/>
    <w:rsid w:val="000B3715"/>
    <w:rsid w:val="000B3FC5"/>
    <w:rsid w:val="000B4D05"/>
    <w:rsid w:val="000B4D65"/>
    <w:rsid w:val="000B537D"/>
    <w:rsid w:val="000B6C42"/>
    <w:rsid w:val="000B6D22"/>
    <w:rsid w:val="000B71AA"/>
    <w:rsid w:val="000C0B89"/>
    <w:rsid w:val="000C127B"/>
    <w:rsid w:val="000C14EA"/>
    <w:rsid w:val="000C15CB"/>
    <w:rsid w:val="000C1743"/>
    <w:rsid w:val="000C1B73"/>
    <w:rsid w:val="000C24FD"/>
    <w:rsid w:val="000C29D9"/>
    <w:rsid w:val="000C2BB5"/>
    <w:rsid w:val="000C33A4"/>
    <w:rsid w:val="000C3D60"/>
    <w:rsid w:val="000C435A"/>
    <w:rsid w:val="000C450F"/>
    <w:rsid w:val="000C47F2"/>
    <w:rsid w:val="000C4A26"/>
    <w:rsid w:val="000C564D"/>
    <w:rsid w:val="000C5C9C"/>
    <w:rsid w:val="000C636A"/>
    <w:rsid w:val="000C6EF9"/>
    <w:rsid w:val="000C721E"/>
    <w:rsid w:val="000C7BAF"/>
    <w:rsid w:val="000D0552"/>
    <w:rsid w:val="000D0808"/>
    <w:rsid w:val="000D0DCF"/>
    <w:rsid w:val="000D1ACD"/>
    <w:rsid w:val="000D2E30"/>
    <w:rsid w:val="000D3720"/>
    <w:rsid w:val="000D41C9"/>
    <w:rsid w:val="000D45DD"/>
    <w:rsid w:val="000D4BAB"/>
    <w:rsid w:val="000D4E66"/>
    <w:rsid w:val="000D5045"/>
    <w:rsid w:val="000D5095"/>
    <w:rsid w:val="000D5A3A"/>
    <w:rsid w:val="000D6BAA"/>
    <w:rsid w:val="000D7CFA"/>
    <w:rsid w:val="000E000F"/>
    <w:rsid w:val="000E0D3F"/>
    <w:rsid w:val="000E1329"/>
    <w:rsid w:val="000E13D9"/>
    <w:rsid w:val="000E1D06"/>
    <w:rsid w:val="000E2552"/>
    <w:rsid w:val="000E2EBB"/>
    <w:rsid w:val="000E335F"/>
    <w:rsid w:val="000E3B33"/>
    <w:rsid w:val="000E5550"/>
    <w:rsid w:val="000E566E"/>
    <w:rsid w:val="000E5E1D"/>
    <w:rsid w:val="000E6A76"/>
    <w:rsid w:val="000E6D3E"/>
    <w:rsid w:val="000E7975"/>
    <w:rsid w:val="000E7A0C"/>
    <w:rsid w:val="000F01E1"/>
    <w:rsid w:val="000F0EA4"/>
    <w:rsid w:val="000F10BD"/>
    <w:rsid w:val="000F10F5"/>
    <w:rsid w:val="000F1A0B"/>
    <w:rsid w:val="000F22F2"/>
    <w:rsid w:val="000F2AC9"/>
    <w:rsid w:val="000F2C51"/>
    <w:rsid w:val="000F3CE7"/>
    <w:rsid w:val="000F3E39"/>
    <w:rsid w:val="000F42FD"/>
    <w:rsid w:val="000F4781"/>
    <w:rsid w:val="000F4D6F"/>
    <w:rsid w:val="000F4ED8"/>
    <w:rsid w:val="000F4F0A"/>
    <w:rsid w:val="000F53CD"/>
    <w:rsid w:val="000F5747"/>
    <w:rsid w:val="000F5AF1"/>
    <w:rsid w:val="000F6452"/>
    <w:rsid w:val="000F6509"/>
    <w:rsid w:val="000F6E30"/>
    <w:rsid w:val="000F78B2"/>
    <w:rsid w:val="00100EFE"/>
    <w:rsid w:val="001018A6"/>
    <w:rsid w:val="00101DFC"/>
    <w:rsid w:val="00101E5D"/>
    <w:rsid w:val="00102124"/>
    <w:rsid w:val="0010220E"/>
    <w:rsid w:val="001022B8"/>
    <w:rsid w:val="00102B21"/>
    <w:rsid w:val="00102CB5"/>
    <w:rsid w:val="00103F35"/>
    <w:rsid w:val="00104822"/>
    <w:rsid w:val="0010556A"/>
    <w:rsid w:val="001055A1"/>
    <w:rsid w:val="001055E5"/>
    <w:rsid w:val="0010580C"/>
    <w:rsid w:val="00105CAE"/>
    <w:rsid w:val="00106392"/>
    <w:rsid w:val="001069E4"/>
    <w:rsid w:val="00106AD4"/>
    <w:rsid w:val="00106F8D"/>
    <w:rsid w:val="0010787F"/>
    <w:rsid w:val="00110AEC"/>
    <w:rsid w:val="00110BAF"/>
    <w:rsid w:val="00112375"/>
    <w:rsid w:val="00112C26"/>
    <w:rsid w:val="00112D71"/>
    <w:rsid w:val="0011379D"/>
    <w:rsid w:val="0011477D"/>
    <w:rsid w:val="00114CFE"/>
    <w:rsid w:val="001152A0"/>
    <w:rsid w:val="001158E8"/>
    <w:rsid w:val="001161EE"/>
    <w:rsid w:val="001162B4"/>
    <w:rsid w:val="00117248"/>
    <w:rsid w:val="00120DB7"/>
    <w:rsid w:val="00120F9D"/>
    <w:rsid w:val="00121309"/>
    <w:rsid w:val="00121508"/>
    <w:rsid w:val="00121519"/>
    <w:rsid w:val="00121E6B"/>
    <w:rsid w:val="00121F01"/>
    <w:rsid w:val="0012224B"/>
    <w:rsid w:val="00122AC2"/>
    <w:rsid w:val="00122BDB"/>
    <w:rsid w:val="00123217"/>
    <w:rsid w:val="0012322C"/>
    <w:rsid w:val="00123D4F"/>
    <w:rsid w:val="0012499C"/>
    <w:rsid w:val="00124B41"/>
    <w:rsid w:val="00124F16"/>
    <w:rsid w:val="00125390"/>
    <w:rsid w:val="0012544C"/>
    <w:rsid w:val="0012688F"/>
    <w:rsid w:val="00126E65"/>
    <w:rsid w:val="00127FC1"/>
    <w:rsid w:val="0013021B"/>
    <w:rsid w:val="001307B8"/>
    <w:rsid w:val="00130B9C"/>
    <w:rsid w:val="00130F17"/>
    <w:rsid w:val="00131B37"/>
    <w:rsid w:val="00131CC1"/>
    <w:rsid w:val="00132AB8"/>
    <w:rsid w:val="00132B17"/>
    <w:rsid w:val="001337EA"/>
    <w:rsid w:val="00133ADE"/>
    <w:rsid w:val="00133EF7"/>
    <w:rsid w:val="00133FA1"/>
    <w:rsid w:val="001341D1"/>
    <w:rsid w:val="001353E0"/>
    <w:rsid w:val="001356FA"/>
    <w:rsid w:val="00136E84"/>
    <w:rsid w:val="00137167"/>
    <w:rsid w:val="0014048B"/>
    <w:rsid w:val="001408AD"/>
    <w:rsid w:val="00140A43"/>
    <w:rsid w:val="001410F1"/>
    <w:rsid w:val="001419A9"/>
    <w:rsid w:val="00142197"/>
    <w:rsid w:val="00142857"/>
    <w:rsid w:val="00142AEA"/>
    <w:rsid w:val="00142C4F"/>
    <w:rsid w:val="00142D92"/>
    <w:rsid w:val="00143252"/>
    <w:rsid w:val="001432FD"/>
    <w:rsid w:val="001434A2"/>
    <w:rsid w:val="001436DE"/>
    <w:rsid w:val="001439A9"/>
    <w:rsid w:val="00144948"/>
    <w:rsid w:val="00144A38"/>
    <w:rsid w:val="00145195"/>
    <w:rsid w:val="001451B5"/>
    <w:rsid w:val="001459F6"/>
    <w:rsid w:val="00146358"/>
    <w:rsid w:val="00146A10"/>
    <w:rsid w:val="00146B7F"/>
    <w:rsid w:val="00146E77"/>
    <w:rsid w:val="00147224"/>
    <w:rsid w:val="00147C6F"/>
    <w:rsid w:val="00147CC5"/>
    <w:rsid w:val="00147D94"/>
    <w:rsid w:val="00147F06"/>
    <w:rsid w:val="00147FB9"/>
    <w:rsid w:val="00150457"/>
    <w:rsid w:val="0015285A"/>
    <w:rsid w:val="0015289A"/>
    <w:rsid w:val="00152E84"/>
    <w:rsid w:val="00154966"/>
    <w:rsid w:val="00154B9A"/>
    <w:rsid w:val="00155276"/>
    <w:rsid w:val="001556E1"/>
    <w:rsid w:val="00157236"/>
    <w:rsid w:val="001573A8"/>
    <w:rsid w:val="001574D7"/>
    <w:rsid w:val="00157876"/>
    <w:rsid w:val="00157C55"/>
    <w:rsid w:val="0016013F"/>
    <w:rsid w:val="00160A7B"/>
    <w:rsid w:val="00160CA2"/>
    <w:rsid w:val="00160ED1"/>
    <w:rsid w:val="00161B3D"/>
    <w:rsid w:val="00162ABE"/>
    <w:rsid w:val="00162E9D"/>
    <w:rsid w:val="001630A0"/>
    <w:rsid w:val="001639E3"/>
    <w:rsid w:val="00164041"/>
    <w:rsid w:val="001646D1"/>
    <w:rsid w:val="001647E8"/>
    <w:rsid w:val="00164F93"/>
    <w:rsid w:val="001656DD"/>
    <w:rsid w:val="0016570B"/>
    <w:rsid w:val="00165E08"/>
    <w:rsid w:val="0016611A"/>
    <w:rsid w:val="001671DA"/>
    <w:rsid w:val="001674D6"/>
    <w:rsid w:val="0016764F"/>
    <w:rsid w:val="00167A07"/>
    <w:rsid w:val="00167E74"/>
    <w:rsid w:val="00167F27"/>
    <w:rsid w:val="00171B97"/>
    <w:rsid w:val="00171CB6"/>
    <w:rsid w:val="001720FB"/>
    <w:rsid w:val="001721FB"/>
    <w:rsid w:val="001729D1"/>
    <w:rsid w:val="0017337B"/>
    <w:rsid w:val="00174160"/>
    <w:rsid w:val="00174558"/>
    <w:rsid w:val="00174E20"/>
    <w:rsid w:val="00175052"/>
    <w:rsid w:val="0017588A"/>
    <w:rsid w:val="00176F27"/>
    <w:rsid w:val="00177506"/>
    <w:rsid w:val="00177C16"/>
    <w:rsid w:val="00183CD1"/>
    <w:rsid w:val="00183EC4"/>
    <w:rsid w:val="00183F94"/>
    <w:rsid w:val="001840E6"/>
    <w:rsid w:val="0018461E"/>
    <w:rsid w:val="00184B2F"/>
    <w:rsid w:val="00184C3C"/>
    <w:rsid w:val="0018596F"/>
    <w:rsid w:val="00185E2A"/>
    <w:rsid w:val="00186518"/>
    <w:rsid w:val="00187626"/>
    <w:rsid w:val="0019035B"/>
    <w:rsid w:val="00190533"/>
    <w:rsid w:val="00190693"/>
    <w:rsid w:val="00190843"/>
    <w:rsid w:val="001909F4"/>
    <w:rsid w:val="00190CCB"/>
    <w:rsid w:val="00191804"/>
    <w:rsid w:val="00192501"/>
    <w:rsid w:val="00193118"/>
    <w:rsid w:val="001945C5"/>
    <w:rsid w:val="00194607"/>
    <w:rsid w:val="00194A6A"/>
    <w:rsid w:val="00194AAB"/>
    <w:rsid w:val="00194B08"/>
    <w:rsid w:val="00194FAE"/>
    <w:rsid w:val="00195051"/>
    <w:rsid w:val="001954AE"/>
    <w:rsid w:val="00195841"/>
    <w:rsid w:val="00196528"/>
    <w:rsid w:val="0019665B"/>
    <w:rsid w:val="00196801"/>
    <w:rsid w:val="00196868"/>
    <w:rsid w:val="00196A7D"/>
    <w:rsid w:val="00197796"/>
    <w:rsid w:val="00197EEC"/>
    <w:rsid w:val="00197F5A"/>
    <w:rsid w:val="001A0270"/>
    <w:rsid w:val="001A0C80"/>
    <w:rsid w:val="001A16C3"/>
    <w:rsid w:val="001A1BD7"/>
    <w:rsid w:val="001A245A"/>
    <w:rsid w:val="001A25EA"/>
    <w:rsid w:val="001A37BE"/>
    <w:rsid w:val="001A3978"/>
    <w:rsid w:val="001A3DAF"/>
    <w:rsid w:val="001A3E98"/>
    <w:rsid w:val="001A3F60"/>
    <w:rsid w:val="001A4128"/>
    <w:rsid w:val="001A4273"/>
    <w:rsid w:val="001A543B"/>
    <w:rsid w:val="001A5B07"/>
    <w:rsid w:val="001A5B27"/>
    <w:rsid w:val="001A6518"/>
    <w:rsid w:val="001A693A"/>
    <w:rsid w:val="001A6B5C"/>
    <w:rsid w:val="001A6E53"/>
    <w:rsid w:val="001A7267"/>
    <w:rsid w:val="001B06BE"/>
    <w:rsid w:val="001B092D"/>
    <w:rsid w:val="001B095B"/>
    <w:rsid w:val="001B096F"/>
    <w:rsid w:val="001B1EF3"/>
    <w:rsid w:val="001B21F1"/>
    <w:rsid w:val="001B2B93"/>
    <w:rsid w:val="001B2F13"/>
    <w:rsid w:val="001B3E2B"/>
    <w:rsid w:val="001B3EDA"/>
    <w:rsid w:val="001B403E"/>
    <w:rsid w:val="001B540D"/>
    <w:rsid w:val="001B5D2A"/>
    <w:rsid w:val="001B5EB7"/>
    <w:rsid w:val="001B7BB5"/>
    <w:rsid w:val="001B7C0B"/>
    <w:rsid w:val="001C10BA"/>
    <w:rsid w:val="001C15BF"/>
    <w:rsid w:val="001C177D"/>
    <w:rsid w:val="001C2B5E"/>
    <w:rsid w:val="001C2FB5"/>
    <w:rsid w:val="001C382C"/>
    <w:rsid w:val="001C3C0C"/>
    <w:rsid w:val="001C3EA3"/>
    <w:rsid w:val="001C4D24"/>
    <w:rsid w:val="001C5B51"/>
    <w:rsid w:val="001C5D83"/>
    <w:rsid w:val="001C716D"/>
    <w:rsid w:val="001C7ABE"/>
    <w:rsid w:val="001C7BFD"/>
    <w:rsid w:val="001C7D70"/>
    <w:rsid w:val="001D03E4"/>
    <w:rsid w:val="001D0456"/>
    <w:rsid w:val="001D1B60"/>
    <w:rsid w:val="001D1E30"/>
    <w:rsid w:val="001D2A09"/>
    <w:rsid w:val="001D2DF1"/>
    <w:rsid w:val="001D3491"/>
    <w:rsid w:val="001D3589"/>
    <w:rsid w:val="001D35BD"/>
    <w:rsid w:val="001D37C8"/>
    <w:rsid w:val="001D39CC"/>
    <w:rsid w:val="001D4758"/>
    <w:rsid w:val="001D4882"/>
    <w:rsid w:val="001D5157"/>
    <w:rsid w:val="001D52B0"/>
    <w:rsid w:val="001D60A5"/>
    <w:rsid w:val="001D697D"/>
    <w:rsid w:val="001D6DCB"/>
    <w:rsid w:val="001D7617"/>
    <w:rsid w:val="001D7C2B"/>
    <w:rsid w:val="001D7CB8"/>
    <w:rsid w:val="001D7F27"/>
    <w:rsid w:val="001E0392"/>
    <w:rsid w:val="001E092C"/>
    <w:rsid w:val="001E0C8A"/>
    <w:rsid w:val="001E12F6"/>
    <w:rsid w:val="001E1B9A"/>
    <w:rsid w:val="001E1F35"/>
    <w:rsid w:val="001E2987"/>
    <w:rsid w:val="001E3CDC"/>
    <w:rsid w:val="001E3E1A"/>
    <w:rsid w:val="001E3FB4"/>
    <w:rsid w:val="001E41E4"/>
    <w:rsid w:val="001E4381"/>
    <w:rsid w:val="001E47C5"/>
    <w:rsid w:val="001E4B36"/>
    <w:rsid w:val="001E4D0C"/>
    <w:rsid w:val="001E548F"/>
    <w:rsid w:val="001E54C7"/>
    <w:rsid w:val="001E5832"/>
    <w:rsid w:val="001E58FC"/>
    <w:rsid w:val="001E6493"/>
    <w:rsid w:val="001E6986"/>
    <w:rsid w:val="001E6BF7"/>
    <w:rsid w:val="001E70D0"/>
    <w:rsid w:val="001F0B38"/>
    <w:rsid w:val="001F1DF1"/>
    <w:rsid w:val="001F2A69"/>
    <w:rsid w:val="001F3739"/>
    <w:rsid w:val="001F43A9"/>
    <w:rsid w:val="001F49D3"/>
    <w:rsid w:val="001F49F6"/>
    <w:rsid w:val="001F4B11"/>
    <w:rsid w:val="001F4FCD"/>
    <w:rsid w:val="001F5404"/>
    <w:rsid w:val="001F65B5"/>
    <w:rsid w:val="001F6633"/>
    <w:rsid w:val="001F6F38"/>
    <w:rsid w:val="001F78A8"/>
    <w:rsid w:val="001F7A14"/>
    <w:rsid w:val="002000D5"/>
    <w:rsid w:val="00200CAC"/>
    <w:rsid w:val="00201047"/>
    <w:rsid w:val="00201CF8"/>
    <w:rsid w:val="00201E99"/>
    <w:rsid w:val="0020259B"/>
    <w:rsid w:val="002029BB"/>
    <w:rsid w:val="00203726"/>
    <w:rsid w:val="00204111"/>
    <w:rsid w:val="002043D3"/>
    <w:rsid w:val="002069C4"/>
    <w:rsid w:val="00206A60"/>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438"/>
    <w:rsid w:val="0021187B"/>
    <w:rsid w:val="00212504"/>
    <w:rsid w:val="00212962"/>
    <w:rsid w:val="00213352"/>
    <w:rsid w:val="00213574"/>
    <w:rsid w:val="00213C7C"/>
    <w:rsid w:val="002147DC"/>
    <w:rsid w:val="002155E0"/>
    <w:rsid w:val="00215ED8"/>
    <w:rsid w:val="00215F02"/>
    <w:rsid w:val="00216065"/>
    <w:rsid w:val="0021750B"/>
    <w:rsid w:val="00217AC1"/>
    <w:rsid w:val="00217E05"/>
    <w:rsid w:val="002209FC"/>
    <w:rsid w:val="00221090"/>
    <w:rsid w:val="00221533"/>
    <w:rsid w:val="00221792"/>
    <w:rsid w:val="002223F2"/>
    <w:rsid w:val="00222442"/>
    <w:rsid w:val="0022294B"/>
    <w:rsid w:val="00222FAA"/>
    <w:rsid w:val="002234E7"/>
    <w:rsid w:val="00223D23"/>
    <w:rsid w:val="002241F4"/>
    <w:rsid w:val="002249CB"/>
    <w:rsid w:val="00225809"/>
    <w:rsid w:val="00225DCF"/>
    <w:rsid w:val="00225E90"/>
    <w:rsid w:val="002260D2"/>
    <w:rsid w:val="00226218"/>
    <w:rsid w:val="00226937"/>
    <w:rsid w:val="00230004"/>
    <w:rsid w:val="00230563"/>
    <w:rsid w:val="00230612"/>
    <w:rsid w:val="00230856"/>
    <w:rsid w:val="00230D44"/>
    <w:rsid w:val="00230ECA"/>
    <w:rsid w:val="00231460"/>
    <w:rsid w:val="00231562"/>
    <w:rsid w:val="002317C7"/>
    <w:rsid w:val="0023335A"/>
    <w:rsid w:val="00233A8C"/>
    <w:rsid w:val="00233D8A"/>
    <w:rsid w:val="00234DFC"/>
    <w:rsid w:val="002356AD"/>
    <w:rsid w:val="002357A4"/>
    <w:rsid w:val="002357FB"/>
    <w:rsid w:val="002359CB"/>
    <w:rsid w:val="00235BCD"/>
    <w:rsid w:val="00236293"/>
    <w:rsid w:val="00236CA8"/>
    <w:rsid w:val="00240B28"/>
    <w:rsid w:val="00240E83"/>
    <w:rsid w:val="0024174D"/>
    <w:rsid w:val="00241F1B"/>
    <w:rsid w:val="00242AE4"/>
    <w:rsid w:val="00242F92"/>
    <w:rsid w:val="00243CB4"/>
    <w:rsid w:val="002440FB"/>
    <w:rsid w:val="0024418D"/>
    <w:rsid w:val="00244A6C"/>
    <w:rsid w:val="00245484"/>
    <w:rsid w:val="00245A2E"/>
    <w:rsid w:val="00245DA9"/>
    <w:rsid w:val="0024625B"/>
    <w:rsid w:val="00246C39"/>
    <w:rsid w:val="00247D62"/>
    <w:rsid w:val="002503B7"/>
    <w:rsid w:val="002510AE"/>
    <w:rsid w:val="0025168E"/>
    <w:rsid w:val="00251D14"/>
    <w:rsid w:val="00251E9B"/>
    <w:rsid w:val="002528BA"/>
    <w:rsid w:val="00253192"/>
    <w:rsid w:val="0025326F"/>
    <w:rsid w:val="002533ED"/>
    <w:rsid w:val="0025349F"/>
    <w:rsid w:val="00253551"/>
    <w:rsid w:val="002535EE"/>
    <w:rsid w:val="002540AA"/>
    <w:rsid w:val="002541F5"/>
    <w:rsid w:val="00254CF9"/>
    <w:rsid w:val="00255368"/>
    <w:rsid w:val="00255788"/>
    <w:rsid w:val="0025598C"/>
    <w:rsid w:val="00255DBB"/>
    <w:rsid w:val="0025619B"/>
    <w:rsid w:val="002566CE"/>
    <w:rsid w:val="00257212"/>
    <w:rsid w:val="00257419"/>
    <w:rsid w:val="00257868"/>
    <w:rsid w:val="00257E73"/>
    <w:rsid w:val="0026179D"/>
    <w:rsid w:val="0026191A"/>
    <w:rsid w:val="00261F77"/>
    <w:rsid w:val="00262D98"/>
    <w:rsid w:val="002635BD"/>
    <w:rsid w:val="0026361C"/>
    <w:rsid w:val="00263FC0"/>
    <w:rsid w:val="0026416F"/>
    <w:rsid w:val="00264346"/>
    <w:rsid w:val="00264CE5"/>
    <w:rsid w:val="002668C1"/>
    <w:rsid w:val="002671D9"/>
    <w:rsid w:val="0026744B"/>
    <w:rsid w:val="00267803"/>
    <w:rsid w:val="00267819"/>
    <w:rsid w:val="00267984"/>
    <w:rsid w:val="002709DB"/>
    <w:rsid w:val="00271E5A"/>
    <w:rsid w:val="00272635"/>
    <w:rsid w:val="00273DF3"/>
    <w:rsid w:val="00274F6A"/>
    <w:rsid w:val="00275020"/>
    <w:rsid w:val="002753BC"/>
    <w:rsid w:val="002758B0"/>
    <w:rsid w:val="002758F1"/>
    <w:rsid w:val="002759B1"/>
    <w:rsid w:val="00275CF6"/>
    <w:rsid w:val="0027677B"/>
    <w:rsid w:val="0027708A"/>
    <w:rsid w:val="00277166"/>
    <w:rsid w:val="0027727F"/>
    <w:rsid w:val="002772A6"/>
    <w:rsid w:val="00277529"/>
    <w:rsid w:val="00277719"/>
    <w:rsid w:val="002777F9"/>
    <w:rsid w:val="00277CD4"/>
    <w:rsid w:val="00280562"/>
    <w:rsid w:val="002806E0"/>
    <w:rsid w:val="00280841"/>
    <w:rsid w:val="00281819"/>
    <w:rsid w:val="00281A15"/>
    <w:rsid w:val="00281B46"/>
    <w:rsid w:val="00281BDC"/>
    <w:rsid w:val="00281D82"/>
    <w:rsid w:val="00281F47"/>
    <w:rsid w:val="00283385"/>
    <w:rsid w:val="002836C5"/>
    <w:rsid w:val="0028442C"/>
    <w:rsid w:val="00284E8A"/>
    <w:rsid w:val="002850A4"/>
    <w:rsid w:val="0028510F"/>
    <w:rsid w:val="00287055"/>
    <w:rsid w:val="002875C7"/>
    <w:rsid w:val="002877DE"/>
    <w:rsid w:val="0029008E"/>
    <w:rsid w:val="002907C5"/>
    <w:rsid w:val="00290F22"/>
    <w:rsid w:val="00291ADA"/>
    <w:rsid w:val="00291FBE"/>
    <w:rsid w:val="00292135"/>
    <w:rsid w:val="00292220"/>
    <w:rsid w:val="00292683"/>
    <w:rsid w:val="002927F3"/>
    <w:rsid w:val="00292892"/>
    <w:rsid w:val="00292916"/>
    <w:rsid w:val="00294895"/>
    <w:rsid w:val="00294B8C"/>
    <w:rsid w:val="00295031"/>
    <w:rsid w:val="002950AF"/>
    <w:rsid w:val="00296129"/>
    <w:rsid w:val="00297E7D"/>
    <w:rsid w:val="002A088E"/>
    <w:rsid w:val="002A0E38"/>
    <w:rsid w:val="002A0FD9"/>
    <w:rsid w:val="002A15B1"/>
    <w:rsid w:val="002A1B74"/>
    <w:rsid w:val="002A3282"/>
    <w:rsid w:val="002A4247"/>
    <w:rsid w:val="002A4729"/>
    <w:rsid w:val="002A5195"/>
    <w:rsid w:val="002A629F"/>
    <w:rsid w:val="002A665F"/>
    <w:rsid w:val="002A67E3"/>
    <w:rsid w:val="002B095A"/>
    <w:rsid w:val="002B215A"/>
    <w:rsid w:val="002B26A0"/>
    <w:rsid w:val="002B2AE0"/>
    <w:rsid w:val="002B3655"/>
    <w:rsid w:val="002B3728"/>
    <w:rsid w:val="002B39A7"/>
    <w:rsid w:val="002B4306"/>
    <w:rsid w:val="002B46AA"/>
    <w:rsid w:val="002B4D65"/>
    <w:rsid w:val="002B53EE"/>
    <w:rsid w:val="002B7CFD"/>
    <w:rsid w:val="002C07FA"/>
    <w:rsid w:val="002C0892"/>
    <w:rsid w:val="002C08A7"/>
    <w:rsid w:val="002C0DED"/>
    <w:rsid w:val="002C1DA1"/>
    <w:rsid w:val="002C1FD7"/>
    <w:rsid w:val="002C26F3"/>
    <w:rsid w:val="002C346C"/>
    <w:rsid w:val="002C52ED"/>
    <w:rsid w:val="002C578A"/>
    <w:rsid w:val="002C61D4"/>
    <w:rsid w:val="002C62A8"/>
    <w:rsid w:val="002C62BE"/>
    <w:rsid w:val="002C62FB"/>
    <w:rsid w:val="002C69F2"/>
    <w:rsid w:val="002C6A22"/>
    <w:rsid w:val="002C6A2D"/>
    <w:rsid w:val="002C74A7"/>
    <w:rsid w:val="002C7739"/>
    <w:rsid w:val="002C7E8F"/>
    <w:rsid w:val="002C7F3F"/>
    <w:rsid w:val="002D12B8"/>
    <w:rsid w:val="002D1366"/>
    <w:rsid w:val="002D16B8"/>
    <w:rsid w:val="002D19F5"/>
    <w:rsid w:val="002D1F53"/>
    <w:rsid w:val="002D2094"/>
    <w:rsid w:val="002D2B43"/>
    <w:rsid w:val="002D2D43"/>
    <w:rsid w:val="002D3369"/>
    <w:rsid w:val="002D3A89"/>
    <w:rsid w:val="002D3B57"/>
    <w:rsid w:val="002D4161"/>
    <w:rsid w:val="002D5268"/>
    <w:rsid w:val="002D52F8"/>
    <w:rsid w:val="002D5325"/>
    <w:rsid w:val="002D5D20"/>
    <w:rsid w:val="002D5E16"/>
    <w:rsid w:val="002D61FF"/>
    <w:rsid w:val="002D6234"/>
    <w:rsid w:val="002D6317"/>
    <w:rsid w:val="002D67F2"/>
    <w:rsid w:val="002D781A"/>
    <w:rsid w:val="002E035F"/>
    <w:rsid w:val="002E0374"/>
    <w:rsid w:val="002E0526"/>
    <w:rsid w:val="002E223E"/>
    <w:rsid w:val="002E2CD6"/>
    <w:rsid w:val="002E2D2E"/>
    <w:rsid w:val="002E2FD6"/>
    <w:rsid w:val="002E3199"/>
    <w:rsid w:val="002E4174"/>
    <w:rsid w:val="002E4445"/>
    <w:rsid w:val="002E4890"/>
    <w:rsid w:val="002E53E3"/>
    <w:rsid w:val="002E5A08"/>
    <w:rsid w:val="002E646D"/>
    <w:rsid w:val="002E66BE"/>
    <w:rsid w:val="002E68C0"/>
    <w:rsid w:val="002E6994"/>
    <w:rsid w:val="002E6DE0"/>
    <w:rsid w:val="002E77D0"/>
    <w:rsid w:val="002E7ABF"/>
    <w:rsid w:val="002F06A6"/>
    <w:rsid w:val="002F06A8"/>
    <w:rsid w:val="002F126C"/>
    <w:rsid w:val="002F1F4A"/>
    <w:rsid w:val="002F2A33"/>
    <w:rsid w:val="002F2C1C"/>
    <w:rsid w:val="002F34F2"/>
    <w:rsid w:val="002F3720"/>
    <w:rsid w:val="002F4532"/>
    <w:rsid w:val="002F4E09"/>
    <w:rsid w:val="002F5718"/>
    <w:rsid w:val="002F5AFE"/>
    <w:rsid w:val="002F63AE"/>
    <w:rsid w:val="002F698B"/>
    <w:rsid w:val="002F6AB6"/>
    <w:rsid w:val="002F78DB"/>
    <w:rsid w:val="002F7DC2"/>
    <w:rsid w:val="003013EB"/>
    <w:rsid w:val="003023B4"/>
    <w:rsid w:val="00302DF9"/>
    <w:rsid w:val="003034AB"/>
    <w:rsid w:val="003037E5"/>
    <w:rsid w:val="00303B65"/>
    <w:rsid w:val="00303E53"/>
    <w:rsid w:val="003043CD"/>
    <w:rsid w:val="00304D60"/>
    <w:rsid w:val="00304DB4"/>
    <w:rsid w:val="003050B2"/>
    <w:rsid w:val="00305E12"/>
    <w:rsid w:val="00306BFF"/>
    <w:rsid w:val="00306CD3"/>
    <w:rsid w:val="00307127"/>
    <w:rsid w:val="00307276"/>
    <w:rsid w:val="0030733D"/>
    <w:rsid w:val="0030776D"/>
    <w:rsid w:val="00307F10"/>
    <w:rsid w:val="003109DD"/>
    <w:rsid w:val="00310C43"/>
    <w:rsid w:val="003112D7"/>
    <w:rsid w:val="00311310"/>
    <w:rsid w:val="003123A0"/>
    <w:rsid w:val="00312450"/>
    <w:rsid w:val="00312637"/>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436"/>
    <w:rsid w:val="00320AE0"/>
    <w:rsid w:val="0032138C"/>
    <w:rsid w:val="0032163A"/>
    <w:rsid w:val="00321666"/>
    <w:rsid w:val="00321A97"/>
    <w:rsid w:val="00322433"/>
    <w:rsid w:val="003227CC"/>
    <w:rsid w:val="00323323"/>
    <w:rsid w:val="003233D4"/>
    <w:rsid w:val="00324BBE"/>
    <w:rsid w:val="00324DF9"/>
    <w:rsid w:val="00325041"/>
    <w:rsid w:val="003259AE"/>
    <w:rsid w:val="003260D4"/>
    <w:rsid w:val="00326255"/>
    <w:rsid w:val="00326972"/>
    <w:rsid w:val="00326BA7"/>
    <w:rsid w:val="0032728F"/>
    <w:rsid w:val="00327342"/>
    <w:rsid w:val="00327D69"/>
    <w:rsid w:val="003300C2"/>
    <w:rsid w:val="0033097F"/>
    <w:rsid w:val="003315AA"/>
    <w:rsid w:val="00331941"/>
    <w:rsid w:val="003319CE"/>
    <w:rsid w:val="00331AD9"/>
    <w:rsid w:val="00332C84"/>
    <w:rsid w:val="00332D51"/>
    <w:rsid w:val="00332FB5"/>
    <w:rsid w:val="00333117"/>
    <w:rsid w:val="0033447A"/>
    <w:rsid w:val="003346AD"/>
    <w:rsid w:val="00334736"/>
    <w:rsid w:val="00334926"/>
    <w:rsid w:val="003354CF"/>
    <w:rsid w:val="00335E4E"/>
    <w:rsid w:val="00335E50"/>
    <w:rsid w:val="00337287"/>
    <w:rsid w:val="00340025"/>
    <w:rsid w:val="003400B8"/>
    <w:rsid w:val="00340B07"/>
    <w:rsid w:val="00340B7E"/>
    <w:rsid w:val="003428BF"/>
    <w:rsid w:val="00342AB5"/>
    <w:rsid w:val="00342B07"/>
    <w:rsid w:val="00342D31"/>
    <w:rsid w:val="00343188"/>
    <w:rsid w:val="00343CD3"/>
    <w:rsid w:val="00343FE7"/>
    <w:rsid w:val="00344A5E"/>
    <w:rsid w:val="00344B0E"/>
    <w:rsid w:val="00345C3A"/>
    <w:rsid w:val="00345F6C"/>
    <w:rsid w:val="00346A65"/>
    <w:rsid w:val="00347EA3"/>
    <w:rsid w:val="0035028E"/>
    <w:rsid w:val="003502C8"/>
    <w:rsid w:val="003503B5"/>
    <w:rsid w:val="0035043D"/>
    <w:rsid w:val="00350960"/>
    <w:rsid w:val="00350C5D"/>
    <w:rsid w:val="003516BB"/>
    <w:rsid w:val="003519DA"/>
    <w:rsid w:val="0035206F"/>
    <w:rsid w:val="0035269D"/>
    <w:rsid w:val="00353289"/>
    <w:rsid w:val="003535D9"/>
    <w:rsid w:val="00354F81"/>
    <w:rsid w:val="00355CF1"/>
    <w:rsid w:val="003566AE"/>
    <w:rsid w:val="00356BA8"/>
    <w:rsid w:val="00356C06"/>
    <w:rsid w:val="00357177"/>
    <w:rsid w:val="00357335"/>
    <w:rsid w:val="003600B6"/>
    <w:rsid w:val="0036064C"/>
    <w:rsid w:val="00360B89"/>
    <w:rsid w:val="00360DC3"/>
    <w:rsid w:val="00361CA5"/>
    <w:rsid w:val="00361D06"/>
    <w:rsid w:val="003622E9"/>
    <w:rsid w:val="00362E12"/>
    <w:rsid w:val="00362F88"/>
    <w:rsid w:val="00363231"/>
    <w:rsid w:val="003634B7"/>
    <w:rsid w:val="00364B48"/>
    <w:rsid w:val="00364F22"/>
    <w:rsid w:val="00364FC8"/>
    <w:rsid w:val="00365729"/>
    <w:rsid w:val="00365D3F"/>
    <w:rsid w:val="00366269"/>
    <w:rsid w:val="00366394"/>
    <w:rsid w:val="00367637"/>
    <w:rsid w:val="003678F8"/>
    <w:rsid w:val="00367FB3"/>
    <w:rsid w:val="00370DF9"/>
    <w:rsid w:val="003712E9"/>
    <w:rsid w:val="0037143C"/>
    <w:rsid w:val="0037228C"/>
    <w:rsid w:val="003724E1"/>
    <w:rsid w:val="00372565"/>
    <w:rsid w:val="0037346A"/>
    <w:rsid w:val="00373651"/>
    <w:rsid w:val="0037365A"/>
    <w:rsid w:val="00373867"/>
    <w:rsid w:val="00373E56"/>
    <w:rsid w:val="003740E7"/>
    <w:rsid w:val="003743A3"/>
    <w:rsid w:val="003757AD"/>
    <w:rsid w:val="003759FE"/>
    <w:rsid w:val="00375B89"/>
    <w:rsid w:val="00376AC9"/>
    <w:rsid w:val="00376CA5"/>
    <w:rsid w:val="00377E63"/>
    <w:rsid w:val="00377EE6"/>
    <w:rsid w:val="00377FBB"/>
    <w:rsid w:val="0038014C"/>
    <w:rsid w:val="003806E8"/>
    <w:rsid w:val="00380849"/>
    <w:rsid w:val="00380950"/>
    <w:rsid w:val="0038159F"/>
    <w:rsid w:val="003815C5"/>
    <w:rsid w:val="00381997"/>
    <w:rsid w:val="00381D0D"/>
    <w:rsid w:val="00381FFB"/>
    <w:rsid w:val="003822E2"/>
    <w:rsid w:val="00382502"/>
    <w:rsid w:val="003829A2"/>
    <w:rsid w:val="00383BC0"/>
    <w:rsid w:val="0038454B"/>
    <w:rsid w:val="00384938"/>
    <w:rsid w:val="00385400"/>
    <w:rsid w:val="00386041"/>
    <w:rsid w:val="0038738A"/>
    <w:rsid w:val="0038765D"/>
    <w:rsid w:val="00387AA4"/>
    <w:rsid w:val="00390D80"/>
    <w:rsid w:val="00391165"/>
    <w:rsid w:val="00391584"/>
    <w:rsid w:val="00392952"/>
    <w:rsid w:val="00392AB3"/>
    <w:rsid w:val="003936A3"/>
    <w:rsid w:val="00393EDC"/>
    <w:rsid w:val="00394065"/>
    <w:rsid w:val="00394244"/>
    <w:rsid w:val="003944A5"/>
    <w:rsid w:val="003947DF"/>
    <w:rsid w:val="00395370"/>
    <w:rsid w:val="003964D1"/>
    <w:rsid w:val="00396591"/>
    <w:rsid w:val="003971B5"/>
    <w:rsid w:val="00397221"/>
    <w:rsid w:val="003972A1"/>
    <w:rsid w:val="00397303"/>
    <w:rsid w:val="00397636"/>
    <w:rsid w:val="00397665"/>
    <w:rsid w:val="0039790C"/>
    <w:rsid w:val="003979F2"/>
    <w:rsid w:val="00397AEE"/>
    <w:rsid w:val="00397C41"/>
    <w:rsid w:val="003A0459"/>
    <w:rsid w:val="003A0CF3"/>
    <w:rsid w:val="003A0FDB"/>
    <w:rsid w:val="003A0FE3"/>
    <w:rsid w:val="003A1B73"/>
    <w:rsid w:val="003A1BDE"/>
    <w:rsid w:val="003A2657"/>
    <w:rsid w:val="003A29DB"/>
    <w:rsid w:val="003A2BA1"/>
    <w:rsid w:val="003A2D47"/>
    <w:rsid w:val="003A38A7"/>
    <w:rsid w:val="003A3E19"/>
    <w:rsid w:val="003A3EDD"/>
    <w:rsid w:val="003A4327"/>
    <w:rsid w:val="003A4EAF"/>
    <w:rsid w:val="003A5720"/>
    <w:rsid w:val="003A587B"/>
    <w:rsid w:val="003A6446"/>
    <w:rsid w:val="003A6948"/>
    <w:rsid w:val="003A6E39"/>
    <w:rsid w:val="003A71A7"/>
    <w:rsid w:val="003A7DDA"/>
    <w:rsid w:val="003B068A"/>
    <w:rsid w:val="003B0C48"/>
    <w:rsid w:val="003B1F21"/>
    <w:rsid w:val="003B2F57"/>
    <w:rsid w:val="003B370C"/>
    <w:rsid w:val="003B3ED7"/>
    <w:rsid w:val="003B54E5"/>
    <w:rsid w:val="003B5912"/>
    <w:rsid w:val="003B5DD7"/>
    <w:rsid w:val="003B600E"/>
    <w:rsid w:val="003B6027"/>
    <w:rsid w:val="003B60A1"/>
    <w:rsid w:val="003B6613"/>
    <w:rsid w:val="003B6DEA"/>
    <w:rsid w:val="003B787E"/>
    <w:rsid w:val="003C02F2"/>
    <w:rsid w:val="003C03FD"/>
    <w:rsid w:val="003C047D"/>
    <w:rsid w:val="003C0851"/>
    <w:rsid w:val="003C0A86"/>
    <w:rsid w:val="003C0D5B"/>
    <w:rsid w:val="003C179F"/>
    <w:rsid w:val="003C1CD5"/>
    <w:rsid w:val="003C26AD"/>
    <w:rsid w:val="003C2A4E"/>
    <w:rsid w:val="003C35C2"/>
    <w:rsid w:val="003C40EE"/>
    <w:rsid w:val="003C421D"/>
    <w:rsid w:val="003C43A3"/>
    <w:rsid w:val="003C4435"/>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6A"/>
    <w:rsid w:val="003D197D"/>
    <w:rsid w:val="003D1BAF"/>
    <w:rsid w:val="003D2E43"/>
    <w:rsid w:val="003D2E9C"/>
    <w:rsid w:val="003D325B"/>
    <w:rsid w:val="003D375C"/>
    <w:rsid w:val="003D3E3B"/>
    <w:rsid w:val="003D4AF3"/>
    <w:rsid w:val="003D55D2"/>
    <w:rsid w:val="003D5F8C"/>
    <w:rsid w:val="003D726F"/>
    <w:rsid w:val="003D7B80"/>
    <w:rsid w:val="003D7F80"/>
    <w:rsid w:val="003E07F5"/>
    <w:rsid w:val="003E0B66"/>
    <w:rsid w:val="003E0C73"/>
    <w:rsid w:val="003E15D7"/>
    <w:rsid w:val="003E2369"/>
    <w:rsid w:val="003E2EA7"/>
    <w:rsid w:val="003E2F34"/>
    <w:rsid w:val="003E3C4A"/>
    <w:rsid w:val="003E46D3"/>
    <w:rsid w:val="003E4A20"/>
    <w:rsid w:val="003E4EE7"/>
    <w:rsid w:val="003E5AB8"/>
    <w:rsid w:val="003E5B09"/>
    <w:rsid w:val="003E6075"/>
    <w:rsid w:val="003E6120"/>
    <w:rsid w:val="003E6647"/>
    <w:rsid w:val="003E70A4"/>
    <w:rsid w:val="003F0250"/>
    <w:rsid w:val="003F11EE"/>
    <w:rsid w:val="003F16D7"/>
    <w:rsid w:val="003F1CF7"/>
    <w:rsid w:val="003F2835"/>
    <w:rsid w:val="003F2A18"/>
    <w:rsid w:val="003F3161"/>
    <w:rsid w:val="003F3B37"/>
    <w:rsid w:val="003F4230"/>
    <w:rsid w:val="003F4BDA"/>
    <w:rsid w:val="003F4F4D"/>
    <w:rsid w:val="003F5593"/>
    <w:rsid w:val="003F5986"/>
    <w:rsid w:val="003F5ACF"/>
    <w:rsid w:val="003F613E"/>
    <w:rsid w:val="003F61DF"/>
    <w:rsid w:val="003F69EE"/>
    <w:rsid w:val="003F716C"/>
    <w:rsid w:val="003F75C3"/>
    <w:rsid w:val="003F7F8D"/>
    <w:rsid w:val="004004E0"/>
    <w:rsid w:val="00400787"/>
    <w:rsid w:val="00400A21"/>
    <w:rsid w:val="00400EAA"/>
    <w:rsid w:val="004016D3"/>
    <w:rsid w:val="00401AFF"/>
    <w:rsid w:val="00401F3A"/>
    <w:rsid w:val="0040219E"/>
    <w:rsid w:val="0040273A"/>
    <w:rsid w:val="004027C3"/>
    <w:rsid w:val="00402A00"/>
    <w:rsid w:val="00402E03"/>
    <w:rsid w:val="004030E6"/>
    <w:rsid w:val="00403714"/>
    <w:rsid w:val="00403A98"/>
    <w:rsid w:val="00403DFD"/>
    <w:rsid w:val="004047CB"/>
    <w:rsid w:val="00404B6B"/>
    <w:rsid w:val="00405369"/>
    <w:rsid w:val="004053BF"/>
    <w:rsid w:val="00405BCB"/>
    <w:rsid w:val="00405C13"/>
    <w:rsid w:val="00406389"/>
    <w:rsid w:val="00406917"/>
    <w:rsid w:val="00406A8A"/>
    <w:rsid w:val="004074AE"/>
    <w:rsid w:val="00407D01"/>
    <w:rsid w:val="004109E5"/>
    <w:rsid w:val="00410A90"/>
    <w:rsid w:val="00411508"/>
    <w:rsid w:val="00411A3F"/>
    <w:rsid w:val="004128A7"/>
    <w:rsid w:val="00412D70"/>
    <w:rsid w:val="004131CE"/>
    <w:rsid w:val="00413349"/>
    <w:rsid w:val="004134AC"/>
    <w:rsid w:val="004139B2"/>
    <w:rsid w:val="00413D11"/>
    <w:rsid w:val="00414355"/>
    <w:rsid w:val="00414B6D"/>
    <w:rsid w:val="00414EB7"/>
    <w:rsid w:val="00415076"/>
    <w:rsid w:val="00415AE3"/>
    <w:rsid w:val="00415FFD"/>
    <w:rsid w:val="00416B46"/>
    <w:rsid w:val="00417CA8"/>
    <w:rsid w:val="00420AB9"/>
    <w:rsid w:val="00420C82"/>
    <w:rsid w:val="00421606"/>
    <w:rsid w:val="00421839"/>
    <w:rsid w:val="0042291D"/>
    <w:rsid w:val="00422E49"/>
    <w:rsid w:val="00423B73"/>
    <w:rsid w:val="00423C1F"/>
    <w:rsid w:val="00423F54"/>
    <w:rsid w:val="00424091"/>
    <w:rsid w:val="004241D3"/>
    <w:rsid w:val="004247AB"/>
    <w:rsid w:val="00424C31"/>
    <w:rsid w:val="00424C63"/>
    <w:rsid w:val="004256DE"/>
    <w:rsid w:val="00425AD0"/>
    <w:rsid w:val="00425B37"/>
    <w:rsid w:val="004261F2"/>
    <w:rsid w:val="00426B0B"/>
    <w:rsid w:val="00427EEC"/>
    <w:rsid w:val="00430621"/>
    <w:rsid w:val="00431010"/>
    <w:rsid w:val="004312CA"/>
    <w:rsid w:val="0043133A"/>
    <w:rsid w:val="00431530"/>
    <w:rsid w:val="004317C2"/>
    <w:rsid w:val="00431D58"/>
    <w:rsid w:val="00431FAC"/>
    <w:rsid w:val="004342FE"/>
    <w:rsid w:val="00435663"/>
    <w:rsid w:val="00436DEB"/>
    <w:rsid w:val="00436EA0"/>
    <w:rsid w:val="00436ECD"/>
    <w:rsid w:val="004376A9"/>
    <w:rsid w:val="00437D5D"/>
    <w:rsid w:val="00437F06"/>
    <w:rsid w:val="0044033D"/>
    <w:rsid w:val="00440409"/>
    <w:rsid w:val="00440732"/>
    <w:rsid w:val="00441FE5"/>
    <w:rsid w:val="0044203A"/>
    <w:rsid w:val="004429A7"/>
    <w:rsid w:val="00442EF1"/>
    <w:rsid w:val="0044333E"/>
    <w:rsid w:val="00443562"/>
    <w:rsid w:val="00445258"/>
    <w:rsid w:val="00445D2B"/>
    <w:rsid w:val="00445D7B"/>
    <w:rsid w:val="00445E38"/>
    <w:rsid w:val="00445F40"/>
    <w:rsid w:val="004469CF"/>
    <w:rsid w:val="00446DC7"/>
    <w:rsid w:val="00446DEC"/>
    <w:rsid w:val="00447192"/>
    <w:rsid w:val="004473A9"/>
    <w:rsid w:val="004477C3"/>
    <w:rsid w:val="00447831"/>
    <w:rsid w:val="004478E1"/>
    <w:rsid w:val="00447C31"/>
    <w:rsid w:val="00451898"/>
    <w:rsid w:val="004523A3"/>
    <w:rsid w:val="004527F2"/>
    <w:rsid w:val="0045288E"/>
    <w:rsid w:val="00454ECF"/>
    <w:rsid w:val="004554C8"/>
    <w:rsid w:val="0045581C"/>
    <w:rsid w:val="004558DB"/>
    <w:rsid w:val="00455E58"/>
    <w:rsid w:val="00455FD5"/>
    <w:rsid w:val="0045701D"/>
    <w:rsid w:val="004572C5"/>
    <w:rsid w:val="004574E6"/>
    <w:rsid w:val="00457806"/>
    <w:rsid w:val="00457DC3"/>
    <w:rsid w:val="00457FC8"/>
    <w:rsid w:val="00460D20"/>
    <w:rsid w:val="00460E6E"/>
    <w:rsid w:val="00461780"/>
    <w:rsid w:val="00461A3A"/>
    <w:rsid w:val="00461EA1"/>
    <w:rsid w:val="0046227D"/>
    <w:rsid w:val="00462BE6"/>
    <w:rsid w:val="004636BB"/>
    <w:rsid w:val="004637B1"/>
    <w:rsid w:val="00463CD0"/>
    <w:rsid w:val="004642FE"/>
    <w:rsid w:val="0046439E"/>
    <w:rsid w:val="00464C67"/>
    <w:rsid w:val="00465B7A"/>
    <w:rsid w:val="00465D63"/>
    <w:rsid w:val="004666F5"/>
    <w:rsid w:val="00467065"/>
    <w:rsid w:val="00467B86"/>
    <w:rsid w:val="00470254"/>
    <w:rsid w:val="004709B1"/>
    <w:rsid w:val="00470BF7"/>
    <w:rsid w:val="00470DC5"/>
    <w:rsid w:val="004716E7"/>
    <w:rsid w:val="004729AE"/>
    <w:rsid w:val="00472B6F"/>
    <w:rsid w:val="0047371C"/>
    <w:rsid w:val="00473A48"/>
    <w:rsid w:val="00473EAF"/>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CA1"/>
    <w:rsid w:val="00482FA4"/>
    <w:rsid w:val="00483A88"/>
    <w:rsid w:val="00483EAA"/>
    <w:rsid w:val="00484078"/>
    <w:rsid w:val="00484F58"/>
    <w:rsid w:val="0048546F"/>
    <w:rsid w:val="00485867"/>
    <w:rsid w:val="004859D5"/>
    <w:rsid w:val="00485B2A"/>
    <w:rsid w:val="004864D5"/>
    <w:rsid w:val="00486682"/>
    <w:rsid w:val="0048670D"/>
    <w:rsid w:val="00486BC9"/>
    <w:rsid w:val="00486C67"/>
    <w:rsid w:val="00486DFC"/>
    <w:rsid w:val="00486E92"/>
    <w:rsid w:val="004870FE"/>
    <w:rsid w:val="00487934"/>
    <w:rsid w:val="00490106"/>
    <w:rsid w:val="00490E76"/>
    <w:rsid w:val="0049163E"/>
    <w:rsid w:val="004923D1"/>
    <w:rsid w:val="004929E2"/>
    <w:rsid w:val="00492F49"/>
    <w:rsid w:val="00493CE9"/>
    <w:rsid w:val="00495373"/>
    <w:rsid w:val="00495687"/>
    <w:rsid w:val="00495888"/>
    <w:rsid w:val="00495ABD"/>
    <w:rsid w:val="00495B36"/>
    <w:rsid w:val="00496068"/>
    <w:rsid w:val="0049632F"/>
    <w:rsid w:val="0049677E"/>
    <w:rsid w:val="00497725"/>
    <w:rsid w:val="00497EEA"/>
    <w:rsid w:val="004A0A50"/>
    <w:rsid w:val="004A14DC"/>
    <w:rsid w:val="004A157C"/>
    <w:rsid w:val="004A219B"/>
    <w:rsid w:val="004A31E9"/>
    <w:rsid w:val="004A3454"/>
    <w:rsid w:val="004A39EE"/>
    <w:rsid w:val="004A44D7"/>
    <w:rsid w:val="004A48DC"/>
    <w:rsid w:val="004A4D4D"/>
    <w:rsid w:val="004A5058"/>
    <w:rsid w:val="004A6551"/>
    <w:rsid w:val="004A65CE"/>
    <w:rsid w:val="004A6A7A"/>
    <w:rsid w:val="004A6ABF"/>
    <w:rsid w:val="004A74F6"/>
    <w:rsid w:val="004A7C27"/>
    <w:rsid w:val="004B10BA"/>
    <w:rsid w:val="004B1663"/>
    <w:rsid w:val="004B1F01"/>
    <w:rsid w:val="004B22A0"/>
    <w:rsid w:val="004B24ED"/>
    <w:rsid w:val="004B2552"/>
    <w:rsid w:val="004B2F9A"/>
    <w:rsid w:val="004B3304"/>
    <w:rsid w:val="004B3561"/>
    <w:rsid w:val="004B386F"/>
    <w:rsid w:val="004B39DA"/>
    <w:rsid w:val="004B43BB"/>
    <w:rsid w:val="004B44C0"/>
    <w:rsid w:val="004B491B"/>
    <w:rsid w:val="004B4CD3"/>
    <w:rsid w:val="004B4E4D"/>
    <w:rsid w:val="004B51C3"/>
    <w:rsid w:val="004B5D9D"/>
    <w:rsid w:val="004B5F56"/>
    <w:rsid w:val="004B734C"/>
    <w:rsid w:val="004B79DD"/>
    <w:rsid w:val="004B7E1F"/>
    <w:rsid w:val="004B7F8C"/>
    <w:rsid w:val="004C1284"/>
    <w:rsid w:val="004C129D"/>
    <w:rsid w:val="004C2742"/>
    <w:rsid w:val="004C2FFD"/>
    <w:rsid w:val="004C3193"/>
    <w:rsid w:val="004C4665"/>
    <w:rsid w:val="004C4BB8"/>
    <w:rsid w:val="004C519C"/>
    <w:rsid w:val="004C6168"/>
    <w:rsid w:val="004C6525"/>
    <w:rsid w:val="004C6835"/>
    <w:rsid w:val="004D151A"/>
    <w:rsid w:val="004D1981"/>
    <w:rsid w:val="004D19CE"/>
    <w:rsid w:val="004D1C96"/>
    <w:rsid w:val="004D28C6"/>
    <w:rsid w:val="004D2C52"/>
    <w:rsid w:val="004D2D35"/>
    <w:rsid w:val="004D2E21"/>
    <w:rsid w:val="004D2FCD"/>
    <w:rsid w:val="004D3B40"/>
    <w:rsid w:val="004D40AB"/>
    <w:rsid w:val="004D499C"/>
    <w:rsid w:val="004D4C3E"/>
    <w:rsid w:val="004D518D"/>
    <w:rsid w:val="004D5EAD"/>
    <w:rsid w:val="004D6086"/>
    <w:rsid w:val="004D619A"/>
    <w:rsid w:val="004D634F"/>
    <w:rsid w:val="004D6550"/>
    <w:rsid w:val="004D6700"/>
    <w:rsid w:val="004D7240"/>
    <w:rsid w:val="004D7416"/>
    <w:rsid w:val="004E02F9"/>
    <w:rsid w:val="004E0D0F"/>
    <w:rsid w:val="004E1BAC"/>
    <w:rsid w:val="004E283D"/>
    <w:rsid w:val="004E2FCA"/>
    <w:rsid w:val="004E39D5"/>
    <w:rsid w:val="004E3BB8"/>
    <w:rsid w:val="004E3E45"/>
    <w:rsid w:val="004E3EDB"/>
    <w:rsid w:val="004E4299"/>
    <w:rsid w:val="004E43F7"/>
    <w:rsid w:val="004E44A4"/>
    <w:rsid w:val="004E4C2D"/>
    <w:rsid w:val="004E5397"/>
    <w:rsid w:val="004E5A8E"/>
    <w:rsid w:val="004E6A66"/>
    <w:rsid w:val="004E6B78"/>
    <w:rsid w:val="004E719A"/>
    <w:rsid w:val="004E7321"/>
    <w:rsid w:val="004E7FAB"/>
    <w:rsid w:val="004F1264"/>
    <w:rsid w:val="004F2AA4"/>
    <w:rsid w:val="004F38C5"/>
    <w:rsid w:val="004F39EB"/>
    <w:rsid w:val="004F4055"/>
    <w:rsid w:val="004F457D"/>
    <w:rsid w:val="004F5427"/>
    <w:rsid w:val="004F69A8"/>
    <w:rsid w:val="004F6FBA"/>
    <w:rsid w:val="004F7E56"/>
    <w:rsid w:val="004F7E96"/>
    <w:rsid w:val="0050034E"/>
    <w:rsid w:val="005004A0"/>
    <w:rsid w:val="00500753"/>
    <w:rsid w:val="00501A92"/>
    <w:rsid w:val="00501B58"/>
    <w:rsid w:val="00502DED"/>
    <w:rsid w:val="005035A1"/>
    <w:rsid w:val="005036F0"/>
    <w:rsid w:val="005042DC"/>
    <w:rsid w:val="0050449D"/>
    <w:rsid w:val="0050453B"/>
    <w:rsid w:val="005048BC"/>
    <w:rsid w:val="00504A2E"/>
    <w:rsid w:val="00505A52"/>
    <w:rsid w:val="00505AD3"/>
    <w:rsid w:val="005067C4"/>
    <w:rsid w:val="0050717B"/>
    <w:rsid w:val="0050756D"/>
    <w:rsid w:val="00507633"/>
    <w:rsid w:val="005078BB"/>
    <w:rsid w:val="00507EFE"/>
    <w:rsid w:val="00510313"/>
    <w:rsid w:val="005105EB"/>
    <w:rsid w:val="00510756"/>
    <w:rsid w:val="00510B83"/>
    <w:rsid w:val="00511761"/>
    <w:rsid w:val="005122C0"/>
    <w:rsid w:val="005125CF"/>
    <w:rsid w:val="00512F4A"/>
    <w:rsid w:val="00513362"/>
    <w:rsid w:val="0051420E"/>
    <w:rsid w:val="00514B54"/>
    <w:rsid w:val="00514DED"/>
    <w:rsid w:val="0051516F"/>
    <w:rsid w:val="00515353"/>
    <w:rsid w:val="00515688"/>
    <w:rsid w:val="00516290"/>
    <w:rsid w:val="00517D59"/>
    <w:rsid w:val="00520AD9"/>
    <w:rsid w:val="00521A15"/>
    <w:rsid w:val="0052222D"/>
    <w:rsid w:val="00524614"/>
    <w:rsid w:val="00525465"/>
    <w:rsid w:val="00525C78"/>
    <w:rsid w:val="005266A5"/>
    <w:rsid w:val="00526769"/>
    <w:rsid w:val="00527C87"/>
    <w:rsid w:val="00527CB2"/>
    <w:rsid w:val="00530534"/>
    <w:rsid w:val="00530596"/>
    <w:rsid w:val="00530681"/>
    <w:rsid w:val="005306C4"/>
    <w:rsid w:val="005316F3"/>
    <w:rsid w:val="00531C09"/>
    <w:rsid w:val="00532691"/>
    <w:rsid w:val="00532C19"/>
    <w:rsid w:val="00532CA9"/>
    <w:rsid w:val="0053387A"/>
    <w:rsid w:val="00535E6F"/>
    <w:rsid w:val="00536306"/>
    <w:rsid w:val="00536437"/>
    <w:rsid w:val="0053795B"/>
    <w:rsid w:val="005401E9"/>
    <w:rsid w:val="00541524"/>
    <w:rsid w:val="00541D8D"/>
    <w:rsid w:val="00541FBF"/>
    <w:rsid w:val="00542677"/>
    <w:rsid w:val="00542AEB"/>
    <w:rsid w:val="00543937"/>
    <w:rsid w:val="0054478A"/>
    <w:rsid w:val="005457F8"/>
    <w:rsid w:val="00545BC4"/>
    <w:rsid w:val="005460EB"/>
    <w:rsid w:val="00546C4C"/>
    <w:rsid w:val="00547234"/>
    <w:rsid w:val="0054748F"/>
    <w:rsid w:val="0054757E"/>
    <w:rsid w:val="00547687"/>
    <w:rsid w:val="005477D3"/>
    <w:rsid w:val="00547CCC"/>
    <w:rsid w:val="005503A9"/>
    <w:rsid w:val="0055129B"/>
    <w:rsid w:val="005514CA"/>
    <w:rsid w:val="005528A8"/>
    <w:rsid w:val="0055292D"/>
    <w:rsid w:val="0055357C"/>
    <w:rsid w:val="00553626"/>
    <w:rsid w:val="00553D19"/>
    <w:rsid w:val="00553DA3"/>
    <w:rsid w:val="005543B4"/>
    <w:rsid w:val="0055451D"/>
    <w:rsid w:val="005556B7"/>
    <w:rsid w:val="00555981"/>
    <w:rsid w:val="00555B39"/>
    <w:rsid w:val="00556911"/>
    <w:rsid w:val="005573C3"/>
    <w:rsid w:val="005575A5"/>
    <w:rsid w:val="00557932"/>
    <w:rsid w:val="005606A2"/>
    <w:rsid w:val="005610C9"/>
    <w:rsid w:val="00561B35"/>
    <w:rsid w:val="00561EA3"/>
    <w:rsid w:val="00562300"/>
    <w:rsid w:val="00562C7A"/>
    <w:rsid w:val="00563F92"/>
    <w:rsid w:val="00565B10"/>
    <w:rsid w:val="00566043"/>
    <w:rsid w:val="00566308"/>
    <w:rsid w:val="0056663A"/>
    <w:rsid w:val="00566D71"/>
    <w:rsid w:val="00566E9C"/>
    <w:rsid w:val="00567237"/>
    <w:rsid w:val="005672BB"/>
    <w:rsid w:val="005673BC"/>
    <w:rsid w:val="00567778"/>
    <w:rsid w:val="00567ADB"/>
    <w:rsid w:val="005722FE"/>
    <w:rsid w:val="00572D8C"/>
    <w:rsid w:val="00572DB5"/>
    <w:rsid w:val="0057346A"/>
    <w:rsid w:val="00573710"/>
    <w:rsid w:val="00574ACF"/>
    <w:rsid w:val="00575CBE"/>
    <w:rsid w:val="005765D8"/>
    <w:rsid w:val="0057673A"/>
    <w:rsid w:val="00576C1D"/>
    <w:rsid w:val="00577598"/>
    <w:rsid w:val="00580129"/>
    <w:rsid w:val="005805C2"/>
    <w:rsid w:val="005808DF"/>
    <w:rsid w:val="00580F50"/>
    <w:rsid w:val="005821EF"/>
    <w:rsid w:val="00582CC0"/>
    <w:rsid w:val="00582E06"/>
    <w:rsid w:val="005833FF"/>
    <w:rsid w:val="00583549"/>
    <w:rsid w:val="00583BCD"/>
    <w:rsid w:val="005845B7"/>
    <w:rsid w:val="00585334"/>
    <w:rsid w:val="00586335"/>
    <w:rsid w:val="00586435"/>
    <w:rsid w:val="00586661"/>
    <w:rsid w:val="00586C1E"/>
    <w:rsid w:val="00586F74"/>
    <w:rsid w:val="00587465"/>
    <w:rsid w:val="00587A6E"/>
    <w:rsid w:val="00587EC8"/>
    <w:rsid w:val="005908F5"/>
    <w:rsid w:val="005909C0"/>
    <w:rsid w:val="0059100E"/>
    <w:rsid w:val="00591330"/>
    <w:rsid w:val="005917E1"/>
    <w:rsid w:val="00592A67"/>
    <w:rsid w:val="0059377E"/>
    <w:rsid w:val="005943E9"/>
    <w:rsid w:val="00595EF9"/>
    <w:rsid w:val="005969A4"/>
    <w:rsid w:val="00597B9C"/>
    <w:rsid w:val="005A00EF"/>
    <w:rsid w:val="005A01CB"/>
    <w:rsid w:val="005A037D"/>
    <w:rsid w:val="005A0966"/>
    <w:rsid w:val="005A09D4"/>
    <w:rsid w:val="005A0CBE"/>
    <w:rsid w:val="005A2238"/>
    <w:rsid w:val="005A407C"/>
    <w:rsid w:val="005A4688"/>
    <w:rsid w:val="005A4F70"/>
    <w:rsid w:val="005A4FE4"/>
    <w:rsid w:val="005A50AE"/>
    <w:rsid w:val="005A5335"/>
    <w:rsid w:val="005A5FE3"/>
    <w:rsid w:val="005A75E0"/>
    <w:rsid w:val="005A7F42"/>
    <w:rsid w:val="005B0125"/>
    <w:rsid w:val="005B0AA4"/>
    <w:rsid w:val="005B169F"/>
    <w:rsid w:val="005B18BD"/>
    <w:rsid w:val="005B2032"/>
    <w:rsid w:val="005B211C"/>
    <w:rsid w:val="005B22F8"/>
    <w:rsid w:val="005B2585"/>
    <w:rsid w:val="005B2DA4"/>
    <w:rsid w:val="005B3204"/>
    <w:rsid w:val="005B3380"/>
    <w:rsid w:val="005B36F5"/>
    <w:rsid w:val="005B3736"/>
    <w:rsid w:val="005B3767"/>
    <w:rsid w:val="005B4731"/>
    <w:rsid w:val="005B4735"/>
    <w:rsid w:val="005B5CB0"/>
    <w:rsid w:val="005B5F0A"/>
    <w:rsid w:val="005B6066"/>
    <w:rsid w:val="005B6759"/>
    <w:rsid w:val="005B688A"/>
    <w:rsid w:val="005B6E1E"/>
    <w:rsid w:val="005B6F55"/>
    <w:rsid w:val="005B7F2D"/>
    <w:rsid w:val="005C05B5"/>
    <w:rsid w:val="005C0943"/>
    <w:rsid w:val="005C0A94"/>
    <w:rsid w:val="005C17A8"/>
    <w:rsid w:val="005C1DB7"/>
    <w:rsid w:val="005C292E"/>
    <w:rsid w:val="005C2CF8"/>
    <w:rsid w:val="005C39B7"/>
    <w:rsid w:val="005C4259"/>
    <w:rsid w:val="005C4A33"/>
    <w:rsid w:val="005C4B26"/>
    <w:rsid w:val="005C4FA2"/>
    <w:rsid w:val="005C50BF"/>
    <w:rsid w:val="005C518F"/>
    <w:rsid w:val="005C531E"/>
    <w:rsid w:val="005C5BC3"/>
    <w:rsid w:val="005C792D"/>
    <w:rsid w:val="005C7A16"/>
    <w:rsid w:val="005D15D5"/>
    <w:rsid w:val="005D165C"/>
    <w:rsid w:val="005D217D"/>
    <w:rsid w:val="005D27D0"/>
    <w:rsid w:val="005D2BD5"/>
    <w:rsid w:val="005D4325"/>
    <w:rsid w:val="005D4B53"/>
    <w:rsid w:val="005D53CE"/>
    <w:rsid w:val="005D5B84"/>
    <w:rsid w:val="005D6388"/>
    <w:rsid w:val="005D6737"/>
    <w:rsid w:val="005E191E"/>
    <w:rsid w:val="005E2A9A"/>
    <w:rsid w:val="005E2F15"/>
    <w:rsid w:val="005E3093"/>
    <w:rsid w:val="005E34A0"/>
    <w:rsid w:val="005E4513"/>
    <w:rsid w:val="005E64FB"/>
    <w:rsid w:val="005E6768"/>
    <w:rsid w:val="005E6CC6"/>
    <w:rsid w:val="005E6FFA"/>
    <w:rsid w:val="005F0C29"/>
    <w:rsid w:val="005F16B3"/>
    <w:rsid w:val="005F206A"/>
    <w:rsid w:val="005F2117"/>
    <w:rsid w:val="005F2409"/>
    <w:rsid w:val="005F2BB3"/>
    <w:rsid w:val="005F2E1D"/>
    <w:rsid w:val="005F3FD4"/>
    <w:rsid w:val="005F436C"/>
    <w:rsid w:val="005F48B0"/>
    <w:rsid w:val="005F51B8"/>
    <w:rsid w:val="005F5383"/>
    <w:rsid w:val="005F590E"/>
    <w:rsid w:val="005F5CD1"/>
    <w:rsid w:val="005F6AFA"/>
    <w:rsid w:val="005F6BB9"/>
    <w:rsid w:val="005F7674"/>
    <w:rsid w:val="005F7B4B"/>
    <w:rsid w:val="005F7C3E"/>
    <w:rsid w:val="006000E5"/>
    <w:rsid w:val="00600134"/>
    <w:rsid w:val="00600B27"/>
    <w:rsid w:val="00600D77"/>
    <w:rsid w:val="00600FE8"/>
    <w:rsid w:val="00601649"/>
    <w:rsid w:val="00601718"/>
    <w:rsid w:val="00601F06"/>
    <w:rsid w:val="00602ED7"/>
    <w:rsid w:val="006034AC"/>
    <w:rsid w:val="00604B04"/>
    <w:rsid w:val="00604D14"/>
    <w:rsid w:val="00604DF4"/>
    <w:rsid w:val="0060513A"/>
    <w:rsid w:val="0060538A"/>
    <w:rsid w:val="00605680"/>
    <w:rsid w:val="006059D2"/>
    <w:rsid w:val="00605DB7"/>
    <w:rsid w:val="006061C4"/>
    <w:rsid w:val="00606CDF"/>
    <w:rsid w:val="006075AE"/>
    <w:rsid w:val="00607836"/>
    <w:rsid w:val="00607AFA"/>
    <w:rsid w:val="006116E7"/>
    <w:rsid w:val="006122C1"/>
    <w:rsid w:val="00612B1A"/>
    <w:rsid w:val="0061353E"/>
    <w:rsid w:val="00613C2C"/>
    <w:rsid w:val="00614C72"/>
    <w:rsid w:val="00615D91"/>
    <w:rsid w:val="00616062"/>
    <w:rsid w:val="0061729E"/>
    <w:rsid w:val="006178C7"/>
    <w:rsid w:val="00617C71"/>
    <w:rsid w:val="00620ED9"/>
    <w:rsid w:val="0062189A"/>
    <w:rsid w:val="00623079"/>
    <w:rsid w:val="00623524"/>
    <w:rsid w:val="00623903"/>
    <w:rsid w:val="0062415B"/>
    <w:rsid w:val="00624281"/>
    <w:rsid w:val="00624518"/>
    <w:rsid w:val="00625604"/>
    <w:rsid w:val="00626588"/>
    <w:rsid w:val="006268A6"/>
    <w:rsid w:val="006279A8"/>
    <w:rsid w:val="00627D5C"/>
    <w:rsid w:val="0063025F"/>
    <w:rsid w:val="00630EE8"/>
    <w:rsid w:val="006319A8"/>
    <w:rsid w:val="00631D6B"/>
    <w:rsid w:val="0063209C"/>
    <w:rsid w:val="006322DB"/>
    <w:rsid w:val="00632983"/>
    <w:rsid w:val="006335AE"/>
    <w:rsid w:val="006339BC"/>
    <w:rsid w:val="00634FA1"/>
    <w:rsid w:val="006353B4"/>
    <w:rsid w:val="00635DEE"/>
    <w:rsid w:val="006360E8"/>
    <w:rsid w:val="006361E8"/>
    <w:rsid w:val="006362F6"/>
    <w:rsid w:val="00636618"/>
    <w:rsid w:val="0063691F"/>
    <w:rsid w:val="006374A1"/>
    <w:rsid w:val="00637CC8"/>
    <w:rsid w:val="00640251"/>
    <w:rsid w:val="006402FC"/>
    <w:rsid w:val="006408FE"/>
    <w:rsid w:val="00641073"/>
    <w:rsid w:val="00641578"/>
    <w:rsid w:val="006418A0"/>
    <w:rsid w:val="00642577"/>
    <w:rsid w:val="006433F1"/>
    <w:rsid w:val="00643618"/>
    <w:rsid w:val="00643B9D"/>
    <w:rsid w:val="0064521C"/>
    <w:rsid w:val="00645B61"/>
    <w:rsid w:val="00645EFF"/>
    <w:rsid w:val="00645FB1"/>
    <w:rsid w:val="00646801"/>
    <w:rsid w:val="00646F70"/>
    <w:rsid w:val="006479F3"/>
    <w:rsid w:val="00647BD6"/>
    <w:rsid w:val="00650174"/>
    <w:rsid w:val="006505B5"/>
    <w:rsid w:val="00650A09"/>
    <w:rsid w:val="00650F64"/>
    <w:rsid w:val="00652A05"/>
    <w:rsid w:val="00652DD3"/>
    <w:rsid w:val="00653434"/>
    <w:rsid w:val="006534D7"/>
    <w:rsid w:val="00653B4B"/>
    <w:rsid w:val="00653E08"/>
    <w:rsid w:val="006561FE"/>
    <w:rsid w:val="006565D8"/>
    <w:rsid w:val="006566BC"/>
    <w:rsid w:val="00656794"/>
    <w:rsid w:val="0065698B"/>
    <w:rsid w:val="00657399"/>
    <w:rsid w:val="00657961"/>
    <w:rsid w:val="00657F68"/>
    <w:rsid w:val="0066001A"/>
    <w:rsid w:val="00660403"/>
    <w:rsid w:val="00660C5A"/>
    <w:rsid w:val="00660F79"/>
    <w:rsid w:val="006617D4"/>
    <w:rsid w:val="00661DCA"/>
    <w:rsid w:val="00662C86"/>
    <w:rsid w:val="0066363E"/>
    <w:rsid w:val="00664532"/>
    <w:rsid w:val="00665104"/>
    <w:rsid w:val="006652D8"/>
    <w:rsid w:val="0066574A"/>
    <w:rsid w:val="00665DD6"/>
    <w:rsid w:val="006664BC"/>
    <w:rsid w:val="00666CFB"/>
    <w:rsid w:val="0066722B"/>
    <w:rsid w:val="006672E5"/>
    <w:rsid w:val="00667940"/>
    <w:rsid w:val="00667AF9"/>
    <w:rsid w:val="006705F0"/>
    <w:rsid w:val="006712AC"/>
    <w:rsid w:val="00671472"/>
    <w:rsid w:val="00671838"/>
    <w:rsid w:val="006723DB"/>
    <w:rsid w:val="00673195"/>
    <w:rsid w:val="0067404E"/>
    <w:rsid w:val="006741BD"/>
    <w:rsid w:val="006742EB"/>
    <w:rsid w:val="00674B4C"/>
    <w:rsid w:val="00674D24"/>
    <w:rsid w:val="00674F1C"/>
    <w:rsid w:val="00674FF6"/>
    <w:rsid w:val="006754AF"/>
    <w:rsid w:val="00676BFD"/>
    <w:rsid w:val="00676D05"/>
    <w:rsid w:val="00676F22"/>
    <w:rsid w:val="006776FD"/>
    <w:rsid w:val="0067784B"/>
    <w:rsid w:val="00677EB8"/>
    <w:rsid w:val="00680454"/>
    <w:rsid w:val="00681261"/>
    <w:rsid w:val="00682540"/>
    <w:rsid w:val="006831A3"/>
    <w:rsid w:val="006838E7"/>
    <w:rsid w:val="00683A5F"/>
    <w:rsid w:val="00683DEC"/>
    <w:rsid w:val="0068502D"/>
    <w:rsid w:val="00685265"/>
    <w:rsid w:val="0068533E"/>
    <w:rsid w:val="0068566C"/>
    <w:rsid w:val="00685B51"/>
    <w:rsid w:val="00686103"/>
    <w:rsid w:val="00686345"/>
    <w:rsid w:val="00686F16"/>
    <w:rsid w:val="00687B21"/>
    <w:rsid w:val="00690FE6"/>
    <w:rsid w:val="00692DDD"/>
    <w:rsid w:val="00692EA5"/>
    <w:rsid w:val="006932F9"/>
    <w:rsid w:val="0069481D"/>
    <w:rsid w:val="00694D1A"/>
    <w:rsid w:val="00694F67"/>
    <w:rsid w:val="00695781"/>
    <w:rsid w:val="00695847"/>
    <w:rsid w:val="00695ADA"/>
    <w:rsid w:val="00696333"/>
    <w:rsid w:val="00696429"/>
    <w:rsid w:val="00696800"/>
    <w:rsid w:val="00696AD5"/>
    <w:rsid w:val="00696CA0"/>
    <w:rsid w:val="00697878"/>
    <w:rsid w:val="00697ACC"/>
    <w:rsid w:val="00697D2F"/>
    <w:rsid w:val="006A04C2"/>
    <w:rsid w:val="006A0E78"/>
    <w:rsid w:val="006A124E"/>
    <w:rsid w:val="006A1C04"/>
    <w:rsid w:val="006A21EE"/>
    <w:rsid w:val="006A23EA"/>
    <w:rsid w:val="006A2689"/>
    <w:rsid w:val="006A27BF"/>
    <w:rsid w:val="006A312B"/>
    <w:rsid w:val="006A32E6"/>
    <w:rsid w:val="006A3B7B"/>
    <w:rsid w:val="006A3C6F"/>
    <w:rsid w:val="006A3E7F"/>
    <w:rsid w:val="006A3F8D"/>
    <w:rsid w:val="006A4AFB"/>
    <w:rsid w:val="006A51F5"/>
    <w:rsid w:val="006A70DA"/>
    <w:rsid w:val="006A757F"/>
    <w:rsid w:val="006A77BF"/>
    <w:rsid w:val="006A7E33"/>
    <w:rsid w:val="006A7EE2"/>
    <w:rsid w:val="006B03B0"/>
    <w:rsid w:val="006B1B42"/>
    <w:rsid w:val="006B3677"/>
    <w:rsid w:val="006B3BE9"/>
    <w:rsid w:val="006B4372"/>
    <w:rsid w:val="006B4FC3"/>
    <w:rsid w:val="006B677E"/>
    <w:rsid w:val="006B6862"/>
    <w:rsid w:val="006B6E66"/>
    <w:rsid w:val="006B7724"/>
    <w:rsid w:val="006B7D87"/>
    <w:rsid w:val="006C0183"/>
    <w:rsid w:val="006C02A5"/>
    <w:rsid w:val="006C030F"/>
    <w:rsid w:val="006C07D6"/>
    <w:rsid w:val="006C0F00"/>
    <w:rsid w:val="006C0F47"/>
    <w:rsid w:val="006C171C"/>
    <w:rsid w:val="006C173E"/>
    <w:rsid w:val="006C2143"/>
    <w:rsid w:val="006C2E57"/>
    <w:rsid w:val="006C39A7"/>
    <w:rsid w:val="006C3E83"/>
    <w:rsid w:val="006C6661"/>
    <w:rsid w:val="006C6A99"/>
    <w:rsid w:val="006C7CD8"/>
    <w:rsid w:val="006C7DF8"/>
    <w:rsid w:val="006D000B"/>
    <w:rsid w:val="006D039E"/>
    <w:rsid w:val="006D099D"/>
    <w:rsid w:val="006D104E"/>
    <w:rsid w:val="006D2269"/>
    <w:rsid w:val="006D2460"/>
    <w:rsid w:val="006D2F1B"/>
    <w:rsid w:val="006D42D4"/>
    <w:rsid w:val="006D43A8"/>
    <w:rsid w:val="006D46A5"/>
    <w:rsid w:val="006D497E"/>
    <w:rsid w:val="006D4B1F"/>
    <w:rsid w:val="006D4EA0"/>
    <w:rsid w:val="006D4EDC"/>
    <w:rsid w:val="006D541A"/>
    <w:rsid w:val="006D557B"/>
    <w:rsid w:val="006D58A9"/>
    <w:rsid w:val="006D59F3"/>
    <w:rsid w:val="006D5A6B"/>
    <w:rsid w:val="006D5C98"/>
    <w:rsid w:val="006D7189"/>
    <w:rsid w:val="006D732A"/>
    <w:rsid w:val="006D737D"/>
    <w:rsid w:val="006D7722"/>
    <w:rsid w:val="006E05FB"/>
    <w:rsid w:val="006E11B3"/>
    <w:rsid w:val="006E1854"/>
    <w:rsid w:val="006E1906"/>
    <w:rsid w:val="006E1CA4"/>
    <w:rsid w:val="006E1F66"/>
    <w:rsid w:val="006E20A2"/>
    <w:rsid w:val="006E23EC"/>
    <w:rsid w:val="006E29C9"/>
    <w:rsid w:val="006E2AA8"/>
    <w:rsid w:val="006E2DF2"/>
    <w:rsid w:val="006E3B09"/>
    <w:rsid w:val="006E48CE"/>
    <w:rsid w:val="006E4E5A"/>
    <w:rsid w:val="006E4EF7"/>
    <w:rsid w:val="006E6D59"/>
    <w:rsid w:val="006E6E8C"/>
    <w:rsid w:val="006F040F"/>
    <w:rsid w:val="006F14C6"/>
    <w:rsid w:val="006F2308"/>
    <w:rsid w:val="006F25EB"/>
    <w:rsid w:val="006F264E"/>
    <w:rsid w:val="006F2A24"/>
    <w:rsid w:val="006F2ACF"/>
    <w:rsid w:val="006F2E2D"/>
    <w:rsid w:val="006F3AAB"/>
    <w:rsid w:val="006F3CA5"/>
    <w:rsid w:val="006F3D05"/>
    <w:rsid w:val="006F42C5"/>
    <w:rsid w:val="006F4BC8"/>
    <w:rsid w:val="006F5283"/>
    <w:rsid w:val="006F57F9"/>
    <w:rsid w:val="006F5B56"/>
    <w:rsid w:val="006F66B3"/>
    <w:rsid w:val="006F67F7"/>
    <w:rsid w:val="006F6A01"/>
    <w:rsid w:val="006F6C37"/>
    <w:rsid w:val="006F6FF2"/>
    <w:rsid w:val="006F7736"/>
    <w:rsid w:val="006F79AA"/>
    <w:rsid w:val="006F7F56"/>
    <w:rsid w:val="007003A0"/>
    <w:rsid w:val="007015BB"/>
    <w:rsid w:val="007016E9"/>
    <w:rsid w:val="00701B5A"/>
    <w:rsid w:val="00701C21"/>
    <w:rsid w:val="00702334"/>
    <w:rsid w:val="00703391"/>
    <w:rsid w:val="007034FA"/>
    <w:rsid w:val="00703B48"/>
    <w:rsid w:val="00703BC2"/>
    <w:rsid w:val="007046EE"/>
    <w:rsid w:val="007049AB"/>
    <w:rsid w:val="007059E8"/>
    <w:rsid w:val="00705F63"/>
    <w:rsid w:val="0070698A"/>
    <w:rsid w:val="00707A45"/>
    <w:rsid w:val="00710435"/>
    <w:rsid w:val="0071060E"/>
    <w:rsid w:val="00710833"/>
    <w:rsid w:val="00710DBE"/>
    <w:rsid w:val="00710EBB"/>
    <w:rsid w:val="00711B9E"/>
    <w:rsid w:val="00712042"/>
    <w:rsid w:val="007120A7"/>
    <w:rsid w:val="00712649"/>
    <w:rsid w:val="007126BF"/>
    <w:rsid w:val="00713C66"/>
    <w:rsid w:val="00713E12"/>
    <w:rsid w:val="007141DD"/>
    <w:rsid w:val="00714339"/>
    <w:rsid w:val="007146BB"/>
    <w:rsid w:val="007151BE"/>
    <w:rsid w:val="007152AA"/>
    <w:rsid w:val="00716715"/>
    <w:rsid w:val="007172D0"/>
    <w:rsid w:val="0071741E"/>
    <w:rsid w:val="00720221"/>
    <w:rsid w:val="007202ED"/>
    <w:rsid w:val="00720F20"/>
    <w:rsid w:val="00720F94"/>
    <w:rsid w:val="007218C2"/>
    <w:rsid w:val="007234DC"/>
    <w:rsid w:val="007238B8"/>
    <w:rsid w:val="00723BEF"/>
    <w:rsid w:val="00724147"/>
    <w:rsid w:val="00724225"/>
    <w:rsid w:val="007245CE"/>
    <w:rsid w:val="007246B9"/>
    <w:rsid w:val="0072485F"/>
    <w:rsid w:val="00724B7A"/>
    <w:rsid w:val="00724CEA"/>
    <w:rsid w:val="007264EF"/>
    <w:rsid w:val="00727B0F"/>
    <w:rsid w:val="00727D2D"/>
    <w:rsid w:val="00730037"/>
    <w:rsid w:val="00731B75"/>
    <w:rsid w:val="007325FC"/>
    <w:rsid w:val="00732D5D"/>
    <w:rsid w:val="007333C0"/>
    <w:rsid w:val="00733433"/>
    <w:rsid w:val="00733E0B"/>
    <w:rsid w:val="0073471C"/>
    <w:rsid w:val="00734758"/>
    <w:rsid w:val="00734776"/>
    <w:rsid w:val="00734891"/>
    <w:rsid w:val="0073680A"/>
    <w:rsid w:val="00736B83"/>
    <w:rsid w:val="00736D4F"/>
    <w:rsid w:val="00736ECD"/>
    <w:rsid w:val="00737381"/>
    <w:rsid w:val="00737C0E"/>
    <w:rsid w:val="0074019E"/>
    <w:rsid w:val="007403BC"/>
    <w:rsid w:val="00741157"/>
    <w:rsid w:val="007415AD"/>
    <w:rsid w:val="00741CDC"/>
    <w:rsid w:val="00742034"/>
    <w:rsid w:val="00742732"/>
    <w:rsid w:val="00742CFD"/>
    <w:rsid w:val="0074317A"/>
    <w:rsid w:val="0074320B"/>
    <w:rsid w:val="00743B3B"/>
    <w:rsid w:val="00744948"/>
    <w:rsid w:val="00745929"/>
    <w:rsid w:val="00745940"/>
    <w:rsid w:val="007459D5"/>
    <w:rsid w:val="007467C4"/>
    <w:rsid w:val="007469EA"/>
    <w:rsid w:val="00746CB9"/>
    <w:rsid w:val="007477BD"/>
    <w:rsid w:val="007501FD"/>
    <w:rsid w:val="00750BFC"/>
    <w:rsid w:val="00751562"/>
    <w:rsid w:val="00751F30"/>
    <w:rsid w:val="0075217D"/>
    <w:rsid w:val="007523A6"/>
    <w:rsid w:val="00752565"/>
    <w:rsid w:val="00753172"/>
    <w:rsid w:val="00753AB8"/>
    <w:rsid w:val="00753AD9"/>
    <w:rsid w:val="00753BE0"/>
    <w:rsid w:val="0075427F"/>
    <w:rsid w:val="00754384"/>
    <w:rsid w:val="00754732"/>
    <w:rsid w:val="0075540A"/>
    <w:rsid w:val="0075541A"/>
    <w:rsid w:val="00756389"/>
    <w:rsid w:val="007566EF"/>
    <w:rsid w:val="007567F8"/>
    <w:rsid w:val="00756C64"/>
    <w:rsid w:val="00756C8B"/>
    <w:rsid w:val="00756F28"/>
    <w:rsid w:val="00757EAF"/>
    <w:rsid w:val="0076018C"/>
    <w:rsid w:val="00760AFF"/>
    <w:rsid w:val="0076121D"/>
    <w:rsid w:val="007612C2"/>
    <w:rsid w:val="00763096"/>
    <w:rsid w:val="00763340"/>
    <w:rsid w:val="00763C13"/>
    <w:rsid w:val="00763E48"/>
    <w:rsid w:val="0076438E"/>
    <w:rsid w:val="0076486F"/>
    <w:rsid w:val="00764EC4"/>
    <w:rsid w:val="00765059"/>
    <w:rsid w:val="00765566"/>
    <w:rsid w:val="00765AF2"/>
    <w:rsid w:val="00765B9B"/>
    <w:rsid w:val="0076677F"/>
    <w:rsid w:val="00766D62"/>
    <w:rsid w:val="0076700A"/>
    <w:rsid w:val="00767186"/>
    <w:rsid w:val="007671B1"/>
    <w:rsid w:val="00767A52"/>
    <w:rsid w:val="00767B23"/>
    <w:rsid w:val="00767B25"/>
    <w:rsid w:val="00767C28"/>
    <w:rsid w:val="00770046"/>
    <w:rsid w:val="007701BC"/>
    <w:rsid w:val="00770663"/>
    <w:rsid w:val="00770764"/>
    <w:rsid w:val="00770F4B"/>
    <w:rsid w:val="0077123F"/>
    <w:rsid w:val="007716CA"/>
    <w:rsid w:val="0077186F"/>
    <w:rsid w:val="0077267C"/>
    <w:rsid w:val="00772F0F"/>
    <w:rsid w:val="00773432"/>
    <w:rsid w:val="007736D5"/>
    <w:rsid w:val="00773B0B"/>
    <w:rsid w:val="00773E01"/>
    <w:rsid w:val="00774799"/>
    <w:rsid w:val="00774D1E"/>
    <w:rsid w:val="00774FBB"/>
    <w:rsid w:val="00774FCE"/>
    <w:rsid w:val="00774FDD"/>
    <w:rsid w:val="00775215"/>
    <w:rsid w:val="00775904"/>
    <w:rsid w:val="00775B16"/>
    <w:rsid w:val="00776BFA"/>
    <w:rsid w:val="007770E7"/>
    <w:rsid w:val="00777172"/>
    <w:rsid w:val="00777D36"/>
    <w:rsid w:val="0078053B"/>
    <w:rsid w:val="007806B8"/>
    <w:rsid w:val="00780819"/>
    <w:rsid w:val="00781F16"/>
    <w:rsid w:val="007824CD"/>
    <w:rsid w:val="00782F2D"/>
    <w:rsid w:val="00782FF3"/>
    <w:rsid w:val="0078304E"/>
    <w:rsid w:val="00783073"/>
    <w:rsid w:val="00783158"/>
    <w:rsid w:val="00783563"/>
    <w:rsid w:val="007835B9"/>
    <w:rsid w:val="00783C91"/>
    <w:rsid w:val="0078428C"/>
    <w:rsid w:val="0078455D"/>
    <w:rsid w:val="007846C3"/>
    <w:rsid w:val="007856B3"/>
    <w:rsid w:val="00786A35"/>
    <w:rsid w:val="007904C0"/>
    <w:rsid w:val="00791E34"/>
    <w:rsid w:val="0079253D"/>
    <w:rsid w:val="007933E7"/>
    <w:rsid w:val="00794347"/>
    <w:rsid w:val="00794FC5"/>
    <w:rsid w:val="0079528B"/>
    <w:rsid w:val="00795B33"/>
    <w:rsid w:val="00795BE4"/>
    <w:rsid w:val="00797636"/>
    <w:rsid w:val="00797936"/>
    <w:rsid w:val="007A051D"/>
    <w:rsid w:val="007A07C5"/>
    <w:rsid w:val="007A0C86"/>
    <w:rsid w:val="007A1577"/>
    <w:rsid w:val="007A1AAA"/>
    <w:rsid w:val="007A203E"/>
    <w:rsid w:val="007A27B3"/>
    <w:rsid w:val="007A35C8"/>
    <w:rsid w:val="007A378E"/>
    <w:rsid w:val="007A3B01"/>
    <w:rsid w:val="007A407E"/>
    <w:rsid w:val="007A4811"/>
    <w:rsid w:val="007A6A88"/>
    <w:rsid w:val="007A747A"/>
    <w:rsid w:val="007B03E6"/>
    <w:rsid w:val="007B0578"/>
    <w:rsid w:val="007B0C4A"/>
    <w:rsid w:val="007B16CB"/>
    <w:rsid w:val="007B1B9E"/>
    <w:rsid w:val="007B1D87"/>
    <w:rsid w:val="007B2919"/>
    <w:rsid w:val="007B2B86"/>
    <w:rsid w:val="007B2D21"/>
    <w:rsid w:val="007B2DBD"/>
    <w:rsid w:val="007B2ECE"/>
    <w:rsid w:val="007B33C0"/>
    <w:rsid w:val="007B3A2D"/>
    <w:rsid w:val="007B3E84"/>
    <w:rsid w:val="007B4D24"/>
    <w:rsid w:val="007B4EAA"/>
    <w:rsid w:val="007B54EF"/>
    <w:rsid w:val="007B5939"/>
    <w:rsid w:val="007B6845"/>
    <w:rsid w:val="007B6931"/>
    <w:rsid w:val="007B6AF0"/>
    <w:rsid w:val="007B6CC1"/>
    <w:rsid w:val="007B6F1D"/>
    <w:rsid w:val="007B78BA"/>
    <w:rsid w:val="007B7BC8"/>
    <w:rsid w:val="007C00B5"/>
    <w:rsid w:val="007C0581"/>
    <w:rsid w:val="007C07A9"/>
    <w:rsid w:val="007C1A00"/>
    <w:rsid w:val="007C1E09"/>
    <w:rsid w:val="007C1FD8"/>
    <w:rsid w:val="007C2124"/>
    <w:rsid w:val="007C22EC"/>
    <w:rsid w:val="007C2C83"/>
    <w:rsid w:val="007C2E2D"/>
    <w:rsid w:val="007C3003"/>
    <w:rsid w:val="007C3FF2"/>
    <w:rsid w:val="007C4062"/>
    <w:rsid w:val="007C41BE"/>
    <w:rsid w:val="007C48B0"/>
    <w:rsid w:val="007C4B45"/>
    <w:rsid w:val="007C5C6F"/>
    <w:rsid w:val="007C60D5"/>
    <w:rsid w:val="007C66EC"/>
    <w:rsid w:val="007C69F0"/>
    <w:rsid w:val="007C7222"/>
    <w:rsid w:val="007C78FD"/>
    <w:rsid w:val="007C7B0C"/>
    <w:rsid w:val="007D0DDD"/>
    <w:rsid w:val="007D14B7"/>
    <w:rsid w:val="007D1AD0"/>
    <w:rsid w:val="007D22B7"/>
    <w:rsid w:val="007D274B"/>
    <w:rsid w:val="007D2961"/>
    <w:rsid w:val="007D3199"/>
    <w:rsid w:val="007D36E3"/>
    <w:rsid w:val="007D3E7E"/>
    <w:rsid w:val="007D4691"/>
    <w:rsid w:val="007D47C5"/>
    <w:rsid w:val="007D5418"/>
    <w:rsid w:val="007D5868"/>
    <w:rsid w:val="007D5912"/>
    <w:rsid w:val="007D5C64"/>
    <w:rsid w:val="007D5CA5"/>
    <w:rsid w:val="007D5FD6"/>
    <w:rsid w:val="007D6EB9"/>
    <w:rsid w:val="007D781D"/>
    <w:rsid w:val="007D79E4"/>
    <w:rsid w:val="007D7C80"/>
    <w:rsid w:val="007E0D91"/>
    <w:rsid w:val="007E1362"/>
    <w:rsid w:val="007E176F"/>
    <w:rsid w:val="007E1A91"/>
    <w:rsid w:val="007E23B5"/>
    <w:rsid w:val="007E23DA"/>
    <w:rsid w:val="007E3065"/>
    <w:rsid w:val="007E327F"/>
    <w:rsid w:val="007E34F0"/>
    <w:rsid w:val="007E35BA"/>
    <w:rsid w:val="007E383E"/>
    <w:rsid w:val="007E3D12"/>
    <w:rsid w:val="007E42FE"/>
    <w:rsid w:val="007E4696"/>
    <w:rsid w:val="007E4E86"/>
    <w:rsid w:val="007E5558"/>
    <w:rsid w:val="007E6261"/>
    <w:rsid w:val="007E638D"/>
    <w:rsid w:val="007E6846"/>
    <w:rsid w:val="007E751A"/>
    <w:rsid w:val="007E7A74"/>
    <w:rsid w:val="007E7BB2"/>
    <w:rsid w:val="007F04F3"/>
    <w:rsid w:val="007F0883"/>
    <w:rsid w:val="007F0DFA"/>
    <w:rsid w:val="007F166D"/>
    <w:rsid w:val="007F1888"/>
    <w:rsid w:val="007F20CB"/>
    <w:rsid w:val="007F2203"/>
    <w:rsid w:val="007F2357"/>
    <w:rsid w:val="007F35FB"/>
    <w:rsid w:val="007F38C9"/>
    <w:rsid w:val="007F48D9"/>
    <w:rsid w:val="007F4D55"/>
    <w:rsid w:val="007F519A"/>
    <w:rsid w:val="007F51FF"/>
    <w:rsid w:val="007F6927"/>
    <w:rsid w:val="007F772C"/>
    <w:rsid w:val="007F7D0C"/>
    <w:rsid w:val="00800590"/>
    <w:rsid w:val="00801023"/>
    <w:rsid w:val="0080144E"/>
    <w:rsid w:val="008019AA"/>
    <w:rsid w:val="0080202A"/>
    <w:rsid w:val="00803071"/>
    <w:rsid w:val="00803F1F"/>
    <w:rsid w:val="0080429B"/>
    <w:rsid w:val="00804317"/>
    <w:rsid w:val="008054B7"/>
    <w:rsid w:val="00805561"/>
    <w:rsid w:val="00805A35"/>
    <w:rsid w:val="00805DEC"/>
    <w:rsid w:val="0080612C"/>
    <w:rsid w:val="0080624D"/>
    <w:rsid w:val="008066BD"/>
    <w:rsid w:val="0080676C"/>
    <w:rsid w:val="008067FA"/>
    <w:rsid w:val="00806A1D"/>
    <w:rsid w:val="008078C7"/>
    <w:rsid w:val="00807B70"/>
    <w:rsid w:val="00810603"/>
    <w:rsid w:val="0081060A"/>
    <w:rsid w:val="00810BD2"/>
    <w:rsid w:val="0081120B"/>
    <w:rsid w:val="00811CE6"/>
    <w:rsid w:val="00811E1F"/>
    <w:rsid w:val="008129F8"/>
    <w:rsid w:val="00812B56"/>
    <w:rsid w:val="00812BD9"/>
    <w:rsid w:val="00812FD2"/>
    <w:rsid w:val="00813655"/>
    <w:rsid w:val="008137F8"/>
    <w:rsid w:val="0081407F"/>
    <w:rsid w:val="008143E9"/>
    <w:rsid w:val="0081453B"/>
    <w:rsid w:val="00814A7B"/>
    <w:rsid w:val="0081516F"/>
    <w:rsid w:val="0081551D"/>
    <w:rsid w:val="0081594D"/>
    <w:rsid w:val="00815A4F"/>
    <w:rsid w:val="00815EB7"/>
    <w:rsid w:val="00816810"/>
    <w:rsid w:val="00816FB5"/>
    <w:rsid w:val="008177B8"/>
    <w:rsid w:val="00820583"/>
    <w:rsid w:val="008208CE"/>
    <w:rsid w:val="00820982"/>
    <w:rsid w:val="0082144A"/>
    <w:rsid w:val="00821B9F"/>
    <w:rsid w:val="00821C29"/>
    <w:rsid w:val="00821E13"/>
    <w:rsid w:val="008227BF"/>
    <w:rsid w:val="00823B87"/>
    <w:rsid w:val="00823F5E"/>
    <w:rsid w:val="00824745"/>
    <w:rsid w:val="00825666"/>
    <w:rsid w:val="00825915"/>
    <w:rsid w:val="008259F1"/>
    <w:rsid w:val="00825AA9"/>
    <w:rsid w:val="00825ADB"/>
    <w:rsid w:val="00826920"/>
    <w:rsid w:val="00826E3D"/>
    <w:rsid w:val="00827242"/>
    <w:rsid w:val="00827A30"/>
    <w:rsid w:val="00827C45"/>
    <w:rsid w:val="008301B8"/>
    <w:rsid w:val="00830564"/>
    <w:rsid w:val="00830AD8"/>
    <w:rsid w:val="00830D5F"/>
    <w:rsid w:val="00830E98"/>
    <w:rsid w:val="00831BC1"/>
    <w:rsid w:val="00831BE6"/>
    <w:rsid w:val="00831EB4"/>
    <w:rsid w:val="008321CB"/>
    <w:rsid w:val="0083245D"/>
    <w:rsid w:val="0083395C"/>
    <w:rsid w:val="00833BB1"/>
    <w:rsid w:val="008344C4"/>
    <w:rsid w:val="00834FB2"/>
    <w:rsid w:val="008362F5"/>
    <w:rsid w:val="0083680D"/>
    <w:rsid w:val="00836F54"/>
    <w:rsid w:val="00840A3F"/>
    <w:rsid w:val="00840FA1"/>
    <w:rsid w:val="008414FB"/>
    <w:rsid w:val="0084233B"/>
    <w:rsid w:val="008423ED"/>
    <w:rsid w:val="00842805"/>
    <w:rsid w:val="008434A0"/>
    <w:rsid w:val="00843656"/>
    <w:rsid w:val="00843821"/>
    <w:rsid w:val="00843C25"/>
    <w:rsid w:val="00844431"/>
    <w:rsid w:val="008464FD"/>
    <w:rsid w:val="00846BA3"/>
    <w:rsid w:val="00846C83"/>
    <w:rsid w:val="008476E1"/>
    <w:rsid w:val="00847AC7"/>
    <w:rsid w:val="00847EEB"/>
    <w:rsid w:val="008500F4"/>
    <w:rsid w:val="008507BC"/>
    <w:rsid w:val="008509E4"/>
    <w:rsid w:val="00850A12"/>
    <w:rsid w:val="00850D0D"/>
    <w:rsid w:val="00851105"/>
    <w:rsid w:val="00851689"/>
    <w:rsid w:val="0085205C"/>
    <w:rsid w:val="00852670"/>
    <w:rsid w:val="00854575"/>
    <w:rsid w:val="0085465C"/>
    <w:rsid w:val="0085472A"/>
    <w:rsid w:val="008552A8"/>
    <w:rsid w:val="00855313"/>
    <w:rsid w:val="008559A0"/>
    <w:rsid w:val="0085660D"/>
    <w:rsid w:val="0085679C"/>
    <w:rsid w:val="00857030"/>
    <w:rsid w:val="00857202"/>
    <w:rsid w:val="00857520"/>
    <w:rsid w:val="008575C1"/>
    <w:rsid w:val="0085769F"/>
    <w:rsid w:val="00857722"/>
    <w:rsid w:val="00857C4E"/>
    <w:rsid w:val="00857F06"/>
    <w:rsid w:val="008610CD"/>
    <w:rsid w:val="008613A2"/>
    <w:rsid w:val="00861423"/>
    <w:rsid w:val="008616AA"/>
    <w:rsid w:val="00861C9C"/>
    <w:rsid w:val="00862C31"/>
    <w:rsid w:val="0086338F"/>
    <w:rsid w:val="0086371C"/>
    <w:rsid w:val="008641A5"/>
    <w:rsid w:val="00864437"/>
    <w:rsid w:val="00864D03"/>
    <w:rsid w:val="00865A58"/>
    <w:rsid w:val="00866BA7"/>
    <w:rsid w:val="00867039"/>
    <w:rsid w:val="00867337"/>
    <w:rsid w:val="008678B3"/>
    <w:rsid w:val="0087016F"/>
    <w:rsid w:val="008705A9"/>
    <w:rsid w:val="008709D5"/>
    <w:rsid w:val="00871332"/>
    <w:rsid w:val="008716ED"/>
    <w:rsid w:val="008735E3"/>
    <w:rsid w:val="00873A55"/>
    <w:rsid w:val="00873AAE"/>
    <w:rsid w:val="00874707"/>
    <w:rsid w:val="00874CEE"/>
    <w:rsid w:val="00874EF8"/>
    <w:rsid w:val="00874F2D"/>
    <w:rsid w:val="00874FB3"/>
    <w:rsid w:val="008760D1"/>
    <w:rsid w:val="00876283"/>
    <w:rsid w:val="00876EFB"/>
    <w:rsid w:val="0087772E"/>
    <w:rsid w:val="00877AF0"/>
    <w:rsid w:val="00880913"/>
    <w:rsid w:val="008817CE"/>
    <w:rsid w:val="00881D29"/>
    <w:rsid w:val="008824BD"/>
    <w:rsid w:val="00882F47"/>
    <w:rsid w:val="008831E4"/>
    <w:rsid w:val="0088337F"/>
    <w:rsid w:val="008833CD"/>
    <w:rsid w:val="0088376F"/>
    <w:rsid w:val="00884ADF"/>
    <w:rsid w:val="008851B6"/>
    <w:rsid w:val="00885C6F"/>
    <w:rsid w:val="0088602A"/>
    <w:rsid w:val="00886B15"/>
    <w:rsid w:val="0088704F"/>
    <w:rsid w:val="008879C3"/>
    <w:rsid w:val="00887C9D"/>
    <w:rsid w:val="00887CBA"/>
    <w:rsid w:val="008905BC"/>
    <w:rsid w:val="008907CE"/>
    <w:rsid w:val="00890E5F"/>
    <w:rsid w:val="008915BB"/>
    <w:rsid w:val="008916F2"/>
    <w:rsid w:val="00891A4D"/>
    <w:rsid w:val="00891EE8"/>
    <w:rsid w:val="00892074"/>
    <w:rsid w:val="0089221E"/>
    <w:rsid w:val="0089254B"/>
    <w:rsid w:val="008929EC"/>
    <w:rsid w:val="00892A42"/>
    <w:rsid w:val="00892D59"/>
    <w:rsid w:val="0089301B"/>
    <w:rsid w:val="00893205"/>
    <w:rsid w:val="00893504"/>
    <w:rsid w:val="008947F0"/>
    <w:rsid w:val="00894847"/>
    <w:rsid w:val="00895E6F"/>
    <w:rsid w:val="00896D0B"/>
    <w:rsid w:val="00896D15"/>
    <w:rsid w:val="00897685"/>
    <w:rsid w:val="008A035F"/>
    <w:rsid w:val="008A0609"/>
    <w:rsid w:val="008A08CF"/>
    <w:rsid w:val="008A0C51"/>
    <w:rsid w:val="008A0D5A"/>
    <w:rsid w:val="008A0EAD"/>
    <w:rsid w:val="008A29F1"/>
    <w:rsid w:val="008A2A93"/>
    <w:rsid w:val="008A3278"/>
    <w:rsid w:val="008A3E2F"/>
    <w:rsid w:val="008A3EEE"/>
    <w:rsid w:val="008A3F5E"/>
    <w:rsid w:val="008A4880"/>
    <w:rsid w:val="008A48D5"/>
    <w:rsid w:val="008A49D9"/>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164"/>
    <w:rsid w:val="008B5BA3"/>
    <w:rsid w:val="008B616E"/>
    <w:rsid w:val="008B6348"/>
    <w:rsid w:val="008B6B53"/>
    <w:rsid w:val="008B6CB6"/>
    <w:rsid w:val="008B71C2"/>
    <w:rsid w:val="008B7475"/>
    <w:rsid w:val="008B7AC2"/>
    <w:rsid w:val="008C03BF"/>
    <w:rsid w:val="008C0BD1"/>
    <w:rsid w:val="008C0DCC"/>
    <w:rsid w:val="008C1607"/>
    <w:rsid w:val="008C1ADD"/>
    <w:rsid w:val="008C1D24"/>
    <w:rsid w:val="008C2727"/>
    <w:rsid w:val="008C2FA3"/>
    <w:rsid w:val="008C2FBB"/>
    <w:rsid w:val="008C34BF"/>
    <w:rsid w:val="008C4376"/>
    <w:rsid w:val="008C4AFB"/>
    <w:rsid w:val="008C593B"/>
    <w:rsid w:val="008C5C93"/>
    <w:rsid w:val="008C6541"/>
    <w:rsid w:val="008C6BB2"/>
    <w:rsid w:val="008C765C"/>
    <w:rsid w:val="008C76F9"/>
    <w:rsid w:val="008D169C"/>
    <w:rsid w:val="008D17C3"/>
    <w:rsid w:val="008D204C"/>
    <w:rsid w:val="008D2060"/>
    <w:rsid w:val="008D232E"/>
    <w:rsid w:val="008D2F81"/>
    <w:rsid w:val="008D2FA1"/>
    <w:rsid w:val="008D35D6"/>
    <w:rsid w:val="008D3DCB"/>
    <w:rsid w:val="008D3F26"/>
    <w:rsid w:val="008D420A"/>
    <w:rsid w:val="008D565E"/>
    <w:rsid w:val="008D5724"/>
    <w:rsid w:val="008D5778"/>
    <w:rsid w:val="008D66B8"/>
    <w:rsid w:val="008D741A"/>
    <w:rsid w:val="008D770F"/>
    <w:rsid w:val="008D7DB5"/>
    <w:rsid w:val="008E0831"/>
    <w:rsid w:val="008E1A9F"/>
    <w:rsid w:val="008E2378"/>
    <w:rsid w:val="008E2B8D"/>
    <w:rsid w:val="008E36DB"/>
    <w:rsid w:val="008E406E"/>
    <w:rsid w:val="008E43AD"/>
    <w:rsid w:val="008E447D"/>
    <w:rsid w:val="008E44EC"/>
    <w:rsid w:val="008E4A63"/>
    <w:rsid w:val="008E4C0B"/>
    <w:rsid w:val="008E4EE3"/>
    <w:rsid w:val="008E5699"/>
    <w:rsid w:val="008E58F6"/>
    <w:rsid w:val="008E6AB0"/>
    <w:rsid w:val="008E6BFA"/>
    <w:rsid w:val="008E6D50"/>
    <w:rsid w:val="008E6DE6"/>
    <w:rsid w:val="008E700D"/>
    <w:rsid w:val="008E71BB"/>
    <w:rsid w:val="008E7237"/>
    <w:rsid w:val="008E768E"/>
    <w:rsid w:val="008E7F50"/>
    <w:rsid w:val="008F07B5"/>
    <w:rsid w:val="008F08FC"/>
    <w:rsid w:val="008F11EC"/>
    <w:rsid w:val="008F1256"/>
    <w:rsid w:val="008F1CD3"/>
    <w:rsid w:val="008F267E"/>
    <w:rsid w:val="008F3DDD"/>
    <w:rsid w:val="008F3EA2"/>
    <w:rsid w:val="008F4E8F"/>
    <w:rsid w:val="008F5302"/>
    <w:rsid w:val="008F55FF"/>
    <w:rsid w:val="008F59B6"/>
    <w:rsid w:val="008F5B9A"/>
    <w:rsid w:val="008F61B5"/>
    <w:rsid w:val="008F6822"/>
    <w:rsid w:val="008F6898"/>
    <w:rsid w:val="008F6FC3"/>
    <w:rsid w:val="008F710A"/>
    <w:rsid w:val="008F77E4"/>
    <w:rsid w:val="008F79D7"/>
    <w:rsid w:val="008F7EC6"/>
    <w:rsid w:val="009006DC"/>
    <w:rsid w:val="00901BBA"/>
    <w:rsid w:val="00902AF2"/>
    <w:rsid w:val="009030D3"/>
    <w:rsid w:val="00903909"/>
    <w:rsid w:val="009039F5"/>
    <w:rsid w:val="00903A90"/>
    <w:rsid w:val="00904419"/>
    <w:rsid w:val="00904422"/>
    <w:rsid w:val="0090495C"/>
    <w:rsid w:val="00904E6D"/>
    <w:rsid w:val="0090500E"/>
    <w:rsid w:val="0090535B"/>
    <w:rsid w:val="00905B4B"/>
    <w:rsid w:val="00905C08"/>
    <w:rsid w:val="00906F5D"/>
    <w:rsid w:val="009070FA"/>
    <w:rsid w:val="00907376"/>
    <w:rsid w:val="009079EE"/>
    <w:rsid w:val="00907E01"/>
    <w:rsid w:val="009105B3"/>
    <w:rsid w:val="00910DEF"/>
    <w:rsid w:val="0091146F"/>
    <w:rsid w:val="0091147B"/>
    <w:rsid w:val="00911CCD"/>
    <w:rsid w:val="00911FFE"/>
    <w:rsid w:val="009122BC"/>
    <w:rsid w:val="009131A3"/>
    <w:rsid w:val="00914015"/>
    <w:rsid w:val="009145C6"/>
    <w:rsid w:val="00915008"/>
    <w:rsid w:val="00915461"/>
    <w:rsid w:val="009161FD"/>
    <w:rsid w:val="00916398"/>
    <w:rsid w:val="00916696"/>
    <w:rsid w:val="00916943"/>
    <w:rsid w:val="0091714D"/>
    <w:rsid w:val="00917ABC"/>
    <w:rsid w:val="00917E10"/>
    <w:rsid w:val="009206B4"/>
    <w:rsid w:val="009210CC"/>
    <w:rsid w:val="0092118C"/>
    <w:rsid w:val="00921A78"/>
    <w:rsid w:val="009224CB"/>
    <w:rsid w:val="009229F2"/>
    <w:rsid w:val="00923290"/>
    <w:rsid w:val="0092515E"/>
    <w:rsid w:val="00925410"/>
    <w:rsid w:val="00925413"/>
    <w:rsid w:val="0092557B"/>
    <w:rsid w:val="00925A0F"/>
    <w:rsid w:val="00925A9F"/>
    <w:rsid w:val="00925D72"/>
    <w:rsid w:val="00925F6C"/>
    <w:rsid w:val="00926B3F"/>
    <w:rsid w:val="00926BEB"/>
    <w:rsid w:val="009273F4"/>
    <w:rsid w:val="00927474"/>
    <w:rsid w:val="00927929"/>
    <w:rsid w:val="00927F0F"/>
    <w:rsid w:val="00930111"/>
    <w:rsid w:val="009304CF"/>
    <w:rsid w:val="0093308F"/>
    <w:rsid w:val="00933657"/>
    <w:rsid w:val="00933E8B"/>
    <w:rsid w:val="009340A1"/>
    <w:rsid w:val="0093417D"/>
    <w:rsid w:val="009345C9"/>
    <w:rsid w:val="009355A6"/>
    <w:rsid w:val="00936711"/>
    <w:rsid w:val="00936D20"/>
    <w:rsid w:val="00936FA4"/>
    <w:rsid w:val="00937C82"/>
    <w:rsid w:val="0094069B"/>
    <w:rsid w:val="00940DE8"/>
    <w:rsid w:val="00940E5D"/>
    <w:rsid w:val="00940FCB"/>
    <w:rsid w:val="009411C5"/>
    <w:rsid w:val="00942858"/>
    <w:rsid w:val="00942E52"/>
    <w:rsid w:val="00942EBA"/>
    <w:rsid w:val="00943699"/>
    <w:rsid w:val="00943809"/>
    <w:rsid w:val="00943DDD"/>
    <w:rsid w:val="0094494B"/>
    <w:rsid w:val="009455B8"/>
    <w:rsid w:val="00946846"/>
    <w:rsid w:val="00946C2C"/>
    <w:rsid w:val="00947B7F"/>
    <w:rsid w:val="0095108C"/>
    <w:rsid w:val="00951721"/>
    <w:rsid w:val="00951C42"/>
    <w:rsid w:val="00952E08"/>
    <w:rsid w:val="00952EE3"/>
    <w:rsid w:val="009536AB"/>
    <w:rsid w:val="00953958"/>
    <w:rsid w:val="00953BB8"/>
    <w:rsid w:val="00954103"/>
    <w:rsid w:val="00954391"/>
    <w:rsid w:val="00954636"/>
    <w:rsid w:val="009546D1"/>
    <w:rsid w:val="009548DA"/>
    <w:rsid w:val="00954B3D"/>
    <w:rsid w:val="00954D10"/>
    <w:rsid w:val="00955B8C"/>
    <w:rsid w:val="00955E3B"/>
    <w:rsid w:val="00956F1F"/>
    <w:rsid w:val="00957532"/>
    <w:rsid w:val="00957C3F"/>
    <w:rsid w:val="009600C7"/>
    <w:rsid w:val="0096050C"/>
    <w:rsid w:val="00960745"/>
    <w:rsid w:val="00960AB9"/>
    <w:rsid w:val="00960FD9"/>
    <w:rsid w:val="00961E51"/>
    <w:rsid w:val="00962DD6"/>
    <w:rsid w:val="0096330B"/>
    <w:rsid w:val="00963831"/>
    <w:rsid w:val="00963B5A"/>
    <w:rsid w:val="00964231"/>
    <w:rsid w:val="00964CD6"/>
    <w:rsid w:val="00964EE3"/>
    <w:rsid w:val="0096552D"/>
    <w:rsid w:val="00965798"/>
    <w:rsid w:val="00966378"/>
    <w:rsid w:val="0096675F"/>
    <w:rsid w:val="00966B5F"/>
    <w:rsid w:val="00966C5E"/>
    <w:rsid w:val="00966E7C"/>
    <w:rsid w:val="009671C3"/>
    <w:rsid w:val="0096787E"/>
    <w:rsid w:val="00967CDF"/>
    <w:rsid w:val="00970B64"/>
    <w:rsid w:val="00970D9B"/>
    <w:rsid w:val="00970FA3"/>
    <w:rsid w:val="00972302"/>
    <w:rsid w:val="00972950"/>
    <w:rsid w:val="009738A8"/>
    <w:rsid w:val="00973EF9"/>
    <w:rsid w:val="00973F8C"/>
    <w:rsid w:val="00974FD4"/>
    <w:rsid w:val="009753DC"/>
    <w:rsid w:val="00975B9E"/>
    <w:rsid w:val="00976065"/>
    <w:rsid w:val="009763B0"/>
    <w:rsid w:val="00976B07"/>
    <w:rsid w:val="0097740A"/>
    <w:rsid w:val="0097743E"/>
    <w:rsid w:val="00977A12"/>
    <w:rsid w:val="00980A3B"/>
    <w:rsid w:val="00980DB7"/>
    <w:rsid w:val="00980F2F"/>
    <w:rsid w:val="009813B1"/>
    <w:rsid w:val="00981B7E"/>
    <w:rsid w:val="00982815"/>
    <w:rsid w:val="00982EF6"/>
    <w:rsid w:val="00983141"/>
    <w:rsid w:val="00983387"/>
    <w:rsid w:val="00983E01"/>
    <w:rsid w:val="0098427D"/>
    <w:rsid w:val="0098511A"/>
    <w:rsid w:val="0098512A"/>
    <w:rsid w:val="009852EE"/>
    <w:rsid w:val="0098534A"/>
    <w:rsid w:val="00985571"/>
    <w:rsid w:val="009855B6"/>
    <w:rsid w:val="00986416"/>
    <w:rsid w:val="00986B08"/>
    <w:rsid w:val="00987FF6"/>
    <w:rsid w:val="00990F90"/>
    <w:rsid w:val="009910D4"/>
    <w:rsid w:val="00991586"/>
    <w:rsid w:val="00991A3E"/>
    <w:rsid w:val="00991B56"/>
    <w:rsid w:val="009925FD"/>
    <w:rsid w:val="00992B43"/>
    <w:rsid w:val="009937DF"/>
    <w:rsid w:val="009939CE"/>
    <w:rsid w:val="00993EC8"/>
    <w:rsid w:val="009941CA"/>
    <w:rsid w:val="0099448B"/>
    <w:rsid w:val="00994A57"/>
    <w:rsid w:val="00995098"/>
    <w:rsid w:val="009961EC"/>
    <w:rsid w:val="009963F0"/>
    <w:rsid w:val="00996DA8"/>
    <w:rsid w:val="00996E6C"/>
    <w:rsid w:val="0099700C"/>
    <w:rsid w:val="00997EC8"/>
    <w:rsid w:val="009A035C"/>
    <w:rsid w:val="009A09CD"/>
    <w:rsid w:val="009A12EA"/>
    <w:rsid w:val="009A2375"/>
    <w:rsid w:val="009A27AE"/>
    <w:rsid w:val="009A3DB8"/>
    <w:rsid w:val="009A4D89"/>
    <w:rsid w:val="009A52F1"/>
    <w:rsid w:val="009A5BE8"/>
    <w:rsid w:val="009A6737"/>
    <w:rsid w:val="009A72B9"/>
    <w:rsid w:val="009A73B4"/>
    <w:rsid w:val="009B0089"/>
    <w:rsid w:val="009B074E"/>
    <w:rsid w:val="009B1117"/>
    <w:rsid w:val="009B1C38"/>
    <w:rsid w:val="009B21A4"/>
    <w:rsid w:val="009B2CBB"/>
    <w:rsid w:val="009B2E57"/>
    <w:rsid w:val="009B30C9"/>
    <w:rsid w:val="009B31AA"/>
    <w:rsid w:val="009B334D"/>
    <w:rsid w:val="009B3684"/>
    <w:rsid w:val="009B3FD3"/>
    <w:rsid w:val="009B40AE"/>
    <w:rsid w:val="009B43F8"/>
    <w:rsid w:val="009B471F"/>
    <w:rsid w:val="009B5EA1"/>
    <w:rsid w:val="009B6457"/>
    <w:rsid w:val="009B6A9D"/>
    <w:rsid w:val="009B6C5C"/>
    <w:rsid w:val="009B6D2F"/>
    <w:rsid w:val="009B6F23"/>
    <w:rsid w:val="009B7169"/>
    <w:rsid w:val="009B7570"/>
    <w:rsid w:val="009B75C8"/>
    <w:rsid w:val="009B7BD7"/>
    <w:rsid w:val="009C08F5"/>
    <w:rsid w:val="009C1016"/>
    <w:rsid w:val="009C10C4"/>
    <w:rsid w:val="009C12E1"/>
    <w:rsid w:val="009C2249"/>
    <w:rsid w:val="009C2E0C"/>
    <w:rsid w:val="009C3936"/>
    <w:rsid w:val="009C3F06"/>
    <w:rsid w:val="009C406C"/>
    <w:rsid w:val="009C582D"/>
    <w:rsid w:val="009C5EFA"/>
    <w:rsid w:val="009C7352"/>
    <w:rsid w:val="009C77AE"/>
    <w:rsid w:val="009C7EB5"/>
    <w:rsid w:val="009D0154"/>
    <w:rsid w:val="009D0D99"/>
    <w:rsid w:val="009D15E2"/>
    <w:rsid w:val="009D17FC"/>
    <w:rsid w:val="009D21C6"/>
    <w:rsid w:val="009D2E36"/>
    <w:rsid w:val="009D3AEF"/>
    <w:rsid w:val="009D3EBB"/>
    <w:rsid w:val="009D42E2"/>
    <w:rsid w:val="009D50CF"/>
    <w:rsid w:val="009D708D"/>
    <w:rsid w:val="009D7653"/>
    <w:rsid w:val="009E10AC"/>
    <w:rsid w:val="009E1345"/>
    <w:rsid w:val="009E1668"/>
    <w:rsid w:val="009E1C55"/>
    <w:rsid w:val="009E25C2"/>
    <w:rsid w:val="009E329B"/>
    <w:rsid w:val="009E3456"/>
    <w:rsid w:val="009E3E13"/>
    <w:rsid w:val="009E3FC8"/>
    <w:rsid w:val="009E4046"/>
    <w:rsid w:val="009E417B"/>
    <w:rsid w:val="009E4578"/>
    <w:rsid w:val="009E502C"/>
    <w:rsid w:val="009E73AF"/>
    <w:rsid w:val="009E7815"/>
    <w:rsid w:val="009E7D50"/>
    <w:rsid w:val="009E7E84"/>
    <w:rsid w:val="009F04BF"/>
    <w:rsid w:val="009F16BD"/>
    <w:rsid w:val="009F2707"/>
    <w:rsid w:val="009F29DB"/>
    <w:rsid w:val="009F2CB3"/>
    <w:rsid w:val="009F3518"/>
    <w:rsid w:val="009F3AA7"/>
    <w:rsid w:val="009F3EA1"/>
    <w:rsid w:val="009F45BD"/>
    <w:rsid w:val="009F4D60"/>
    <w:rsid w:val="009F5279"/>
    <w:rsid w:val="009F53B9"/>
    <w:rsid w:val="009F5B60"/>
    <w:rsid w:val="009F5C03"/>
    <w:rsid w:val="009F62DB"/>
    <w:rsid w:val="009F66B2"/>
    <w:rsid w:val="009F6A8D"/>
    <w:rsid w:val="00A002F6"/>
    <w:rsid w:val="00A0057B"/>
    <w:rsid w:val="00A00CD0"/>
    <w:rsid w:val="00A00F94"/>
    <w:rsid w:val="00A0138A"/>
    <w:rsid w:val="00A0193C"/>
    <w:rsid w:val="00A02043"/>
    <w:rsid w:val="00A02F8C"/>
    <w:rsid w:val="00A02FCF"/>
    <w:rsid w:val="00A03397"/>
    <w:rsid w:val="00A0355A"/>
    <w:rsid w:val="00A036B9"/>
    <w:rsid w:val="00A03704"/>
    <w:rsid w:val="00A0383D"/>
    <w:rsid w:val="00A03ABC"/>
    <w:rsid w:val="00A03E30"/>
    <w:rsid w:val="00A04645"/>
    <w:rsid w:val="00A0471F"/>
    <w:rsid w:val="00A048C7"/>
    <w:rsid w:val="00A04B1B"/>
    <w:rsid w:val="00A058F4"/>
    <w:rsid w:val="00A0597F"/>
    <w:rsid w:val="00A06B10"/>
    <w:rsid w:val="00A06B92"/>
    <w:rsid w:val="00A06D54"/>
    <w:rsid w:val="00A06E31"/>
    <w:rsid w:val="00A07284"/>
    <w:rsid w:val="00A072F4"/>
    <w:rsid w:val="00A07385"/>
    <w:rsid w:val="00A07510"/>
    <w:rsid w:val="00A07770"/>
    <w:rsid w:val="00A109A2"/>
    <w:rsid w:val="00A116EC"/>
    <w:rsid w:val="00A1188A"/>
    <w:rsid w:val="00A11ECE"/>
    <w:rsid w:val="00A11EE8"/>
    <w:rsid w:val="00A12107"/>
    <w:rsid w:val="00A12AE7"/>
    <w:rsid w:val="00A13115"/>
    <w:rsid w:val="00A134F3"/>
    <w:rsid w:val="00A13688"/>
    <w:rsid w:val="00A13ABD"/>
    <w:rsid w:val="00A13FA4"/>
    <w:rsid w:val="00A1446C"/>
    <w:rsid w:val="00A146E7"/>
    <w:rsid w:val="00A162C2"/>
    <w:rsid w:val="00A1663E"/>
    <w:rsid w:val="00A166B0"/>
    <w:rsid w:val="00A17A6E"/>
    <w:rsid w:val="00A20064"/>
    <w:rsid w:val="00A203E3"/>
    <w:rsid w:val="00A20F8C"/>
    <w:rsid w:val="00A210B6"/>
    <w:rsid w:val="00A21942"/>
    <w:rsid w:val="00A21A3E"/>
    <w:rsid w:val="00A21E40"/>
    <w:rsid w:val="00A229FA"/>
    <w:rsid w:val="00A22FE9"/>
    <w:rsid w:val="00A236F8"/>
    <w:rsid w:val="00A24512"/>
    <w:rsid w:val="00A24564"/>
    <w:rsid w:val="00A25408"/>
    <w:rsid w:val="00A262C8"/>
    <w:rsid w:val="00A26406"/>
    <w:rsid w:val="00A26CBB"/>
    <w:rsid w:val="00A30398"/>
    <w:rsid w:val="00A307CD"/>
    <w:rsid w:val="00A30D0A"/>
    <w:rsid w:val="00A30D91"/>
    <w:rsid w:val="00A31197"/>
    <w:rsid w:val="00A31934"/>
    <w:rsid w:val="00A31AB9"/>
    <w:rsid w:val="00A31DC4"/>
    <w:rsid w:val="00A31DD6"/>
    <w:rsid w:val="00A31DE5"/>
    <w:rsid w:val="00A325FD"/>
    <w:rsid w:val="00A334A6"/>
    <w:rsid w:val="00A33B34"/>
    <w:rsid w:val="00A33BD3"/>
    <w:rsid w:val="00A33DD9"/>
    <w:rsid w:val="00A33F54"/>
    <w:rsid w:val="00A35EC2"/>
    <w:rsid w:val="00A368CD"/>
    <w:rsid w:val="00A36906"/>
    <w:rsid w:val="00A37727"/>
    <w:rsid w:val="00A37BE9"/>
    <w:rsid w:val="00A40A36"/>
    <w:rsid w:val="00A40FA3"/>
    <w:rsid w:val="00A4129D"/>
    <w:rsid w:val="00A4270E"/>
    <w:rsid w:val="00A42734"/>
    <w:rsid w:val="00A427AE"/>
    <w:rsid w:val="00A42C08"/>
    <w:rsid w:val="00A43498"/>
    <w:rsid w:val="00A43582"/>
    <w:rsid w:val="00A43D7B"/>
    <w:rsid w:val="00A45A8A"/>
    <w:rsid w:val="00A45BDD"/>
    <w:rsid w:val="00A45C3A"/>
    <w:rsid w:val="00A460E0"/>
    <w:rsid w:val="00A46CA6"/>
    <w:rsid w:val="00A470CC"/>
    <w:rsid w:val="00A47484"/>
    <w:rsid w:val="00A500E2"/>
    <w:rsid w:val="00A50376"/>
    <w:rsid w:val="00A5038D"/>
    <w:rsid w:val="00A504CC"/>
    <w:rsid w:val="00A5100E"/>
    <w:rsid w:val="00A51AE0"/>
    <w:rsid w:val="00A5389C"/>
    <w:rsid w:val="00A5434A"/>
    <w:rsid w:val="00A546BF"/>
    <w:rsid w:val="00A54EEF"/>
    <w:rsid w:val="00A55409"/>
    <w:rsid w:val="00A55534"/>
    <w:rsid w:val="00A55834"/>
    <w:rsid w:val="00A55CD1"/>
    <w:rsid w:val="00A560E9"/>
    <w:rsid w:val="00A5629F"/>
    <w:rsid w:val="00A56AC3"/>
    <w:rsid w:val="00A56AEA"/>
    <w:rsid w:val="00A57009"/>
    <w:rsid w:val="00A573AD"/>
    <w:rsid w:val="00A577BD"/>
    <w:rsid w:val="00A602C9"/>
    <w:rsid w:val="00A603EA"/>
    <w:rsid w:val="00A604A2"/>
    <w:rsid w:val="00A6085E"/>
    <w:rsid w:val="00A609BB"/>
    <w:rsid w:val="00A60A99"/>
    <w:rsid w:val="00A611FC"/>
    <w:rsid w:val="00A61681"/>
    <w:rsid w:val="00A61718"/>
    <w:rsid w:val="00A6258C"/>
    <w:rsid w:val="00A62786"/>
    <w:rsid w:val="00A628E2"/>
    <w:rsid w:val="00A62D5C"/>
    <w:rsid w:val="00A6355D"/>
    <w:rsid w:val="00A63850"/>
    <w:rsid w:val="00A64352"/>
    <w:rsid w:val="00A64C71"/>
    <w:rsid w:val="00A6516F"/>
    <w:rsid w:val="00A65292"/>
    <w:rsid w:val="00A6598A"/>
    <w:rsid w:val="00A66087"/>
    <w:rsid w:val="00A667F7"/>
    <w:rsid w:val="00A669C2"/>
    <w:rsid w:val="00A66B01"/>
    <w:rsid w:val="00A6714B"/>
    <w:rsid w:val="00A67719"/>
    <w:rsid w:val="00A6773E"/>
    <w:rsid w:val="00A701CD"/>
    <w:rsid w:val="00A710F2"/>
    <w:rsid w:val="00A711B3"/>
    <w:rsid w:val="00A71C23"/>
    <w:rsid w:val="00A720C4"/>
    <w:rsid w:val="00A725A2"/>
    <w:rsid w:val="00A72BEA"/>
    <w:rsid w:val="00A72EDE"/>
    <w:rsid w:val="00A73434"/>
    <w:rsid w:val="00A740E3"/>
    <w:rsid w:val="00A74DEC"/>
    <w:rsid w:val="00A752A1"/>
    <w:rsid w:val="00A752AC"/>
    <w:rsid w:val="00A75323"/>
    <w:rsid w:val="00A75AFE"/>
    <w:rsid w:val="00A76A36"/>
    <w:rsid w:val="00A772FE"/>
    <w:rsid w:val="00A806FF"/>
    <w:rsid w:val="00A80BD4"/>
    <w:rsid w:val="00A80BDD"/>
    <w:rsid w:val="00A80CD5"/>
    <w:rsid w:val="00A80DBE"/>
    <w:rsid w:val="00A81239"/>
    <w:rsid w:val="00A8166F"/>
    <w:rsid w:val="00A81683"/>
    <w:rsid w:val="00A81ECF"/>
    <w:rsid w:val="00A82252"/>
    <w:rsid w:val="00A8245D"/>
    <w:rsid w:val="00A82FA5"/>
    <w:rsid w:val="00A831BE"/>
    <w:rsid w:val="00A84340"/>
    <w:rsid w:val="00A84B79"/>
    <w:rsid w:val="00A85174"/>
    <w:rsid w:val="00A8545A"/>
    <w:rsid w:val="00A85C78"/>
    <w:rsid w:val="00A86389"/>
    <w:rsid w:val="00A86B10"/>
    <w:rsid w:val="00A86B6E"/>
    <w:rsid w:val="00A87C1C"/>
    <w:rsid w:val="00A87F95"/>
    <w:rsid w:val="00A90277"/>
    <w:rsid w:val="00A9111A"/>
    <w:rsid w:val="00A91272"/>
    <w:rsid w:val="00A91402"/>
    <w:rsid w:val="00A91666"/>
    <w:rsid w:val="00A9180B"/>
    <w:rsid w:val="00A91BE8"/>
    <w:rsid w:val="00A91C3F"/>
    <w:rsid w:val="00A922E7"/>
    <w:rsid w:val="00A92B36"/>
    <w:rsid w:val="00A92CE8"/>
    <w:rsid w:val="00A92E91"/>
    <w:rsid w:val="00A930E3"/>
    <w:rsid w:val="00A93407"/>
    <w:rsid w:val="00A942F2"/>
    <w:rsid w:val="00A945F3"/>
    <w:rsid w:val="00A9475F"/>
    <w:rsid w:val="00A948C0"/>
    <w:rsid w:val="00A9546A"/>
    <w:rsid w:val="00A975D1"/>
    <w:rsid w:val="00A97971"/>
    <w:rsid w:val="00AA0D47"/>
    <w:rsid w:val="00AA0EBD"/>
    <w:rsid w:val="00AA0FB9"/>
    <w:rsid w:val="00AA11C3"/>
    <w:rsid w:val="00AA263A"/>
    <w:rsid w:val="00AA2695"/>
    <w:rsid w:val="00AA33F4"/>
    <w:rsid w:val="00AA4AB0"/>
    <w:rsid w:val="00AA4C7B"/>
    <w:rsid w:val="00AA543E"/>
    <w:rsid w:val="00AA6CA0"/>
    <w:rsid w:val="00AA6FB4"/>
    <w:rsid w:val="00AA74D7"/>
    <w:rsid w:val="00AB012E"/>
    <w:rsid w:val="00AB0840"/>
    <w:rsid w:val="00AB107D"/>
    <w:rsid w:val="00AB18F8"/>
    <w:rsid w:val="00AB1EEF"/>
    <w:rsid w:val="00AB259E"/>
    <w:rsid w:val="00AB2675"/>
    <w:rsid w:val="00AB26EF"/>
    <w:rsid w:val="00AB2988"/>
    <w:rsid w:val="00AB3178"/>
    <w:rsid w:val="00AB323D"/>
    <w:rsid w:val="00AB3A07"/>
    <w:rsid w:val="00AB3BBA"/>
    <w:rsid w:val="00AB50AC"/>
    <w:rsid w:val="00AB527F"/>
    <w:rsid w:val="00AB56C2"/>
    <w:rsid w:val="00AB63A0"/>
    <w:rsid w:val="00AB65D7"/>
    <w:rsid w:val="00AB6A04"/>
    <w:rsid w:val="00AB7D33"/>
    <w:rsid w:val="00AC065C"/>
    <w:rsid w:val="00AC09A8"/>
    <w:rsid w:val="00AC0CFF"/>
    <w:rsid w:val="00AC10AF"/>
    <w:rsid w:val="00AC192E"/>
    <w:rsid w:val="00AC1E1C"/>
    <w:rsid w:val="00AC2405"/>
    <w:rsid w:val="00AC2C86"/>
    <w:rsid w:val="00AC3125"/>
    <w:rsid w:val="00AC46EB"/>
    <w:rsid w:val="00AC5490"/>
    <w:rsid w:val="00AC5744"/>
    <w:rsid w:val="00AC57F6"/>
    <w:rsid w:val="00AC584C"/>
    <w:rsid w:val="00AC5CB3"/>
    <w:rsid w:val="00AC7FAB"/>
    <w:rsid w:val="00AD0D5A"/>
    <w:rsid w:val="00AD1047"/>
    <w:rsid w:val="00AD16E0"/>
    <w:rsid w:val="00AD27B1"/>
    <w:rsid w:val="00AD2961"/>
    <w:rsid w:val="00AD2CF2"/>
    <w:rsid w:val="00AD4183"/>
    <w:rsid w:val="00AD4497"/>
    <w:rsid w:val="00AD48DF"/>
    <w:rsid w:val="00AD493D"/>
    <w:rsid w:val="00AD4CAF"/>
    <w:rsid w:val="00AD4F20"/>
    <w:rsid w:val="00AD5265"/>
    <w:rsid w:val="00AD54D4"/>
    <w:rsid w:val="00AD5D11"/>
    <w:rsid w:val="00AD66C9"/>
    <w:rsid w:val="00AD6714"/>
    <w:rsid w:val="00AD6839"/>
    <w:rsid w:val="00AE0DE0"/>
    <w:rsid w:val="00AE15CF"/>
    <w:rsid w:val="00AE1A5C"/>
    <w:rsid w:val="00AE1B69"/>
    <w:rsid w:val="00AE1C3B"/>
    <w:rsid w:val="00AE24B8"/>
    <w:rsid w:val="00AE2536"/>
    <w:rsid w:val="00AE2A43"/>
    <w:rsid w:val="00AE2C3F"/>
    <w:rsid w:val="00AE2E59"/>
    <w:rsid w:val="00AE2ED8"/>
    <w:rsid w:val="00AE3004"/>
    <w:rsid w:val="00AE36EC"/>
    <w:rsid w:val="00AE3FA7"/>
    <w:rsid w:val="00AE4C9A"/>
    <w:rsid w:val="00AE538A"/>
    <w:rsid w:val="00AE56BC"/>
    <w:rsid w:val="00AE5A92"/>
    <w:rsid w:val="00AE5C1C"/>
    <w:rsid w:val="00AE6881"/>
    <w:rsid w:val="00AE69CC"/>
    <w:rsid w:val="00AE6BC1"/>
    <w:rsid w:val="00AE71A1"/>
    <w:rsid w:val="00AE7338"/>
    <w:rsid w:val="00AF2E7B"/>
    <w:rsid w:val="00AF3330"/>
    <w:rsid w:val="00AF3B15"/>
    <w:rsid w:val="00AF4687"/>
    <w:rsid w:val="00AF5515"/>
    <w:rsid w:val="00AF5642"/>
    <w:rsid w:val="00AF6C9B"/>
    <w:rsid w:val="00AF7204"/>
    <w:rsid w:val="00AF72E7"/>
    <w:rsid w:val="00AF74C1"/>
    <w:rsid w:val="00B0006D"/>
    <w:rsid w:val="00B015C9"/>
    <w:rsid w:val="00B01636"/>
    <w:rsid w:val="00B01A26"/>
    <w:rsid w:val="00B01BD0"/>
    <w:rsid w:val="00B01FD5"/>
    <w:rsid w:val="00B022D0"/>
    <w:rsid w:val="00B02A81"/>
    <w:rsid w:val="00B02F06"/>
    <w:rsid w:val="00B039DE"/>
    <w:rsid w:val="00B03A62"/>
    <w:rsid w:val="00B0452F"/>
    <w:rsid w:val="00B04A9D"/>
    <w:rsid w:val="00B04C0F"/>
    <w:rsid w:val="00B04E3B"/>
    <w:rsid w:val="00B04F4D"/>
    <w:rsid w:val="00B05410"/>
    <w:rsid w:val="00B056F5"/>
    <w:rsid w:val="00B05845"/>
    <w:rsid w:val="00B05E97"/>
    <w:rsid w:val="00B063B6"/>
    <w:rsid w:val="00B0697D"/>
    <w:rsid w:val="00B06A6C"/>
    <w:rsid w:val="00B06E89"/>
    <w:rsid w:val="00B07468"/>
    <w:rsid w:val="00B07D11"/>
    <w:rsid w:val="00B07ED7"/>
    <w:rsid w:val="00B10938"/>
    <w:rsid w:val="00B10C05"/>
    <w:rsid w:val="00B11B6A"/>
    <w:rsid w:val="00B11DFE"/>
    <w:rsid w:val="00B13C09"/>
    <w:rsid w:val="00B13C2F"/>
    <w:rsid w:val="00B14A59"/>
    <w:rsid w:val="00B14F42"/>
    <w:rsid w:val="00B1516A"/>
    <w:rsid w:val="00B151B8"/>
    <w:rsid w:val="00B157A0"/>
    <w:rsid w:val="00B1669B"/>
    <w:rsid w:val="00B166A7"/>
    <w:rsid w:val="00B1753B"/>
    <w:rsid w:val="00B176A1"/>
    <w:rsid w:val="00B176FE"/>
    <w:rsid w:val="00B179B6"/>
    <w:rsid w:val="00B20F72"/>
    <w:rsid w:val="00B219F5"/>
    <w:rsid w:val="00B21CF9"/>
    <w:rsid w:val="00B22CB8"/>
    <w:rsid w:val="00B22FD5"/>
    <w:rsid w:val="00B2362E"/>
    <w:rsid w:val="00B23CB8"/>
    <w:rsid w:val="00B241B1"/>
    <w:rsid w:val="00B250D4"/>
    <w:rsid w:val="00B253CE"/>
    <w:rsid w:val="00B25FC9"/>
    <w:rsid w:val="00B26D0F"/>
    <w:rsid w:val="00B27447"/>
    <w:rsid w:val="00B27978"/>
    <w:rsid w:val="00B30037"/>
    <w:rsid w:val="00B3104D"/>
    <w:rsid w:val="00B31374"/>
    <w:rsid w:val="00B31C27"/>
    <w:rsid w:val="00B3307E"/>
    <w:rsid w:val="00B331DC"/>
    <w:rsid w:val="00B3334C"/>
    <w:rsid w:val="00B333DF"/>
    <w:rsid w:val="00B335F7"/>
    <w:rsid w:val="00B3363F"/>
    <w:rsid w:val="00B341CA"/>
    <w:rsid w:val="00B3432F"/>
    <w:rsid w:val="00B3447E"/>
    <w:rsid w:val="00B34576"/>
    <w:rsid w:val="00B34816"/>
    <w:rsid w:val="00B34983"/>
    <w:rsid w:val="00B37800"/>
    <w:rsid w:val="00B37C34"/>
    <w:rsid w:val="00B400FC"/>
    <w:rsid w:val="00B40FB3"/>
    <w:rsid w:val="00B41305"/>
    <w:rsid w:val="00B42A74"/>
    <w:rsid w:val="00B43FD4"/>
    <w:rsid w:val="00B44458"/>
    <w:rsid w:val="00B4462C"/>
    <w:rsid w:val="00B4490F"/>
    <w:rsid w:val="00B44BBB"/>
    <w:rsid w:val="00B44F65"/>
    <w:rsid w:val="00B453F6"/>
    <w:rsid w:val="00B459E3"/>
    <w:rsid w:val="00B46BF7"/>
    <w:rsid w:val="00B47923"/>
    <w:rsid w:val="00B50474"/>
    <w:rsid w:val="00B51127"/>
    <w:rsid w:val="00B51A9C"/>
    <w:rsid w:val="00B51E2B"/>
    <w:rsid w:val="00B53808"/>
    <w:rsid w:val="00B53930"/>
    <w:rsid w:val="00B54221"/>
    <w:rsid w:val="00B54385"/>
    <w:rsid w:val="00B543EA"/>
    <w:rsid w:val="00B546D9"/>
    <w:rsid w:val="00B546F6"/>
    <w:rsid w:val="00B56113"/>
    <w:rsid w:val="00B561B2"/>
    <w:rsid w:val="00B56467"/>
    <w:rsid w:val="00B56DB9"/>
    <w:rsid w:val="00B608F7"/>
    <w:rsid w:val="00B60C48"/>
    <w:rsid w:val="00B60DEC"/>
    <w:rsid w:val="00B61003"/>
    <w:rsid w:val="00B61BD7"/>
    <w:rsid w:val="00B61E0C"/>
    <w:rsid w:val="00B62161"/>
    <w:rsid w:val="00B62401"/>
    <w:rsid w:val="00B62B54"/>
    <w:rsid w:val="00B62CCC"/>
    <w:rsid w:val="00B62DC4"/>
    <w:rsid w:val="00B632E7"/>
    <w:rsid w:val="00B64586"/>
    <w:rsid w:val="00B65538"/>
    <w:rsid w:val="00B657B0"/>
    <w:rsid w:val="00B66E84"/>
    <w:rsid w:val="00B6710F"/>
    <w:rsid w:val="00B67352"/>
    <w:rsid w:val="00B6778B"/>
    <w:rsid w:val="00B67B13"/>
    <w:rsid w:val="00B70520"/>
    <w:rsid w:val="00B706D8"/>
    <w:rsid w:val="00B70A01"/>
    <w:rsid w:val="00B70D47"/>
    <w:rsid w:val="00B70DA9"/>
    <w:rsid w:val="00B70F2B"/>
    <w:rsid w:val="00B712C9"/>
    <w:rsid w:val="00B7174D"/>
    <w:rsid w:val="00B7213E"/>
    <w:rsid w:val="00B7338F"/>
    <w:rsid w:val="00B733CC"/>
    <w:rsid w:val="00B73745"/>
    <w:rsid w:val="00B73B3D"/>
    <w:rsid w:val="00B74C68"/>
    <w:rsid w:val="00B74D61"/>
    <w:rsid w:val="00B76270"/>
    <w:rsid w:val="00B7656B"/>
    <w:rsid w:val="00B76894"/>
    <w:rsid w:val="00B76DE2"/>
    <w:rsid w:val="00B77038"/>
    <w:rsid w:val="00B7737A"/>
    <w:rsid w:val="00B80630"/>
    <w:rsid w:val="00B811F6"/>
    <w:rsid w:val="00B8130D"/>
    <w:rsid w:val="00B81AFF"/>
    <w:rsid w:val="00B81EC7"/>
    <w:rsid w:val="00B823E7"/>
    <w:rsid w:val="00B82F6A"/>
    <w:rsid w:val="00B8362D"/>
    <w:rsid w:val="00B83696"/>
    <w:rsid w:val="00B8394E"/>
    <w:rsid w:val="00B83AB2"/>
    <w:rsid w:val="00B83E53"/>
    <w:rsid w:val="00B84052"/>
    <w:rsid w:val="00B84BAA"/>
    <w:rsid w:val="00B85163"/>
    <w:rsid w:val="00B858E9"/>
    <w:rsid w:val="00B860C1"/>
    <w:rsid w:val="00B870AF"/>
    <w:rsid w:val="00B876C5"/>
    <w:rsid w:val="00B877C2"/>
    <w:rsid w:val="00B87CDD"/>
    <w:rsid w:val="00B90488"/>
    <w:rsid w:val="00B90877"/>
    <w:rsid w:val="00B90C6C"/>
    <w:rsid w:val="00B90C75"/>
    <w:rsid w:val="00B91D5D"/>
    <w:rsid w:val="00B922F9"/>
    <w:rsid w:val="00B927FF"/>
    <w:rsid w:val="00B9300F"/>
    <w:rsid w:val="00B9319D"/>
    <w:rsid w:val="00B9324A"/>
    <w:rsid w:val="00B93E26"/>
    <w:rsid w:val="00B93FCD"/>
    <w:rsid w:val="00B94181"/>
    <w:rsid w:val="00B9418B"/>
    <w:rsid w:val="00B9424A"/>
    <w:rsid w:val="00B94C6C"/>
    <w:rsid w:val="00B94D33"/>
    <w:rsid w:val="00B965EB"/>
    <w:rsid w:val="00B97E1E"/>
    <w:rsid w:val="00BA0759"/>
    <w:rsid w:val="00BA0AF6"/>
    <w:rsid w:val="00BA187A"/>
    <w:rsid w:val="00BA19F0"/>
    <w:rsid w:val="00BA1CEB"/>
    <w:rsid w:val="00BA1D83"/>
    <w:rsid w:val="00BA1DD9"/>
    <w:rsid w:val="00BA216D"/>
    <w:rsid w:val="00BA2497"/>
    <w:rsid w:val="00BA294A"/>
    <w:rsid w:val="00BA3960"/>
    <w:rsid w:val="00BA46A5"/>
    <w:rsid w:val="00BA4DD9"/>
    <w:rsid w:val="00BA5790"/>
    <w:rsid w:val="00BA66E4"/>
    <w:rsid w:val="00BA6F3D"/>
    <w:rsid w:val="00BA6F9D"/>
    <w:rsid w:val="00BA721D"/>
    <w:rsid w:val="00BA73E4"/>
    <w:rsid w:val="00BA7B88"/>
    <w:rsid w:val="00BA7C6D"/>
    <w:rsid w:val="00BB1435"/>
    <w:rsid w:val="00BB153F"/>
    <w:rsid w:val="00BB1D05"/>
    <w:rsid w:val="00BB2515"/>
    <w:rsid w:val="00BB265C"/>
    <w:rsid w:val="00BB2CD4"/>
    <w:rsid w:val="00BB2EE5"/>
    <w:rsid w:val="00BB317A"/>
    <w:rsid w:val="00BB3300"/>
    <w:rsid w:val="00BB3FEE"/>
    <w:rsid w:val="00BB55EF"/>
    <w:rsid w:val="00BB59C4"/>
    <w:rsid w:val="00BB6164"/>
    <w:rsid w:val="00BB6AA7"/>
    <w:rsid w:val="00BB73FE"/>
    <w:rsid w:val="00BC0E0B"/>
    <w:rsid w:val="00BC11AB"/>
    <w:rsid w:val="00BC20BA"/>
    <w:rsid w:val="00BC21F2"/>
    <w:rsid w:val="00BC464F"/>
    <w:rsid w:val="00BC4FEA"/>
    <w:rsid w:val="00BC5162"/>
    <w:rsid w:val="00BC6C67"/>
    <w:rsid w:val="00BC78C4"/>
    <w:rsid w:val="00BC7B6F"/>
    <w:rsid w:val="00BC7E2C"/>
    <w:rsid w:val="00BD0134"/>
    <w:rsid w:val="00BD0547"/>
    <w:rsid w:val="00BD2327"/>
    <w:rsid w:val="00BD242F"/>
    <w:rsid w:val="00BD24E6"/>
    <w:rsid w:val="00BD271F"/>
    <w:rsid w:val="00BD3423"/>
    <w:rsid w:val="00BD40D4"/>
    <w:rsid w:val="00BD478D"/>
    <w:rsid w:val="00BD4BBD"/>
    <w:rsid w:val="00BD5B64"/>
    <w:rsid w:val="00BD6A7A"/>
    <w:rsid w:val="00BD780C"/>
    <w:rsid w:val="00BD7D1C"/>
    <w:rsid w:val="00BE0F1E"/>
    <w:rsid w:val="00BE1272"/>
    <w:rsid w:val="00BE2236"/>
    <w:rsid w:val="00BE2341"/>
    <w:rsid w:val="00BE2358"/>
    <w:rsid w:val="00BE3105"/>
    <w:rsid w:val="00BE49E5"/>
    <w:rsid w:val="00BE4A67"/>
    <w:rsid w:val="00BE52FD"/>
    <w:rsid w:val="00BE580A"/>
    <w:rsid w:val="00BE5ED0"/>
    <w:rsid w:val="00BE6219"/>
    <w:rsid w:val="00BE6680"/>
    <w:rsid w:val="00BE6702"/>
    <w:rsid w:val="00BE6805"/>
    <w:rsid w:val="00BE6E5D"/>
    <w:rsid w:val="00BE7201"/>
    <w:rsid w:val="00BE76A6"/>
    <w:rsid w:val="00BF05C8"/>
    <w:rsid w:val="00BF0963"/>
    <w:rsid w:val="00BF0A5F"/>
    <w:rsid w:val="00BF0C77"/>
    <w:rsid w:val="00BF1CB8"/>
    <w:rsid w:val="00BF1D9F"/>
    <w:rsid w:val="00BF1FBA"/>
    <w:rsid w:val="00BF2201"/>
    <w:rsid w:val="00BF2995"/>
    <w:rsid w:val="00BF347F"/>
    <w:rsid w:val="00BF3520"/>
    <w:rsid w:val="00BF379B"/>
    <w:rsid w:val="00BF38EE"/>
    <w:rsid w:val="00BF3CBB"/>
    <w:rsid w:val="00BF4656"/>
    <w:rsid w:val="00BF4764"/>
    <w:rsid w:val="00BF5381"/>
    <w:rsid w:val="00BF56C3"/>
    <w:rsid w:val="00BF5792"/>
    <w:rsid w:val="00BF5D5A"/>
    <w:rsid w:val="00BF635D"/>
    <w:rsid w:val="00BF67B4"/>
    <w:rsid w:val="00BF71E0"/>
    <w:rsid w:val="00BF7DAE"/>
    <w:rsid w:val="00C011B1"/>
    <w:rsid w:val="00C01240"/>
    <w:rsid w:val="00C01BC2"/>
    <w:rsid w:val="00C01BF1"/>
    <w:rsid w:val="00C01F18"/>
    <w:rsid w:val="00C0280F"/>
    <w:rsid w:val="00C02A2F"/>
    <w:rsid w:val="00C03903"/>
    <w:rsid w:val="00C04D5C"/>
    <w:rsid w:val="00C04F48"/>
    <w:rsid w:val="00C04FB8"/>
    <w:rsid w:val="00C054F9"/>
    <w:rsid w:val="00C05A2B"/>
    <w:rsid w:val="00C0614C"/>
    <w:rsid w:val="00C06675"/>
    <w:rsid w:val="00C066E0"/>
    <w:rsid w:val="00C06F20"/>
    <w:rsid w:val="00C071D5"/>
    <w:rsid w:val="00C0773F"/>
    <w:rsid w:val="00C10124"/>
    <w:rsid w:val="00C108DF"/>
    <w:rsid w:val="00C10C4B"/>
    <w:rsid w:val="00C11275"/>
    <w:rsid w:val="00C115E8"/>
    <w:rsid w:val="00C11D1F"/>
    <w:rsid w:val="00C1261B"/>
    <w:rsid w:val="00C12695"/>
    <w:rsid w:val="00C13570"/>
    <w:rsid w:val="00C13E58"/>
    <w:rsid w:val="00C13FD2"/>
    <w:rsid w:val="00C14243"/>
    <w:rsid w:val="00C14CBB"/>
    <w:rsid w:val="00C150CE"/>
    <w:rsid w:val="00C16236"/>
    <w:rsid w:val="00C16C36"/>
    <w:rsid w:val="00C16CED"/>
    <w:rsid w:val="00C16F04"/>
    <w:rsid w:val="00C174A0"/>
    <w:rsid w:val="00C17837"/>
    <w:rsid w:val="00C201A9"/>
    <w:rsid w:val="00C207A0"/>
    <w:rsid w:val="00C20D52"/>
    <w:rsid w:val="00C2147F"/>
    <w:rsid w:val="00C21E6D"/>
    <w:rsid w:val="00C2251B"/>
    <w:rsid w:val="00C22EF6"/>
    <w:rsid w:val="00C2371A"/>
    <w:rsid w:val="00C2379A"/>
    <w:rsid w:val="00C239BA"/>
    <w:rsid w:val="00C23AF4"/>
    <w:rsid w:val="00C24012"/>
    <w:rsid w:val="00C2461B"/>
    <w:rsid w:val="00C2615D"/>
    <w:rsid w:val="00C265AF"/>
    <w:rsid w:val="00C27B72"/>
    <w:rsid w:val="00C27DE8"/>
    <w:rsid w:val="00C30507"/>
    <w:rsid w:val="00C309E4"/>
    <w:rsid w:val="00C31724"/>
    <w:rsid w:val="00C327B1"/>
    <w:rsid w:val="00C32A93"/>
    <w:rsid w:val="00C32E06"/>
    <w:rsid w:val="00C33381"/>
    <w:rsid w:val="00C33709"/>
    <w:rsid w:val="00C33EF3"/>
    <w:rsid w:val="00C34B35"/>
    <w:rsid w:val="00C35659"/>
    <w:rsid w:val="00C35F6A"/>
    <w:rsid w:val="00C367CE"/>
    <w:rsid w:val="00C36EB4"/>
    <w:rsid w:val="00C37422"/>
    <w:rsid w:val="00C375BB"/>
    <w:rsid w:val="00C3760A"/>
    <w:rsid w:val="00C37F04"/>
    <w:rsid w:val="00C37F2C"/>
    <w:rsid w:val="00C401EB"/>
    <w:rsid w:val="00C4060C"/>
    <w:rsid w:val="00C40A39"/>
    <w:rsid w:val="00C412A1"/>
    <w:rsid w:val="00C4147B"/>
    <w:rsid w:val="00C41BE2"/>
    <w:rsid w:val="00C423E2"/>
    <w:rsid w:val="00C4250E"/>
    <w:rsid w:val="00C4262A"/>
    <w:rsid w:val="00C42C26"/>
    <w:rsid w:val="00C42FAF"/>
    <w:rsid w:val="00C4396B"/>
    <w:rsid w:val="00C4631F"/>
    <w:rsid w:val="00C46517"/>
    <w:rsid w:val="00C46662"/>
    <w:rsid w:val="00C4697B"/>
    <w:rsid w:val="00C469FB"/>
    <w:rsid w:val="00C46C03"/>
    <w:rsid w:val="00C47645"/>
    <w:rsid w:val="00C47EC2"/>
    <w:rsid w:val="00C50A1B"/>
    <w:rsid w:val="00C50AC9"/>
    <w:rsid w:val="00C50F85"/>
    <w:rsid w:val="00C51585"/>
    <w:rsid w:val="00C527EB"/>
    <w:rsid w:val="00C5338F"/>
    <w:rsid w:val="00C54308"/>
    <w:rsid w:val="00C543C1"/>
    <w:rsid w:val="00C54A32"/>
    <w:rsid w:val="00C54A8C"/>
    <w:rsid w:val="00C54DB6"/>
    <w:rsid w:val="00C555BF"/>
    <w:rsid w:val="00C5566F"/>
    <w:rsid w:val="00C55A21"/>
    <w:rsid w:val="00C55D7A"/>
    <w:rsid w:val="00C55DDE"/>
    <w:rsid w:val="00C55F80"/>
    <w:rsid w:val="00C5672D"/>
    <w:rsid w:val="00C56826"/>
    <w:rsid w:val="00C60086"/>
    <w:rsid w:val="00C60BFB"/>
    <w:rsid w:val="00C6126E"/>
    <w:rsid w:val="00C616FE"/>
    <w:rsid w:val="00C61E16"/>
    <w:rsid w:val="00C627AD"/>
    <w:rsid w:val="00C62C91"/>
    <w:rsid w:val="00C62E0A"/>
    <w:rsid w:val="00C62E57"/>
    <w:rsid w:val="00C62E83"/>
    <w:rsid w:val="00C6318D"/>
    <w:rsid w:val="00C633EC"/>
    <w:rsid w:val="00C634D7"/>
    <w:rsid w:val="00C63A8F"/>
    <w:rsid w:val="00C644F5"/>
    <w:rsid w:val="00C645B1"/>
    <w:rsid w:val="00C64B4B"/>
    <w:rsid w:val="00C6583F"/>
    <w:rsid w:val="00C6594A"/>
    <w:rsid w:val="00C660A4"/>
    <w:rsid w:val="00C6610C"/>
    <w:rsid w:val="00C66288"/>
    <w:rsid w:val="00C667E5"/>
    <w:rsid w:val="00C669E5"/>
    <w:rsid w:val="00C66A76"/>
    <w:rsid w:val="00C66DB5"/>
    <w:rsid w:val="00C67374"/>
    <w:rsid w:val="00C67E57"/>
    <w:rsid w:val="00C7036B"/>
    <w:rsid w:val="00C710E3"/>
    <w:rsid w:val="00C71524"/>
    <w:rsid w:val="00C71A97"/>
    <w:rsid w:val="00C71D33"/>
    <w:rsid w:val="00C722EE"/>
    <w:rsid w:val="00C72ADD"/>
    <w:rsid w:val="00C72F69"/>
    <w:rsid w:val="00C735F2"/>
    <w:rsid w:val="00C740CB"/>
    <w:rsid w:val="00C751B9"/>
    <w:rsid w:val="00C7607E"/>
    <w:rsid w:val="00C762B4"/>
    <w:rsid w:val="00C766D0"/>
    <w:rsid w:val="00C76702"/>
    <w:rsid w:val="00C771FE"/>
    <w:rsid w:val="00C775C5"/>
    <w:rsid w:val="00C777F4"/>
    <w:rsid w:val="00C800B1"/>
    <w:rsid w:val="00C80289"/>
    <w:rsid w:val="00C80D5C"/>
    <w:rsid w:val="00C80D9C"/>
    <w:rsid w:val="00C80F3D"/>
    <w:rsid w:val="00C81B90"/>
    <w:rsid w:val="00C828F1"/>
    <w:rsid w:val="00C8549E"/>
    <w:rsid w:val="00C855B8"/>
    <w:rsid w:val="00C8667A"/>
    <w:rsid w:val="00C87652"/>
    <w:rsid w:val="00C9094E"/>
    <w:rsid w:val="00C90CFF"/>
    <w:rsid w:val="00C90D7A"/>
    <w:rsid w:val="00C91439"/>
    <w:rsid w:val="00C91691"/>
    <w:rsid w:val="00C91E06"/>
    <w:rsid w:val="00C91E81"/>
    <w:rsid w:val="00C92F74"/>
    <w:rsid w:val="00C9462D"/>
    <w:rsid w:val="00C94D18"/>
    <w:rsid w:val="00C94E8B"/>
    <w:rsid w:val="00C9503F"/>
    <w:rsid w:val="00C9527F"/>
    <w:rsid w:val="00C95E2B"/>
    <w:rsid w:val="00C9632B"/>
    <w:rsid w:val="00C96EA4"/>
    <w:rsid w:val="00C9757C"/>
    <w:rsid w:val="00C97E98"/>
    <w:rsid w:val="00CA00F6"/>
    <w:rsid w:val="00CA01A8"/>
    <w:rsid w:val="00CA03EF"/>
    <w:rsid w:val="00CA0D7F"/>
    <w:rsid w:val="00CA1B15"/>
    <w:rsid w:val="00CA1BA6"/>
    <w:rsid w:val="00CA1D80"/>
    <w:rsid w:val="00CA1EBD"/>
    <w:rsid w:val="00CA2622"/>
    <w:rsid w:val="00CA3354"/>
    <w:rsid w:val="00CA3DA1"/>
    <w:rsid w:val="00CA421E"/>
    <w:rsid w:val="00CA4FC9"/>
    <w:rsid w:val="00CA5AE1"/>
    <w:rsid w:val="00CA5D48"/>
    <w:rsid w:val="00CA6C9E"/>
    <w:rsid w:val="00CA6EC8"/>
    <w:rsid w:val="00CA7713"/>
    <w:rsid w:val="00CA7864"/>
    <w:rsid w:val="00CB0224"/>
    <w:rsid w:val="00CB03BC"/>
    <w:rsid w:val="00CB0B00"/>
    <w:rsid w:val="00CB1BED"/>
    <w:rsid w:val="00CB1FFE"/>
    <w:rsid w:val="00CB2338"/>
    <w:rsid w:val="00CB2AE7"/>
    <w:rsid w:val="00CB38CB"/>
    <w:rsid w:val="00CB3D9C"/>
    <w:rsid w:val="00CB4425"/>
    <w:rsid w:val="00CB4473"/>
    <w:rsid w:val="00CB46A3"/>
    <w:rsid w:val="00CB49CB"/>
    <w:rsid w:val="00CB4B04"/>
    <w:rsid w:val="00CB4C19"/>
    <w:rsid w:val="00CB529B"/>
    <w:rsid w:val="00CB53FC"/>
    <w:rsid w:val="00CB5A50"/>
    <w:rsid w:val="00CB5AFF"/>
    <w:rsid w:val="00CB5B63"/>
    <w:rsid w:val="00CB611A"/>
    <w:rsid w:val="00CB64B2"/>
    <w:rsid w:val="00CB6C06"/>
    <w:rsid w:val="00CC0014"/>
    <w:rsid w:val="00CC00E4"/>
    <w:rsid w:val="00CC0394"/>
    <w:rsid w:val="00CC138B"/>
    <w:rsid w:val="00CC14C0"/>
    <w:rsid w:val="00CC16EE"/>
    <w:rsid w:val="00CC219B"/>
    <w:rsid w:val="00CC21AB"/>
    <w:rsid w:val="00CC24F9"/>
    <w:rsid w:val="00CC2D4D"/>
    <w:rsid w:val="00CC320D"/>
    <w:rsid w:val="00CC3220"/>
    <w:rsid w:val="00CC3237"/>
    <w:rsid w:val="00CC34BD"/>
    <w:rsid w:val="00CC355C"/>
    <w:rsid w:val="00CC37A7"/>
    <w:rsid w:val="00CC4728"/>
    <w:rsid w:val="00CC4751"/>
    <w:rsid w:val="00CC5198"/>
    <w:rsid w:val="00CC51C4"/>
    <w:rsid w:val="00CC5230"/>
    <w:rsid w:val="00CC5EE0"/>
    <w:rsid w:val="00CC6714"/>
    <w:rsid w:val="00CC69CF"/>
    <w:rsid w:val="00CC6A4D"/>
    <w:rsid w:val="00CC6CBE"/>
    <w:rsid w:val="00CC73B4"/>
    <w:rsid w:val="00CC77E5"/>
    <w:rsid w:val="00CC79D7"/>
    <w:rsid w:val="00CD0E97"/>
    <w:rsid w:val="00CD1461"/>
    <w:rsid w:val="00CD1803"/>
    <w:rsid w:val="00CD1994"/>
    <w:rsid w:val="00CD1B3C"/>
    <w:rsid w:val="00CD2542"/>
    <w:rsid w:val="00CD2D84"/>
    <w:rsid w:val="00CD2E0F"/>
    <w:rsid w:val="00CD31ED"/>
    <w:rsid w:val="00CD3F74"/>
    <w:rsid w:val="00CD4136"/>
    <w:rsid w:val="00CD4F83"/>
    <w:rsid w:val="00CD5454"/>
    <w:rsid w:val="00CD5BC4"/>
    <w:rsid w:val="00CD7442"/>
    <w:rsid w:val="00CD7822"/>
    <w:rsid w:val="00CD7DE2"/>
    <w:rsid w:val="00CE0FE1"/>
    <w:rsid w:val="00CE12CA"/>
    <w:rsid w:val="00CE13D5"/>
    <w:rsid w:val="00CE1681"/>
    <w:rsid w:val="00CE1954"/>
    <w:rsid w:val="00CE1AD8"/>
    <w:rsid w:val="00CE1C51"/>
    <w:rsid w:val="00CE2848"/>
    <w:rsid w:val="00CE3468"/>
    <w:rsid w:val="00CE3A8C"/>
    <w:rsid w:val="00CE507B"/>
    <w:rsid w:val="00CE531C"/>
    <w:rsid w:val="00CE55EB"/>
    <w:rsid w:val="00CE5BE2"/>
    <w:rsid w:val="00CE60E6"/>
    <w:rsid w:val="00CE6572"/>
    <w:rsid w:val="00CE6847"/>
    <w:rsid w:val="00CE6EFC"/>
    <w:rsid w:val="00CE713A"/>
    <w:rsid w:val="00CE7BE8"/>
    <w:rsid w:val="00CF0374"/>
    <w:rsid w:val="00CF0533"/>
    <w:rsid w:val="00CF074C"/>
    <w:rsid w:val="00CF07C0"/>
    <w:rsid w:val="00CF183B"/>
    <w:rsid w:val="00CF1A6D"/>
    <w:rsid w:val="00CF1B0F"/>
    <w:rsid w:val="00CF1F58"/>
    <w:rsid w:val="00CF2158"/>
    <w:rsid w:val="00CF3591"/>
    <w:rsid w:val="00CF39B9"/>
    <w:rsid w:val="00CF3E84"/>
    <w:rsid w:val="00CF3EFE"/>
    <w:rsid w:val="00CF4606"/>
    <w:rsid w:val="00CF4C38"/>
    <w:rsid w:val="00CF6211"/>
    <w:rsid w:val="00CF6C04"/>
    <w:rsid w:val="00CF7707"/>
    <w:rsid w:val="00CF7CA0"/>
    <w:rsid w:val="00D004FC"/>
    <w:rsid w:val="00D01046"/>
    <w:rsid w:val="00D02166"/>
    <w:rsid w:val="00D02319"/>
    <w:rsid w:val="00D0394A"/>
    <w:rsid w:val="00D0394D"/>
    <w:rsid w:val="00D03B6D"/>
    <w:rsid w:val="00D03D34"/>
    <w:rsid w:val="00D05223"/>
    <w:rsid w:val="00D05361"/>
    <w:rsid w:val="00D054A3"/>
    <w:rsid w:val="00D054B7"/>
    <w:rsid w:val="00D054FE"/>
    <w:rsid w:val="00D05F71"/>
    <w:rsid w:val="00D0605D"/>
    <w:rsid w:val="00D07364"/>
    <w:rsid w:val="00D075DC"/>
    <w:rsid w:val="00D079AC"/>
    <w:rsid w:val="00D10032"/>
    <w:rsid w:val="00D1170D"/>
    <w:rsid w:val="00D11B32"/>
    <w:rsid w:val="00D11D76"/>
    <w:rsid w:val="00D11FA9"/>
    <w:rsid w:val="00D12648"/>
    <w:rsid w:val="00D12698"/>
    <w:rsid w:val="00D12701"/>
    <w:rsid w:val="00D128A0"/>
    <w:rsid w:val="00D1396E"/>
    <w:rsid w:val="00D142CA"/>
    <w:rsid w:val="00D147AF"/>
    <w:rsid w:val="00D14B30"/>
    <w:rsid w:val="00D14E64"/>
    <w:rsid w:val="00D15717"/>
    <w:rsid w:val="00D15FCF"/>
    <w:rsid w:val="00D1600E"/>
    <w:rsid w:val="00D162E0"/>
    <w:rsid w:val="00D16ABE"/>
    <w:rsid w:val="00D16D4A"/>
    <w:rsid w:val="00D16DB7"/>
    <w:rsid w:val="00D17120"/>
    <w:rsid w:val="00D177CF"/>
    <w:rsid w:val="00D2029C"/>
    <w:rsid w:val="00D204BF"/>
    <w:rsid w:val="00D21ACC"/>
    <w:rsid w:val="00D21BAD"/>
    <w:rsid w:val="00D2221D"/>
    <w:rsid w:val="00D22229"/>
    <w:rsid w:val="00D2232B"/>
    <w:rsid w:val="00D2372E"/>
    <w:rsid w:val="00D2397A"/>
    <w:rsid w:val="00D24198"/>
    <w:rsid w:val="00D242AF"/>
    <w:rsid w:val="00D24885"/>
    <w:rsid w:val="00D24CBA"/>
    <w:rsid w:val="00D262DE"/>
    <w:rsid w:val="00D266FE"/>
    <w:rsid w:val="00D26902"/>
    <w:rsid w:val="00D26B78"/>
    <w:rsid w:val="00D26D57"/>
    <w:rsid w:val="00D27166"/>
    <w:rsid w:val="00D27230"/>
    <w:rsid w:val="00D27F3F"/>
    <w:rsid w:val="00D30022"/>
    <w:rsid w:val="00D30C2E"/>
    <w:rsid w:val="00D31483"/>
    <w:rsid w:val="00D31A2C"/>
    <w:rsid w:val="00D31B70"/>
    <w:rsid w:val="00D328EB"/>
    <w:rsid w:val="00D3393B"/>
    <w:rsid w:val="00D34211"/>
    <w:rsid w:val="00D348E2"/>
    <w:rsid w:val="00D34A69"/>
    <w:rsid w:val="00D3546C"/>
    <w:rsid w:val="00D35C45"/>
    <w:rsid w:val="00D369C6"/>
    <w:rsid w:val="00D37FE8"/>
    <w:rsid w:val="00D41893"/>
    <w:rsid w:val="00D4222A"/>
    <w:rsid w:val="00D422FE"/>
    <w:rsid w:val="00D42E84"/>
    <w:rsid w:val="00D43C19"/>
    <w:rsid w:val="00D4466B"/>
    <w:rsid w:val="00D45327"/>
    <w:rsid w:val="00D45817"/>
    <w:rsid w:val="00D46691"/>
    <w:rsid w:val="00D476A9"/>
    <w:rsid w:val="00D47AEF"/>
    <w:rsid w:val="00D50913"/>
    <w:rsid w:val="00D50BD5"/>
    <w:rsid w:val="00D50E65"/>
    <w:rsid w:val="00D513BB"/>
    <w:rsid w:val="00D52EAD"/>
    <w:rsid w:val="00D5323C"/>
    <w:rsid w:val="00D533F6"/>
    <w:rsid w:val="00D536C8"/>
    <w:rsid w:val="00D538F8"/>
    <w:rsid w:val="00D53C01"/>
    <w:rsid w:val="00D54289"/>
    <w:rsid w:val="00D5507F"/>
    <w:rsid w:val="00D55162"/>
    <w:rsid w:val="00D553C9"/>
    <w:rsid w:val="00D55575"/>
    <w:rsid w:val="00D558E7"/>
    <w:rsid w:val="00D55E2B"/>
    <w:rsid w:val="00D5675E"/>
    <w:rsid w:val="00D56975"/>
    <w:rsid w:val="00D56FA0"/>
    <w:rsid w:val="00D570A6"/>
    <w:rsid w:val="00D571D8"/>
    <w:rsid w:val="00D575C2"/>
    <w:rsid w:val="00D57823"/>
    <w:rsid w:val="00D57A5C"/>
    <w:rsid w:val="00D57E2A"/>
    <w:rsid w:val="00D601DC"/>
    <w:rsid w:val="00D605E3"/>
    <w:rsid w:val="00D607C2"/>
    <w:rsid w:val="00D60B3D"/>
    <w:rsid w:val="00D60CAD"/>
    <w:rsid w:val="00D61611"/>
    <w:rsid w:val="00D62159"/>
    <w:rsid w:val="00D6346B"/>
    <w:rsid w:val="00D63978"/>
    <w:rsid w:val="00D63E22"/>
    <w:rsid w:val="00D642FB"/>
    <w:rsid w:val="00D64766"/>
    <w:rsid w:val="00D64F63"/>
    <w:rsid w:val="00D64F69"/>
    <w:rsid w:val="00D65BA1"/>
    <w:rsid w:val="00D65D2C"/>
    <w:rsid w:val="00D679CF"/>
    <w:rsid w:val="00D71FA3"/>
    <w:rsid w:val="00D72472"/>
    <w:rsid w:val="00D7260F"/>
    <w:rsid w:val="00D73429"/>
    <w:rsid w:val="00D73F1F"/>
    <w:rsid w:val="00D74267"/>
    <w:rsid w:val="00D74750"/>
    <w:rsid w:val="00D74800"/>
    <w:rsid w:val="00D7515D"/>
    <w:rsid w:val="00D75516"/>
    <w:rsid w:val="00D75E8B"/>
    <w:rsid w:val="00D75F78"/>
    <w:rsid w:val="00D76178"/>
    <w:rsid w:val="00D76C80"/>
    <w:rsid w:val="00D76E43"/>
    <w:rsid w:val="00D76E4D"/>
    <w:rsid w:val="00D772BE"/>
    <w:rsid w:val="00D7792F"/>
    <w:rsid w:val="00D77BED"/>
    <w:rsid w:val="00D77D8F"/>
    <w:rsid w:val="00D808DE"/>
    <w:rsid w:val="00D80F0B"/>
    <w:rsid w:val="00D81A24"/>
    <w:rsid w:val="00D81DF1"/>
    <w:rsid w:val="00D82D47"/>
    <w:rsid w:val="00D83154"/>
    <w:rsid w:val="00D841C3"/>
    <w:rsid w:val="00D8420B"/>
    <w:rsid w:val="00D847D7"/>
    <w:rsid w:val="00D84870"/>
    <w:rsid w:val="00D84EE2"/>
    <w:rsid w:val="00D85822"/>
    <w:rsid w:val="00D85B0E"/>
    <w:rsid w:val="00D85C0C"/>
    <w:rsid w:val="00D85F2F"/>
    <w:rsid w:val="00D85FB3"/>
    <w:rsid w:val="00D86A30"/>
    <w:rsid w:val="00D872B6"/>
    <w:rsid w:val="00D90B52"/>
    <w:rsid w:val="00D90BC4"/>
    <w:rsid w:val="00D90D6E"/>
    <w:rsid w:val="00D911D9"/>
    <w:rsid w:val="00D92DBE"/>
    <w:rsid w:val="00D92FAF"/>
    <w:rsid w:val="00D933B0"/>
    <w:rsid w:val="00D9357A"/>
    <w:rsid w:val="00D9378B"/>
    <w:rsid w:val="00D93B2F"/>
    <w:rsid w:val="00D93D41"/>
    <w:rsid w:val="00D944BD"/>
    <w:rsid w:val="00D94AF5"/>
    <w:rsid w:val="00D95261"/>
    <w:rsid w:val="00D956AE"/>
    <w:rsid w:val="00D95F1D"/>
    <w:rsid w:val="00D961D7"/>
    <w:rsid w:val="00D96327"/>
    <w:rsid w:val="00D96FF6"/>
    <w:rsid w:val="00DA04B7"/>
    <w:rsid w:val="00DA0C4B"/>
    <w:rsid w:val="00DA177E"/>
    <w:rsid w:val="00DA2166"/>
    <w:rsid w:val="00DA3112"/>
    <w:rsid w:val="00DA32A0"/>
    <w:rsid w:val="00DA38FD"/>
    <w:rsid w:val="00DA40F7"/>
    <w:rsid w:val="00DA4793"/>
    <w:rsid w:val="00DA4C27"/>
    <w:rsid w:val="00DA4E2E"/>
    <w:rsid w:val="00DA57A9"/>
    <w:rsid w:val="00DA60E9"/>
    <w:rsid w:val="00DA71E9"/>
    <w:rsid w:val="00DB0312"/>
    <w:rsid w:val="00DB0A91"/>
    <w:rsid w:val="00DB0D9A"/>
    <w:rsid w:val="00DB13BA"/>
    <w:rsid w:val="00DB2172"/>
    <w:rsid w:val="00DB2297"/>
    <w:rsid w:val="00DB27AA"/>
    <w:rsid w:val="00DB2A55"/>
    <w:rsid w:val="00DB2D39"/>
    <w:rsid w:val="00DB2DE9"/>
    <w:rsid w:val="00DB3858"/>
    <w:rsid w:val="00DB50B6"/>
    <w:rsid w:val="00DB59A4"/>
    <w:rsid w:val="00DB60C3"/>
    <w:rsid w:val="00DB6446"/>
    <w:rsid w:val="00DB6B0C"/>
    <w:rsid w:val="00DB6C68"/>
    <w:rsid w:val="00DB7674"/>
    <w:rsid w:val="00DB7D58"/>
    <w:rsid w:val="00DC04EC"/>
    <w:rsid w:val="00DC0551"/>
    <w:rsid w:val="00DC0BFF"/>
    <w:rsid w:val="00DC0FBC"/>
    <w:rsid w:val="00DC1075"/>
    <w:rsid w:val="00DC244B"/>
    <w:rsid w:val="00DC2F55"/>
    <w:rsid w:val="00DC3F21"/>
    <w:rsid w:val="00DC40C6"/>
    <w:rsid w:val="00DC4639"/>
    <w:rsid w:val="00DC4700"/>
    <w:rsid w:val="00DC4CA2"/>
    <w:rsid w:val="00DC54CA"/>
    <w:rsid w:val="00DC574C"/>
    <w:rsid w:val="00DC575C"/>
    <w:rsid w:val="00DC5F05"/>
    <w:rsid w:val="00DC6091"/>
    <w:rsid w:val="00DC63EF"/>
    <w:rsid w:val="00DC6452"/>
    <w:rsid w:val="00DC662D"/>
    <w:rsid w:val="00DC680B"/>
    <w:rsid w:val="00DC727C"/>
    <w:rsid w:val="00DC7CD4"/>
    <w:rsid w:val="00DC7F99"/>
    <w:rsid w:val="00DD0156"/>
    <w:rsid w:val="00DD2056"/>
    <w:rsid w:val="00DD2304"/>
    <w:rsid w:val="00DD2714"/>
    <w:rsid w:val="00DD27A9"/>
    <w:rsid w:val="00DD2BA4"/>
    <w:rsid w:val="00DD3DF1"/>
    <w:rsid w:val="00DD566A"/>
    <w:rsid w:val="00DD5A13"/>
    <w:rsid w:val="00DD7E82"/>
    <w:rsid w:val="00DE0460"/>
    <w:rsid w:val="00DE0996"/>
    <w:rsid w:val="00DE0D67"/>
    <w:rsid w:val="00DE0E33"/>
    <w:rsid w:val="00DE1587"/>
    <w:rsid w:val="00DE25F1"/>
    <w:rsid w:val="00DE2E6F"/>
    <w:rsid w:val="00DE346B"/>
    <w:rsid w:val="00DE3807"/>
    <w:rsid w:val="00DE3AFF"/>
    <w:rsid w:val="00DE3CD3"/>
    <w:rsid w:val="00DE426D"/>
    <w:rsid w:val="00DE4842"/>
    <w:rsid w:val="00DE4D55"/>
    <w:rsid w:val="00DE566A"/>
    <w:rsid w:val="00DE5740"/>
    <w:rsid w:val="00DE595B"/>
    <w:rsid w:val="00DE677F"/>
    <w:rsid w:val="00DE7235"/>
    <w:rsid w:val="00DE741F"/>
    <w:rsid w:val="00DE78E6"/>
    <w:rsid w:val="00DF003C"/>
    <w:rsid w:val="00DF00C4"/>
    <w:rsid w:val="00DF03C0"/>
    <w:rsid w:val="00DF0B08"/>
    <w:rsid w:val="00DF15C5"/>
    <w:rsid w:val="00DF24AF"/>
    <w:rsid w:val="00DF346F"/>
    <w:rsid w:val="00DF37AA"/>
    <w:rsid w:val="00DF43D8"/>
    <w:rsid w:val="00DF4F07"/>
    <w:rsid w:val="00DF51AC"/>
    <w:rsid w:val="00DF5ABB"/>
    <w:rsid w:val="00DF5DC1"/>
    <w:rsid w:val="00DF6A52"/>
    <w:rsid w:val="00DF6F71"/>
    <w:rsid w:val="00DF7BBC"/>
    <w:rsid w:val="00DF7DF1"/>
    <w:rsid w:val="00E0000A"/>
    <w:rsid w:val="00E0103B"/>
    <w:rsid w:val="00E01218"/>
    <w:rsid w:val="00E014B0"/>
    <w:rsid w:val="00E01A5C"/>
    <w:rsid w:val="00E02846"/>
    <w:rsid w:val="00E029A8"/>
    <w:rsid w:val="00E0353F"/>
    <w:rsid w:val="00E04255"/>
    <w:rsid w:val="00E04606"/>
    <w:rsid w:val="00E0481E"/>
    <w:rsid w:val="00E057E9"/>
    <w:rsid w:val="00E05FAC"/>
    <w:rsid w:val="00E06252"/>
    <w:rsid w:val="00E0667A"/>
    <w:rsid w:val="00E06F59"/>
    <w:rsid w:val="00E06FB2"/>
    <w:rsid w:val="00E07011"/>
    <w:rsid w:val="00E07370"/>
    <w:rsid w:val="00E07FA6"/>
    <w:rsid w:val="00E1006A"/>
    <w:rsid w:val="00E10398"/>
    <w:rsid w:val="00E104A6"/>
    <w:rsid w:val="00E1057F"/>
    <w:rsid w:val="00E10EB2"/>
    <w:rsid w:val="00E113DD"/>
    <w:rsid w:val="00E12686"/>
    <w:rsid w:val="00E12770"/>
    <w:rsid w:val="00E12813"/>
    <w:rsid w:val="00E12DF7"/>
    <w:rsid w:val="00E132BC"/>
    <w:rsid w:val="00E13F9C"/>
    <w:rsid w:val="00E1416A"/>
    <w:rsid w:val="00E1478D"/>
    <w:rsid w:val="00E1664A"/>
    <w:rsid w:val="00E16EBE"/>
    <w:rsid w:val="00E17080"/>
    <w:rsid w:val="00E17082"/>
    <w:rsid w:val="00E17603"/>
    <w:rsid w:val="00E201A8"/>
    <w:rsid w:val="00E213C6"/>
    <w:rsid w:val="00E21544"/>
    <w:rsid w:val="00E21D9C"/>
    <w:rsid w:val="00E2215C"/>
    <w:rsid w:val="00E230D1"/>
    <w:rsid w:val="00E231FB"/>
    <w:rsid w:val="00E23848"/>
    <w:rsid w:val="00E238AD"/>
    <w:rsid w:val="00E239F7"/>
    <w:rsid w:val="00E24126"/>
    <w:rsid w:val="00E24613"/>
    <w:rsid w:val="00E247EE"/>
    <w:rsid w:val="00E24B28"/>
    <w:rsid w:val="00E24B2D"/>
    <w:rsid w:val="00E25322"/>
    <w:rsid w:val="00E25443"/>
    <w:rsid w:val="00E2603B"/>
    <w:rsid w:val="00E26808"/>
    <w:rsid w:val="00E271BC"/>
    <w:rsid w:val="00E27525"/>
    <w:rsid w:val="00E27A0B"/>
    <w:rsid w:val="00E3045E"/>
    <w:rsid w:val="00E319DB"/>
    <w:rsid w:val="00E31BFE"/>
    <w:rsid w:val="00E31D46"/>
    <w:rsid w:val="00E32822"/>
    <w:rsid w:val="00E32EA4"/>
    <w:rsid w:val="00E335C1"/>
    <w:rsid w:val="00E33C62"/>
    <w:rsid w:val="00E3529D"/>
    <w:rsid w:val="00E355F4"/>
    <w:rsid w:val="00E357F3"/>
    <w:rsid w:val="00E35888"/>
    <w:rsid w:val="00E36F07"/>
    <w:rsid w:val="00E3701C"/>
    <w:rsid w:val="00E376A3"/>
    <w:rsid w:val="00E37806"/>
    <w:rsid w:val="00E37E54"/>
    <w:rsid w:val="00E40044"/>
    <w:rsid w:val="00E410C3"/>
    <w:rsid w:val="00E4153C"/>
    <w:rsid w:val="00E415BE"/>
    <w:rsid w:val="00E41EFB"/>
    <w:rsid w:val="00E42839"/>
    <w:rsid w:val="00E42A52"/>
    <w:rsid w:val="00E42A8F"/>
    <w:rsid w:val="00E42C25"/>
    <w:rsid w:val="00E43167"/>
    <w:rsid w:val="00E43A75"/>
    <w:rsid w:val="00E447EF"/>
    <w:rsid w:val="00E44911"/>
    <w:rsid w:val="00E44AE2"/>
    <w:rsid w:val="00E44B36"/>
    <w:rsid w:val="00E44E9E"/>
    <w:rsid w:val="00E450A5"/>
    <w:rsid w:val="00E4597A"/>
    <w:rsid w:val="00E45F0A"/>
    <w:rsid w:val="00E46C32"/>
    <w:rsid w:val="00E471EE"/>
    <w:rsid w:val="00E474EA"/>
    <w:rsid w:val="00E47C04"/>
    <w:rsid w:val="00E50019"/>
    <w:rsid w:val="00E501E2"/>
    <w:rsid w:val="00E503D5"/>
    <w:rsid w:val="00E51083"/>
    <w:rsid w:val="00E51479"/>
    <w:rsid w:val="00E51B08"/>
    <w:rsid w:val="00E51EC8"/>
    <w:rsid w:val="00E521A2"/>
    <w:rsid w:val="00E5288D"/>
    <w:rsid w:val="00E53235"/>
    <w:rsid w:val="00E53930"/>
    <w:rsid w:val="00E53D1A"/>
    <w:rsid w:val="00E542C7"/>
    <w:rsid w:val="00E545D9"/>
    <w:rsid w:val="00E54B76"/>
    <w:rsid w:val="00E55655"/>
    <w:rsid w:val="00E56E7F"/>
    <w:rsid w:val="00E57586"/>
    <w:rsid w:val="00E5767A"/>
    <w:rsid w:val="00E5795A"/>
    <w:rsid w:val="00E57BE7"/>
    <w:rsid w:val="00E57C38"/>
    <w:rsid w:val="00E57C60"/>
    <w:rsid w:val="00E60631"/>
    <w:rsid w:val="00E60A22"/>
    <w:rsid w:val="00E60EC2"/>
    <w:rsid w:val="00E61468"/>
    <w:rsid w:val="00E61952"/>
    <w:rsid w:val="00E61C45"/>
    <w:rsid w:val="00E6227A"/>
    <w:rsid w:val="00E625F2"/>
    <w:rsid w:val="00E63612"/>
    <w:rsid w:val="00E637C1"/>
    <w:rsid w:val="00E63852"/>
    <w:rsid w:val="00E63F2A"/>
    <w:rsid w:val="00E64056"/>
    <w:rsid w:val="00E64AEC"/>
    <w:rsid w:val="00E64F32"/>
    <w:rsid w:val="00E64F7B"/>
    <w:rsid w:val="00E650C8"/>
    <w:rsid w:val="00E6685A"/>
    <w:rsid w:val="00E67946"/>
    <w:rsid w:val="00E67DA6"/>
    <w:rsid w:val="00E67E8E"/>
    <w:rsid w:val="00E701C8"/>
    <w:rsid w:val="00E70E01"/>
    <w:rsid w:val="00E71EF4"/>
    <w:rsid w:val="00E71FEC"/>
    <w:rsid w:val="00E723C1"/>
    <w:rsid w:val="00E72928"/>
    <w:rsid w:val="00E729DB"/>
    <w:rsid w:val="00E72B32"/>
    <w:rsid w:val="00E73629"/>
    <w:rsid w:val="00E73B18"/>
    <w:rsid w:val="00E742F5"/>
    <w:rsid w:val="00E74528"/>
    <w:rsid w:val="00E74A9B"/>
    <w:rsid w:val="00E74ADC"/>
    <w:rsid w:val="00E75C7C"/>
    <w:rsid w:val="00E76497"/>
    <w:rsid w:val="00E76F7C"/>
    <w:rsid w:val="00E772B9"/>
    <w:rsid w:val="00E77486"/>
    <w:rsid w:val="00E7776E"/>
    <w:rsid w:val="00E80050"/>
    <w:rsid w:val="00E80787"/>
    <w:rsid w:val="00E80895"/>
    <w:rsid w:val="00E80D39"/>
    <w:rsid w:val="00E8109C"/>
    <w:rsid w:val="00E814FE"/>
    <w:rsid w:val="00E81753"/>
    <w:rsid w:val="00E81860"/>
    <w:rsid w:val="00E831D6"/>
    <w:rsid w:val="00E83723"/>
    <w:rsid w:val="00E8478E"/>
    <w:rsid w:val="00E8487A"/>
    <w:rsid w:val="00E854B0"/>
    <w:rsid w:val="00E85969"/>
    <w:rsid w:val="00E85BE4"/>
    <w:rsid w:val="00E85CAF"/>
    <w:rsid w:val="00E87619"/>
    <w:rsid w:val="00E877BE"/>
    <w:rsid w:val="00E87B32"/>
    <w:rsid w:val="00E90E9A"/>
    <w:rsid w:val="00E90F6D"/>
    <w:rsid w:val="00E91A3F"/>
    <w:rsid w:val="00E91B0C"/>
    <w:rsid w:val="00E92C21"/>
    <w:rsid w:val="00E931DE"/>
    <w:rsid w:val="00E937C4"/>
    <w:rsid w:val="00E93884"/>
    <w:rsid w:val="00E9426D"/>
    <w:rsid w:val="00E942FD"/>
    <w:rsid w:val="00E94661"/>
    <w:rsid w:val="00E95385"/>
    <w:rsid w:val="00E95484"/>
    <w:rsid w:val="00E955F8"/>
    <w:rsid w:val="00E958B5"/>
    <w:rsid w:val="00E95CDE"/>
    <w:rsid w:val="00E960C9"/>
    <w:rsid w:val="00E96799"/>
    <w:rsid w:val="00E96BEB"/>
    <w:rsid w:val="00E96F98"/>
    <w:rsid w:val="00E971C9"/>
    <w:rsid w:val="00E97903"/>
    <w:rsid w:val="00E97B05"/>
    <w:rsid w:val="00E97BE2"/>
    <w:rsid w:val="00E97D6F"/>
    <w:rsid w:val="00EA0188"/>
    <w:rsid w:val="00EA1759"/>
    <w:rsid w:val="00EA1ED2"/>
    <w:rsid w:val="00EA2238"/>
    <w:rsid w:val="00EA241A"/>
    <w:rsid w:val="00EA2F59"/>
    <w:rsid w:val="00EA4BA9"/>
    <w:rsid w:val="00EA4D58"/>
    <w:rsid w:val="00EA50F2"/>
    <w:rsid w:val="00EA62B4"/>
    <w:rsid w:val="00EA69F9"/>
    <w:rsid w:val="00EA6A9E"/>
    <w:rsid w:val="00EA6D9A"/>
    <w:rsid w:val="00EA707E"/>
    <w:rsid w:val="00EA757A"/>
    <w:rsid w:val="00EA7631"/>
    <w:rsid w:val="00EA7A9A"/>
    <w:rsid w:val="00EA7BA7"/>
    <w:rsid w:val="00EB008A"/>
    <w:rsid w:val="00EB0214"/>
    <w:rsid w:val="00EB072F"/>
    <w:rsid w:val="00EB0A32"/>
    <w:rsid w:val="00EB2737"/>
    <w:rsid w:val="00EB282A"/>
    <w:rsid w:val="00EB3017"/>
    <w:rsid w:val="00EB3D42"/>
    <w:rsid w:val="00EB45C8"/>
    <w:rsid w:val="00EB5E3D"/>
    <w:rsid w:val="00EB610C"/>
    <w:rsid w:val="00EB6506"/>
    <w:rsid w:val="00EB7DBA"/>
    <w:rsid w:val="00EC05A5"/>
    <w:rsid w:val="00EC1A38"/>
    <w:rsid w:val="00EC2840"/>
    <w:rsid w:val="00EC2B11"/>
    <w:rsid w:val="00EC3E51"/>
    <w:rsid w:val="00EC436A"/>
    <w:rsid w:val="00EC4F2C"/>
    <w:rsid w:val="00EC4FFD"/>
    <w:rsid w:val="00EC517F"/>
    <w:rsid w:val="00EC6242"/>
    <w:rsid w:val="00EC62CC"/>
    <w:rsid w:val="00EC69E5"/>
    <w:rsid w:val="00EC6D02"/>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43B3"/>
    <w:rsid w:val="00ED5611"/>
    <w:rsid w:val="00ED5ABD"/>
    <w:rsid w:val="00ED5B01"/>
    <w:rsid w:val="00ED5F43"/>
    <w:rsid w:val="00ED5F70"/>
    <w:rsid w:val="00ED5FAF"/>
    <w:rsid w:val="00ED624A"/>
    <w:rsid w:val="00ED6540"/>
    <w:rsid w:val="00ED700D"/>
    <w:rsid w:val="00ED72E3"/>
    <w:rsid w:val="00ED762C"/>
    <w:rsid w:val="00EE11A4"/>
    <w:rsid w:val="00EE143D"/>
    <w:rsid w:val="00EE165C"/>
    <w:rsid w:val="00EE1E8B"/>
    <w:rsid w:val="00EE24F7"/>
    <w:rsid w:val="00EE2D1B"/>
    <w:rsid w:val="00EE4023"/>
    <w:rsid w:val="00EE4ABD"/>
    <w:rsid w:val="00EE542E"/>
    <w:rsid w:val="00EE58A1"/>
    <w:rsid w:val="00EE5CE4"/>
    <w:rsid w:val="00EE6CC8"/>
    <w:rsid w:val="00EE6F23"/>
    <w:rsid w:val="00EE7067"/>
    <w:rsid w:val="00EE717D"/>
    <w:rsid w:val="00EF0003"/>
    <w:rsid w:val="00EF000F"/>
    <w:rsid w:val="00EF06A8"/>
    <w:rsid w:val="00EF077C"/>
    <w:rsid w:val="00EF0B2C"/>
    <w:rsid w:val="00EF0F75"/>
    <w:rsid w:val="00EF173E"/>
    <w:rsid w:val="00EF1C78"/>
    <w:rsid w:val="00EF1FD0"/>
    <w:rsid w:val="00EF2C3D"/>
    <w:rsid w:val="00EF350B"/>
    <w:rsid w:val="00EF3E5A"/>
    <w:rsid w:val="00EF46CC"/>
    <w:rsid w:val="00EF4932"/>
    <w:rsid w:val="00EF4C18"/>
    <w:rsid w:val="00EF4D8E"/>
    <w:rsid w:val="00EF505C"/>
    <w:rsid w:val="00EF55AB"/>
    <w:rsid w:val="00EF59C0"/>
    <w:rsid w:val="00EF5A2E"/>
    <w:rsid w:val="00EF6443"/>
    <w:rsid w:val="00EF6614"/>
    <w:rsid w:val="00EF6AD9"/>
    <w:rsid w:val="00EF6BCB"/>
    <w:rsid w:val="00EF73EB"/>
    <w:rsid w:val="00EF7B7A"/>
    <w:rsid w:val="00EF7CB3"/>
    <w:rsid w:val="00F000F9"/>
    <w:rsid w:val="00F0047F"/>
    <w:rsid w:val="00F00B4A"/>
    <w:rsid w:val="00F0111E"/>
    <w:rsid w:val="00F01177"/>
    <w:rsid w:val="00F01C36"/>
    <w:rsid w:val="00F01E6B"/>
    <w:rsid w:val="00F02281"/>
    <w:rsid w:val="00F02590"/>
    <w:rsid w:val="00F0295C"/>
    <w:rsid w:val="00F02DC2"/>
    <w:rsid w:val="00F0315C"/>
    <w:rsid w:val="00F0381E"/>
    <w:rsid w:val="00F0420C"/>
    <w:rsid w:val="00F045C3"/>
    <w:rsid w:val="00F05223"/>
    <w:rsid w:val="00F0618A"/>
    <w:rsid w:val="00F06386"/>
    <w:rsid w:val="00F065B7"/>
    <w:rsid w:val="00F06A06"/>
    <w:rsid w:val="00F0719F"/>
    <w:rsid w:val="00F076C5"/>
    <w:rsid w:val="00F07D34"/>
    <w:rsid w:val="00F10146"/>
    <w:rsid w:val="00F10D59"/>
    <w:rsid w:val="00F11543"/>
    <w:rsid w:val="00F115BD"/>
    <w:rsid w:val="00F115F2"/>
    <w:rsid w:val="00F11D92"/>
    <w:rsid w:val="00F11ECD"/>
    <w:rsid w:val="00F125BB"/>
    <w:rsid w:val="00F127F8"/>
    <w:rsid w:val="00F12D9B"/>
    <w:rsid w:val="00F12DBC"/>
    <w:rsid w:val="00F13693"/>
    <w:rsid w:val="00F137BF"/>
    <w:rsid w:val="00F13CF6"/>
    <w:rsid w:val="00F15518"/>
    <w:rsid w:val="00F155AF"/>
    <w:rsid w:val="00F15D30"/>
    <w:rsid w:val="00F160A4"/>
    <w:rsid w:val="00F16426"/>
    <w:rsid w:val="00F16767"/>
    <w:rsid w:val="00F16A71"/>
    <w:rsid w:val="00F16BC0"/>
    <w:rsid w:val="00F17298"/>
    <w:rsid w:val="00F17C7C"/>
    <w:rsid w:val="00F20130"/>
    <w:rsid w:val="00F20150"/>
    <w:rsid w:val="00F20655"/>
    <w:rsid w:val="00F20A15"/>
    <w:rsid w:val="00F21029"/>
    <w:rsid w:val="00F22AFF"/>
    <w:rsid w:val="00F2313A"/>
    <w:rsid w:val="00F231D9"/>
    <w:rsid w:val="00F24607"/>
    <w:rsid w:val="00F24D08"/>
    <w:rsid w:val="00F24D8B"/>
    <w:rsid w:val="00F2601C"/>
    <w:rsid w:val="00F265F3"/>
    <w:rsid w:val="00F2713F"/>
    <w:rsid w:val="00F277CD"/>
    <w:rsid w:val="00F27BB2"/>
    <w:rsid w:val="00F27D80"/>
    <w:rsid w:val="00F27EC9"/>
    <w:rsid w:val="00F307B5"/>
    <w:rsid w:val="00F30886"/>
    <w:rsid w:val="00F308A5"/>
    <w:rsid w:val="00F3136B"/>
    <w:rsid w:val="00F3332D"/>
    <w:rsid w:val="00F334D2"/>
    <w:rsid w:val="00F348BD"/>
    <w:rsid w:val="00F34D06"/>
    <w:rsid w:val="00F3501A"/>
    <w:rsid w:val="00F35090"/>
    <w:rsid w:val="00F35CB8"/>
    <w:rsid w:val="00F361C9"/>
    <w:rsid w:val="00F36EEF"/>
    <w:rsid w:val="00F370D7"/>
    <w:rsid w:val="00F37967"/>
    <w:rsid w:val="00F409EC"/>
    <w:rsid w:val="00F41914"/>
    <w:rsid w:val="00F42405"/>
    <w:rsid w:val="00F43EC6"/>
    <w:rsid w:val="00F43F9C"/>
    <w:rsid w:val="00F442AF"/>
    <w:rsid w:val="00F44F60"/>
    <w:rsid w:val="00F450E8"/>
    <w:rsid w:val="00F452F2"/>
    <w:rsid w:val="00F455E0"/>
    <w:rsid w:val="00F472F5"/>
    <w:rsid w:val="00F473E5"/>
    <w:rsid w:val="00F47C47"/>
    <w:rsid w:val="00F50443"/>
    <w:rsid w:val="00F5095F"/>
    <w:rsid w:val="00F50D0F"/>
    <w:rsid w:val="00F50FF8"/>
    <w:rsid w:val="00F514E9"/>
    <w:rsid w:val="00F51D38"/>
    <w:rsid w:val="00F51FF0"/>
    <w:rsid w:val="00F52591"/>
    <w:rsid w:val="00F530FA"/>
    <w:rsid w:val="00F54638"/>
    <w:rsid w:val="00F54952"/>
    <w:rsid w:val="00F54B7A"/>
    <w:rsid w:val="00F561CB"/>
    <w:rsid w:val="00F56505"/>
    <w:rsid w:val="00F56B5B"/>
    <w:rsid w:val="00F56D09"/>
    <w:rsid w:val="00F56E01"/>
    <w:rsid w:val="00F56FA5"/>
    <w:rsid w:val="00F573E8"/>
    <w:rsid w:val="00F5746B"/>
    <w:rsid w:val="00F574F9"/>
    <w:rsid w:val="00F575C9"/>
    <w:rsid w:val="00F6028D"/>
    <w:rsid w:val="00F608D9"/>
    <w:rsid w:val="00F6091F"/>
    <w:rsid w:val="00F60A11"/>
    <w:rsid w:val="00F614B5"/>
    <w:rsid w:val="00F61A6D"/>
    <w:rsid w:val="00F61E86"/>
    <w:rsid w:val="00F62426"/>
    <w:rsid w:val="00F62997"/>
    <w:rsid w:val="00F62ED9"/>
    <w:rsid w:val="00F63B46"/>
    <w:rsid w:val="00F640CF"/>
    <w:rsid w:val="00F64C0E"/>
    <w:rsid w:val="00F651C1"/>
    <w:rsid w:val="00F65696"/>
    <w:rsid w:val="00F65E14"/>
    <w:rsid w:val="00F670E2"/>
    <w:rsid w:val="00F670E9"/>
    <w:rsid w:val="00F6737B"/>
    <w:rsid w:val="00F675A5"/>
    <w:rsid w:val="00F70273"/>
    <w:rsid w:val="00F70F29"/>
    <w:rsid w:val="00F72BBC"/>
    <w:rsid w:val="00F73384"/>
    <w:rsid w:val="00F74133"/>
    <w:rsid w:val="00F754E6"/>
    <w:rsid w:val="00F7606D"/>
    <w:rsid w:val="00F764F6"/>
    <w:rsid w:val="00F768F2"/>
    <w:rsid w:val="00F76A8C"/>
    <w:rsid w:val="00F76E56"/>
    <w:rsid w:val="00F76F98"/>
    <w:rsid w:val="00F77415"/>
    <w:rsid w:val="00F77A69"/>
    <w:rsid w:val="00F77FB3"/>
    <w:rsid w:val="00F801FE"/>
    <w:rsid w:val="00F80297"/>
    <w:rsid w:val="00F805A8"/>
    <w:rsid w:val="00F80B24"/>
    <w:rsid w:val="00F814CC"/>
    <w:rsid w:val="00F816CA"/>
    <w:rsid w:val="00F81ECF"/>
    <w:rsid w:val="00F82217"/>
    <w:rsid w:val="00F832BE"/>
    <w:rsid w:val="00F83792"/>
    <w:rsid w:val="00F83C13"/>
    <w:rsid w:val="00F83C86"/>
    <w:rsid w:val="00F844C5"/>
    <w:rsid w:val="00F847CB"/>
    <w:rsid w:val="00F84FC8"/>
    <w:rsid w:val="00F86329"/>
    <w:rsid w:val="00F866DD"/>
    <w:rsid w:val="00F86717"/>
    <w:rsid w:val="00F877A2"/>
    <w:rsid w:val="00F87912"/>
    <w:rsid w:val="00F87A4C"/>
    <w:rsid w:val="00F87E7A"/>
    <w:rsid w:val="00F901DC"/>
    <w:rsid w:val="00F908EE"/>
    <w:rsid w:val="00F90A83"/>
    <w:rsid w:val="00F9125C"/>
    <w:rsid w:val="00F924F0"/>
    <w:rsid w:val="00F9255C"/>
    <w:rsid w:val="00F93ED7"/>
    <w:rsid w:val="00F93F8C"/>
    <w:rsid w:val="00F94C14"/>
    <w:rsid w:val="00F97649"/>
    <w:rsid w:val="00F97702"/>
    <w:rsid w:val="00FA03A5"/>
    <w:rsid w:val="00FA03D4"/>
    <w:rsid w:val="00FA1577"/>
    <w:rsid w:val="00FA15E1"/>
    <w:rsid w:val="00FA2A73"/>
    <w:rsid w:val="00FA406E"/>
    <w:rsid w:val="00FA45D3"/>
    <w:rsid w:val="00FA463F"/>
    <w:rsid w:val="00FA48A9"/>
    <w:rsid w:val="00FA4F8B"/>
    <w:rsid w:val="00FA54D9"/>
    <w:rsid w:val="00FA57EE"/>
    <w:rsid w:val="00FA5BBE"/>
    <w:rsid w:val="00FA707F"/>
    <w:rsid w:val="00FA71E1"/>
    <w:rsid w:val="00FB0990"/>
    <w:rsid w:val="00FB0D2E"/>
    <w:rsid w:val="00FB0EB5"/>
    <w:rsid w:val="00FB1301"/>
    <w:rsid w:val="00FB16C7"/>
    <w:rsid w:val="00FB231C"/>
    <w:rsid w:val="00FB2403"/>
    <w:rsid w:val="00FB246B"/>
    <w:rsid w:val="00FB2B0F"/>
    <w:rsid w:val="00FB2D5C"/>
    <w:rsid w:val="00FB4B64"/>
    <w:rsid w:val="00FB4EFB"/>
    <w:rsid w:val="00FB5784"/>
    <w:rsid w:val="00FB5968"/>
    <w:rsid w:val="00FB614A"/>
    <w:rsid w:val="00FB66A6"/>
    <w:rsid w:val="00FB6979"/>
    <w:rsid w:val="00FB6F80"/>
    <w:rsid w:val="00FB7132"/>
    <w:rsid w:val="00FB780A"/>
    <w:rsid w:val="00FB7EB2"/>
    <w:rsid w:val="00FC0367"/>
    <w:rsid w:val="00FC18B3"/>
    <w:rsid w:val="00FC27F9"/>
    <w:rsid w:val="00FC35AB"/>
    <w:rsid w:val="00FC3839"/>
    <w:rsid w:val="00FC3EE1"/>
    <w:rsid w:val="00FC4B4F"/>
    <w:rsid w:val="00FC5FB1"/>
    <w:rsid w:val="00FC60D1"/>
    <w:rsid w:val="00FC6EBA"/>
    <w:rsid w:val="00FC7EC6"/>
    <w:rsid w:val="00FC7F5A"/>
    <w:rsid w:val="00FD01A9"/>
    <w:rsid w:val="00FD1524"/>
    <w:rsid w:val="00FD16C1"/>
    <w:rsid w:val="00FD1DB9"/>
    <w:rsid w:val="00FD202C"/>
    <w:rsid w:val="00FD272B"/>
    <w:rsid w:val="00FD2EDC"/>
    <w:rsid w:val="00FD306F"/>
    <w:rsid w:val="00FD3942"/>
    <w:rsid w:val="00FD443E"/>
    <w:rsid w:val="00FD6C6B"/>
    <w:rsid w:val="00FD75E0"/>
    <w:rsid w:val="00FD78FC"/>
    <w:rsid w:val="00FD7945"/>
    <w:rsid w:val="00FD7A69"/>
    <w:rsid w:val="00FD7D97"/>
    <w:rsid w:val="00FE02FA"/>
    <w:rsid w:val="00FE068E"/>
    <w:rsid w:val="00FE0A68"/>
    <w:rsid w:val="00FE0FD7"/>
    <w:rsid w:val="00FE2660"/>
    <w:rsid w:val="00FE2965"/>
    <w:rsid w:val="00FE29CF"/>
    <w:rsid w:val="00FE2C1E"/>
    <w:rsid w:val="00FE2EE6"/>
    <w:rsid w:val="00FE423D"/>
    <w:rsid w:val="00FE4276"/>
    <w:rsid w:val="00FE4B32"/>
    <w:rsid w:val="00FE4B39"/>
    <w:rsid w:val="00FE4F5D"/>
    <w:rsid w:val="00FE51B4"/>
    <w:rsid w:val="00FE54C4"/>
    <w:rsid w:val="00FE5A55"/>
    <w:rsid w:val="00FE5D09"/>
    <w:rsid w:val="00FE5D5F"/>
    <w:rsid w:val="00FE65A1"/>
    <w:rsid w:val="00FE66FB"/>
    <w:rsid w:val="00FE6706"/>
    <w:rsid w:val="00FE6977"/>
    <w:rsid w:val="00FE69F1"/>
    <w:rsid w:val="00FE6A16"/>
    <w:rsid w:val="00FE6BEF"/>
    <w:rsid w:val="00FE7102"/>
    <w:rsid w:val="00FE76DA"/>
    <w:rsid w:val="00FE7E00"/>
    <w:rsid w:val="00FF040C"/>
    <w:rsid w:val="00FF07FA"/>
    <w:rsid w:val="00FF0B21"/>
    <w:rsid w:val="00FF227D"/>
    <w:rsid w:val="00FF34E1"/>
    <w:rsid w:val="00FF4546"/>
    <w:rsid w:val="00FF5756"/>
    <w:rsid w:val="00FF57D3"/>
    <w:rsid w:val="00FF5921"/>
    <w:rsid w:val="00FF5BF0"/>
    <w:rsid w:val="00FF617A"/>
    <w:rsid w:val="00FF6A85"/>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iPriority="99"/>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A33BD3"/>
    <w:pPr>
      <w:keepNext/>
      <w:spacing w:before="100" w:after="160"/>
      <w:outlineLvl w:val="0"/>
    </w:pPr>
    <w:rPr>
      <w:b/>
      <w:kern w:val="28"/>
      <w:sz w:val="32"/>
    </w:rPr>
  </w:style>
  <w:style w:type="paragraph" w:styleId="Heading2">
    <w:name w:val="heading 2"/>
    <w:basedOn w:val="Normal"/>
    <w:next w:val="Normal"/>
    <w:link w:val="Heading2Char"/>
    <w:uiPriority w:val="9"/>
    <w:unhideWhenUsed/>
    <w:qFormat/>
    <w:rsid w:val="00A33BD3"/>
    <w:pPr>
      <w:keepNext/>
      <w:keepLines/>
      <w:spacing w:before="80" w:after="160"/>
      <w:outlineLvl w:val="1"/>
    </w:pPr>
    <w:rPr>
      <w:rFonts w:eastAsia="SimHei"/>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A33BD3"/>
    <w:rPr>
      <w:rFonts w:ascii="Times New Roman" w:eastAsia="Times New Roman" w:hAnsi="Times New Roman" w:cs="Times New Roman"/>
      <w:b/>
      <w:kern w:val="28"/>
      <w:sz w:val="32"/>
      <w:szCs w:val="24"/>
      <w:lang w:val="en-CN"/>
    </w:rPr>
  </w:style>
  <w:style w:type="character" w:customStyle="1" w:styleId="Heading2Char">
    <w:name w:val="Heading 2 Char"/>
    <w:basedOn w:val="DefaultParagraphFont"/>
    <w:link w:val="Heading2"/>
    <w:uiPriority w:val="9"/>
    <w:rsid w:val="00A33BD3"/>
    <w:rPr>
      <w:rFonts w:ascii="Times New Roman" w:eastAsia="SimHei" w:hAnsi="Times New Roman" w:cs="Times New Roman"/>
      <w:b/>
      <w:sz w:val="24"/>
      <w:szCs w:val="24"/>
      <w:lang w:val="en-CN"/>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D054FE"/>
    <w:pPr>
      <w:spacing w:before="0" w:after="0" w:line="360" w:lineRule="auto"/>
      <w:ind w:firstLine="482"/>
      <w:jc w:val="both"/>
    </w:pPr>
    <w:rPr>
      <w:sz w:val="20"/>
    </w:rPr>
  </w:style>
  <w:style w:type="character" w:customStyle="1" w:styleId="MainText0">
    <w:name w:val="Main Text 字符"/>
    <w:basedOn w:val="BodyTextChar"/>
    <w:link w:val="MainText"/>
    <w:rsid w:val="00D054FE"/>
    <w:rPr>
      <w:rFonts w:ascii="Times New Roman" w:eastAsia="Times New Roman" w:hAnsi="Times New Roman" w:cs="Times New Roman"/>
      <w:sz w:val="24"/>
      <w:szCs w:val="24"/>
      <w:lang w:val="en-CN" w:eastAsia="en-US"/>
    </w:rPr>
  </w:style>
  <w:style w:type="paragraph" w:styleId="NormalWeb">
    <w:name w:val="Normal (Web)"/>
    <w:basedOn w:val="Normal"/>
    <w:uiPriority w:val="99"/>
    <w:rsid w:val="00D575C2"/>
  </w:style>
  <w:style w:type="character" w:styleId="Strong">
    <w:name w:val="Strong"/>
    <w:basedOn w:val="DefaultParagraphFont"/>
    <w:uiPriority w:val="22"/>
    <w:qFormat/>
    <w:rsid w:val="007D0DD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94010">
      <w:bodyDiv w:val="1"/>
      <w:marLeft w:val="0"/>
      <w:marRight w:val="0"/>
      <w:marTop w:val="0"/>
      <w:marBottom w:val="0"/>
      <w:divBdr>
        <w:top w:val="none" w:sz="0" w:space="0" w:color="auto"/>
        <w:left w:val="none" w:sz="0" w:space="0" w:color="auto"/>
        <w:bottom w:val="none" w:sz="0" w:space="0" w:color="auto"/>
        <w:right w:val="none" w:sz="0" w:space="0" w:color="auto"/>
      </w:divBdr>
    </w:div>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66554893">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37175777">
      <w:bodyDiv w:val="1"/>
      <w:marLeft w:val="0"/>
      <w:marRight w:val="0"/>
      <w:marTop w:val="0"/>
      <w:marBottom w:val="0"/>
      <w:divBdr>
        <w:top w:val="none" w:sz="0" w:space="0" w:color="auto"/>
        <w:left w:val="none" w:sz="0" w:space="0" w:color="auto"/>
        <w:bottom w:val="none" w:sz="0" w:space="0" w:color="auto"/>
        <w:right w:val="none" w:sz="0" w:space="0" w:color="auto"/>
      </w:divBdr>
      <w:divsChild>
        <w:div w:id="651910224">
          <w:marLeft w:val="0"/>
          <w:marRight w:val="0"/>
          <w:marTop w:val="0"/>
          <w:marBottom w:val="0"/>
          <w:divBdr>
            <w:top w:val="none" w:sz="0" w:space="0" w:color="auto"/>
            <w:left w:val="none" w:sz="0" w:space="0" w:color="auto"/>
            <w:bottom w:val="none" w:sz="0" w:space="0" w:color="auto"/>
            <w:right w:val="none" w:sz="0" w:space="0" w:color="auto"/>
          </w:divBdr>
          <w:divsChild>
            <w:div w:id="13430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33842838">
      <w:bodyDiv w:val="1"/>
      <w:marLeft w:val="0"/>
      <w:marRight w:val="0"/>
      <w:marTop w:val="0"/>
      <w:marBottom w:val="0"/>
      <w:divBdr>
        <w:top w:val="none" w:sz="0" w:space="0" w:color="auto"/>
        <w:left w:val="none" w:sz="0" w:space="0" w:color="auto"/>
        <w:bottom w:val="none" w:sz="0" w:space="0" w:color="auto"/>
        <w:right w:val="none" w:sz="0" w:space="0" w:color="auto"/>
      </w:divBdr>
    </w:div>
    <w:div w:id="356470005">
      <w:bodyDiv w:val="1"/>
      <w:marLeft w:val="0"/>
      <w:marRight w:val="0"/>
      <w:marTop w:val="0"/>
      <w:marBottom w:val="0"/>
      <w:divBdr>
        <w:top w:val="none" w:sz="0" w:space="0" w:color="auto"/>
        <w:left w:val="none" w:sz="0" w:space="0" w:color="auto"/>
        <w:bottom w:val="none" w:sz="0" w:space="0" w:color="auto"/>
        <w:right w:val="none" w:sz="0" w:space="0" w:color="auto"/>
      </w:divBdr>
      <w:divsChild>
        <w:div w:id="423036992">
          <w:marLeft w:val="0"/>
          <w:marRight w:val="0"/>
          <w:marTop w:val="0"/>
          <w:marBottom w:val="0"/>
          <w:divBdr>
            <w:top w:val="none" w:sz="0" w:space="0" w:color="auto"/>
            <w:left w:val="none" w:sz="0" w:space="0" w:color="auto"/>
            <w:bottom w:val="none" w:sz="0" w:space="0" w:color="auto"/>
            <w:right w:val="none" w:sz="0" w:space="0" w:color="auto"/>
          </w:divBdr>
          <w:divsChild>
            <w:div w:id="4764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563492865">
      <w:bodyDiv w:val="1"/>
      <w:marLeft w:val="0"/>
      <w:marRight w:val="0"/>
      <w:marTop w:val="0"/>
      <w:marBottom w:val="0"/>
      <w:divBdr>
        <w:top w:val="none" w:sz="0" w:space="0" w:color="auto"/>
        <w:left w:val="none" w:sz="0" w:space="0" w:color="auto"/>
        <w:bottom w:val="none" w:sz="0" w:space="0" w:color="auto"/>
        <w:right w:val="none" w:sz="0" w:space="0" w:color="auto"/>
      </w:divBdr>
      <w:divsChild>
        <w:div w:id="137961475">
          <w:marLeft w:val="0"/>
          <w:marRight w:val="0"/>
          <w:marTop w:val="0"/>
          <w:marBottom w:val="0"/>
          <w:divBdr>
            <w:top w:val="none" w:sz="0" w:space="0" w:color="auto"/>
            <w:left w:val="none" w:sz="0" w:space="0" w:color="auto"/>
            <w:bottom w:val="none" w:sz="0" w:space="0" w:color="auto"/>
            <w:right w:val="none" w:sz="0" w:space="0" w:color="auto"/>
          </w:divBdr>
          <w:divsChild>
            <w:div w:id="166389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0940966">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931083666">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3456742">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098863732">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159884685">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217165451">
      <w:bodyDiv w:val="1"/>
      <w:marLeft w:val="0"/>
      <w:marRight w:val="0"/>
      <w:marTop w:val="0"/>
      <w:marBottom w:val="0"/>
      <w:divBdr>
        <w:top w:val="none" w:sz="0" w:space="0" w:color="auto"/>
        <w:left w:val="none" w:sz="0" w:space="0" w:color="auto"/>
        <w:bottom w:val="none" w:sz="0" w:space="0" w:color="auto"/>
        <w:right w:val="none" w:sz="0" w:space="0" w:color="auto"/>
      </w:divBdr>
    </w:div>
    <w:div w:id="1307466675">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15973267">
      <w:bodyDiv w:val="1"/>
      <w:marLeft w:val="0"/>
      <w:marRight w:val="0"/>
      <w:marTop w:val="0"/>
      <w:marBottom w:val="0"/>
      <w:divBdr>
        <w:top w:val="none" w:sz="0" w:space="0" w:color="auto"/>
        <w:left w:val="none" w:sz="0" w:space="0" w:color="auto"/>
        <w:bottom w:val="none" w:sz="0" w:space="0" w:color="auto"/>
        <w:right w:val="none" w:sz="0" w:space="0" w:color="auto"/>
      </w:divBdr>
    </w:div>
    <w:div w:id="1427580488">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19739337">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075735408">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Relationship Id="rId18" Type="http://schemas.openxmlformats.org/officeDocument/2006/relationships/image" Target="media/image9.tiff"/><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12.tiff"/><Relationship Id="rId7" Type="http://schemas.openxmlformats.org/officeDocument/2006/relationships/footnotes" Target="footnotes.xml"/><Relationship Id="rId12" Type="http://schemas.openxmlformats.org/officeDocument/2006/relationships/image" Target="media/image4.tif"/><Relationship Id="rId17" Type="http://schemas.openxmlformats.org/officeDocument/2006/relationships/image" Target="media/image8.tiff"/><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image" Target="media/image14.tif"/><Relationship Id="rId28" Type="http://schemas.openxmlformats.org/officeDocument/2006/relationships/header" Target="header3.xml"/><Relationship Id="rId10" Type="http://schemas.openxmlformats.org/officeDocument/2006/relationships/image" Target="media/image2.tif"/><Relationship Id="rId19" Type="http://schemas.openxmlformats.org/officeDocument/2006/relationships/image" Target="media/image10.tiff"/><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hyperlink" Target="https://gdc.cddis.eosdis.nasa.gov/pub/gnss/data/daily" TargetMode="External"/><Relationship Id="rId22" Type="http://schemas.openxmlformats.org/officeDocument/2006/relationships/image" Target="media/image13.tiff"/><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02EEB31-E12E-3B46-8B77-834AA0489D4C}">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86AAE26-E5F4-C946-A211-9469D85C1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6309</Words>
  <Characters>94760</Characters>
  <Application>Microsoft Office Word</Application>
  <DocSecurity>0</DocSecurity>
  <Lines>3509</Lines>
  <Paragraphs>25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9-03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iH7aoJJb"/&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y fmtid="{D5CDD505-2E9C-101B-9397-08002B2CF9AE}" pid="9" name="grammarly_documentId">
    <vt:lpwstr>documentId_4078</vt:lpwstr>
  </property>
  <property fmtid="{D5CDD505-2E9C-101B-9397-08002B2CF9AE}" pid="10" name="grammarly_documentContext">
    <vt:lpwstr>{"goals":[],"domain":"general","emotions":[],"dialect":"american"}</vt:lpwstr>
  </property>
</Properties>
</file>